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83011" w14:textId="1B3B421B" w:rsidR="006110FC" w:rsidRPr="002D632C" w:rsidRDefault="006110FC" w:rsidP="006110FC">
      <w:pPr>
        <w:spacing w:before="100" w:beforeAutospacing="1" w:after="100" w:afterAutospacing="1"/>
        <w:jc w:val="center"/>
        <w:rPr>
          <w:rFonts w:asciiTheme="majorHAnsi" w:hAnsiTheme="majorHAnsi" w:cstheme="majorHAnsi"/>
          <w:sz w:val="22"/>
          <w:szCs w:val="22"/>
        </w:rPr>
      </w:pPr>
      <w:r w:rsidRPr="002D632C">
        <w:rPr>
          <w:rFonts w:asciiTheme="majorHAnsi" w:hAnsiTheme="majorHAnsi" w:cstheme="majorHAnsi"/>
          <w:sz w:val="22"/>
          <w:szCs w:val="22"/>
        </w:rPr>
        <w:t>Supporting Information for</w:t>
      </w:r>
    </w:p>
    <w:p w14:paraId="0DC41AA4" w14:textId="47FF769A" w:rsidR="00D82BEB" w:rsidRPr="002D632C" w:rsidRDefault="00D82BEB" w:rsidP="002D632C">
      <w:pPr>
        <w:jc w:val="center"/>
        <w:rPr>
          <w:rFonts w:asciiTheme="majorHAnsi" w:hAnsiTheme="majorHAnsi" w:cstheme="majorHAnsi"/>
          <w:b/>
          <w:bCs/>
          <w:sz w:val="22"/>
          <w:szCs w:val="22"/>
          <w:lang w:bidi="en-US"/>
        </w:rPr>
      </w:pPr>
      <w:bookmarkStart w:id="0" w:name="_Toc35681603"/>
      <w:r w:rsidRPr="00553DE2">
        <w:rPr>
          <w:rFonts w:asciiTheme="majorHAnsi" w:hAnsiTheme="majorHAnsi" w:cstheme="majorHAnsi"/>
          <w:b/>
          <w:bCs/>
          <w:sz w:val="22"/>
          <w:szCs w:val="22"/>
          <w:lang w:bidi="en-US"/>
        </w:rPr>
        <w:t>Widespread Megaripple Activity Across the North Polar Ergs of Mars</w:t>
      </w:r>
      <w:bookmarkEnd w:id="0"/>
    </w:p>
    <w:p w14:paraId="0282DBCE" w14:textId="77777777" w:rsidR="000117A4" w:rsidRPr="002D632C" w:rsidRDefault="000117A4" w:rsidP="000117A4">
      <w:pPr>
        <w:jc w:val="center"/>
        <w:rPr>
          <w:rFonts w:asciiTheme="majorHAnsi" w:hAnsiTheme="majorHAnsi" w:cstheme="majorHAnsi"/>
          <w:b/>
          <w:bCs/>
          <w:sz w:val="22"/>
          <w:szCs w:val="22"/>
          <w:lang w:bidi="en-US"/>
        </w:rPr>
      </w:pPr>
    </w:p>
    <w:p w14:paraId="3C2DDAE5" w14:textId="4831C661" w:rsidR="006110FC" w:rsidRPr="002D632C" w:rsidRDefault="006110FC" w:rsidP="006110FC">
      <w:pPr>
        <w:jc w:val="center"/>
        <w:rPr>
          <w:rFonts w:asciiTheme="majorHAnsi" w:hAnsiTheme="majorHAnsi" w:cstheme="majorHAnsi"/>
          <w:sz w:val="22"/>
          <w:szCs w:val="22"/>
          <w:u w:val="single"/>
        </w:rPr>
      </w:pPr>
      <w:r w:rsidRPr="002D632C">
        <w:rPr>
          <w:rFonts w:asciiTheme="majorHAnsi" w:hAnsiTheme="majorHAnsi" w:cstheme="majorHAnsi"/>
          <w:sz w:val="22"/>
          <w:szCs w:val="22"/>
        </w:rPr>
        <w:t>Matthew Chojnacki</w:t>
      </w:r>
      <w:r w:rsidRPr="002D632C">
        <w:rPr>
          <w:rFonts w:asciiTheme="majorHAnsi" w:hAnsiTheme="majorHAnsi" w:cstheme="majorHAnsi"/>
          <w:sz w:val="22"/>
          <w:szCs w:val="22"/>
          <w:vertAlign w:val="superscript"/>
        </w:rPr>
        <w:t xml:space="preserve">*1 </w:t>
      </w:r>
      <w:r w:rsidRPr="002D632C">
        <w:rPr>
          <w:rFonts w:asciiTheme="majorHAnsi" w:hAnsiTheme="majorHAnsi" w:cstheme="majorHAnsi"/>
          <w:sz w:val="22"/>
          <w:szCs w:val="22"/>
        </w:rPr>
        <w:t>(</w:t>
      </w:r>
      <w:hyperlink r:id="rId9" w:history="1">
        <w:r w:rsidRPr="002D632C">
          <w:rPr>
            <w:rStyle w:val="Hyperlink"/>
            <w:rFonts w:asciiTheme="majorHAnsi" w:hAnsiTheme="majorHAnsi" w:cstheme="majorHAnsi"/>
            <w:sz w:val="22"/>
            <w:szCs w:val="22"/>
          </w:rPr>
          <w:t>mchojnacki@psi.edu</w:t>
        </w:r>
      </w:hyperlink>
      <w:r w:rsidRPr="002D632C">
        <w:rPr>
          <w:rFonts w:asciiTheme="majorHAnsi" w:hAnsiTheme="majorHAnsi" w:cstheme="majorHAnsi"/>
          <w:sz w:val="22"/>
          <w:szCs w:val="22"/>
        </w:rPr>
        <w:t xml:space="preserve">), </w:t>
      </w:r>
      <w:r w:rsidR="00E12BB1" w:rsidRPr="002D632C">
        <w:rPr>
          <w:rFonts w:asciiTheme="majorHAnsi" w:hAnsiTheme="majorHAnsi" w:cstheme="majorHAnsi"/>
          <w:sz w:val="22"/>
          <w:szCs w:val="22"/>
          <w:lang w:val="it-IT"/>
        </w:rPr>
        <w:t>David A. Vaz</w:t>
      </w:r>
      <w:r w:rsidR="00E12BB1" w:rsidRPr="002D632C">
        <w:rPr>
          <w:rFonts w:asciiTheme="majorHAnsi" w:hAnsiTheme="majorHAnsi" w:cstheme="majorHAnsi"/>
          <w:sz w:val="22"/>
          <w:szCs w:val="22"/>
          <w:vertAlign w:val="superscript"/>
          <w:lang w:val="it-IT"/>
        </w:rPr>
        <w:t>2</w:t>
      </w:r>
      <w:r w:rsidR="00E12BB1" w:rsidRPr="002D632C">
        <w:rPr>
          <w:rFonts w:asciiTheme="majorHAnsi" w:hAnsiTheme="majorHAnsi" w:cstheme="majorHAnsi"/>
          <w:sz w:val="22"/>
          <w:szCs w:val="22"/>
          <w:lang w:val="it-IT"/>
        </w:rPr>
        <w:t>, Simone Silvestro</w:t>
      </w:r>
      <w:r w:rsidR="00E12BB1" w:rsidRPr="002D632C">
        <w:rPr>
          <w:rFonts w:asciiTheme="majorHAnsi" w:hAnsiTheme="majorHAnsi" w:cstheme="majorHAnsi"/>
          <w:sz w:val="22"/>
          <w:szCs w:val="22"/>
          <w:vertAlign w:val="superscript"/>
          <w:lang w:val="it-IT"/>
        </w:rPr>
        <w:t>3,4</w:t>
      </w:r>
      <w:r w:rsidR="00E12BB1" w:rsidRPr="002D632C">
        <w:rPr>
          <w:rFonts w:asciiTheme="majorHAnsi" w:hAnsiTheme="majorHAnsi" w:cstheme="majorHAnsi"/>
          <w:sz w:val="22"/>
          <w:szCs w:val="22"/>
          <w:lang w:val="it-IT"/>
        </w:rPr>
        <w:t xml:space="preserve">, and </w:t>
      </w:r>
      <w:r w:rsidR="00E12BB1" w:rsidRPr="002D632C">
        <w:rPr>
          <w:rFonts w:asciiTheme="majorHAnsi" w:hAnsiTheme="majorHAnsi" w:cstheme="majorHAnsi"/>
          <w:sz w:val="22"/>
          <w:szCs w:val="22"/>
        </w:rPr>
        <w:t>&amp; </w:t>
      </w:r>
      <w:r w:rsidR="00E12BB1" w:rsidRPr="002D632C">
        <w:rPr>
          <w:rFonts w:asciiTheme="majorHAnsi" w:hAnsiTheme="majorHAnsi" w:cstheme="majorHAnsi"/>
          <w:sz w:val="22"/>
          <w:szCs w:val="22"/>
          <w:lang w:val="it-IT"/>
        </w:rPr>
        <w:t>David</w:t>
      </w:r>
      <w:r w:rsidR="00E12BB1" w:rsidRPr="002D632C">
        <w:rPr>
          <w:rFonts w:asciiTheme="majorHAnsi" w:hAnsiTheme="majorHAnsi" w:cstheme="majorHAnsi"/>
          <w:sz w:val="22"/>
          <w:szCs w:val="22"/>
        </w:rPr>
        <w:t xml:space="preserve"> C.A. Silva</w:t>
      </w:r>
      <w:r w:rsidR="00E12BB1" w:rsidRPr="002D632C">
        <w:rPr>
          <w:rFonts w:asciiTheme="majorHAnsi" w:hAnsiTheme="majorHAnsi" w:cstheme="majorHAnsi"/>
          <w:sz w:val="22"/>
          <w:szCs w:val="22"/>
          <w:vertAlign w:val="superscript"/>
          <w:lang w:val="it-IT"/>
        </w:rPr>
        <w:t>2</w:t>
      </w:r>
      <w:r w:rsidR="00E12BB1" w:rsidRPr="002D632C">
        <w:rPr>
          <w:rFonts w:asciiTheme="majorHAnsi" w:hAnsiTheme="majorHAnsi" w:cstheme="majorHAnsi"/>
          <w:sz w:val="22"/>
          <w:szCs w:val="22"/>
        </w:rPr>
        <w:t>. </w:t>
      </w:r>
    </w:p>
    <w:p w14:paraId="46334487" w14:textId="77777777" w:rsidR="006110FC" w:rsidRPr="002D632C" w:rsidRDefault="006110FC" w:rsidP="006110FC">
      <w:pPr>
        <w:jc w:val="center"/>
        <w:rPr>
          <w:rFonts w:asciiTheme="majorHAnsi" w:hAnsiTheme="majorHAnsi" w:cstheme="majorHAnsi"/>
          <w:sz w:val="20"/>
          <w:szCs w:val="20"/>
        </w:rPr>
      </w:pPr>
    </w:p>
    <w:p w14:paraId="3CE78C95" w14:textId="5F0D9081" w:rsidR="006110FC" w:rsidRPr="002D632C" w:rsidRDefault="00602FA4" w:rsidP="00602FA4">
      <w:pPr>
        <w:pStyle w:val="Normal-SingleSpaced"/>
        <w:jc w:val="center"/>
        <w:rPr>
          <w:rFonts w:asciiTheme="majorHAnsi" w:hAnsiTheme="majorHAnsi" w:cstheme="majorHAnsi"/>
          <w:iCs/>
          <w:color w:val="000000" w:themeColor="text1"/>
          <w:sz w:val="20"/>
          <w:szCs w:val="20"/>
        </w:rPr>
      </w:pPr>
      <w:r w:rsidRPr="002D632C">
        <w:rPr>
          <w:rFonts w:asciiTheme="majorHAnsi" w:hAnsiTheme="majorHAnsi" w:cstheme="majorHAnsi"/>
          <w:iCs/>
          <w:color w:val="000000" w:themeColor="text1"/>
          <w:sz w:val="20"/>
          <w:szCs w:val="20"/>
          <w:vertAlign w:val="superscript"/>
        </w:rPr>
        <w:t>1</w:t>
      </w:r>
      <w:r w:rsidRPr="002D632C">
        <w:rPr>
          <w:rFonts w:asciiTheme="majorHAnsi" w:hAnsiTheme="majorHAnsi" w:cstheme="majorHAnsi"/>
          <w:iCs/>
          <w:color w:val="000000" w:themeColor="text1"/>
          <w:sz w:val="20"/>
          <w:szCs w:val="20"/>
        </w:rPr>
        <w:t xml:space="preserve">Planetary Science Institute, Lakewood, CO, USA., </w:t>
      </w:r>
      <w:r w:rsidRPr="009B2665">
        <w:rPr>
          <w:rFonts w:asciiTheme="majorHAnsi" w:hAnsiTheme="majorHAnsi" w:cstheme="majorHAnsi"/>
          <w:iCs/>
          <w:color w:val="000000" w:themeColor="text1"/>
          <w:sz w:val="20"/>
          <w:szCs w:val="20"/>
          <w:vertAlign w:val="superscript"/>
        </w:rPr>
        <w:t>2</w:t>
      </w:r>
      <w:r w:rsidRPr="009B2665">
        <w:rPr>
          <w:rFonts w:asciiTheme="majorHAnsi" w:hAnsiTheme="majorHAnsi" w:cstheme="majorHAnsi"/>
          <w:iCs/>
          <w:color w:val="000000" w:themeColor="text1"/>
          <w:sz w:val="20"/>
          <w:szCs w:val="20"/>
        </w:rPr>
        <w:t xml:space="preserve">Centre for Earth and Space Research of the University of Coimbra, </w:t>
      </w:r>
      <w:proofErr w:type="spellStart"/>
      <w:r w:rsidRPr="009B2665">
        <w:rPr>
          <w:rFonts w:asciiTheme="majorHAnsi" w:hAnsiTheme="majorHAnsi" w:cstheme="majorHAnsi"/>
          <w:iCs/>
          <w:color w:val="000000" w:themeColor="text1"/>
          <w:sz w:val="20"/>
          <w:szCs w:val="20"/>
        </w:rPr>
        <w:t>Observatório</w:t>
      </w:r>
      <w:proofErr w:type="spellEnd"/>
      <w:r w:rsidRPr="009B2665">
        <w:rPr>
          <w:rFonts w:asciiTheme="majorHAnsi" w:hAnsiTheme="majorHAnsi" w:cstheme="majorHAnsi"/>
          <w:iCs/>
          <w:color w:val="000000" w:themeColor="text1"/>
          <w:sz w:val="20"/>
          <w:szCs w:val="20"/>
        </w:rPr>
        <w:t xml:space="preserve"> </w:t>
      </w:r>
      <w:proofErr w:type="spellStart"/>
      <w:r w:rsidRPr="009B2665">
        <w:rPr>
          <w:rFonts w:asciiTheme="majorHAnsi" w:hAnsiTheme="majorHAnsi" w:cstheme="majorHAnsi"/>
          <w:iCs/>
          <w:color w:val="000000" w:themeColor="text1"/>
          <w:sz w:val="20"/>
          <w:szCs w:val="20"/>
        </w:rPr>
        <w:t>Geofísico</w:t>
      </w:r>
      <w:proofErr w:type="spellEnd"/>
      <w:r w:rsidRPr="009B2665">
        <w:rPr>
          <w:rFonts w:asciiTheme="majorHAnsi" w:hAnsiTheme="majorHAnsi" w:cstheme="majorHAnsi"/>
          <w:iCs/>
          <w:color w:val="000000" w:themeColor="text1"/>
          <w:sz w:val="20"/>
          <w:szCs w:val="20"/>
        </w:rPr>
        <w:t xml:space="preserve"> e </w:t>
      </w:r>
      <w:proofErr w:type="spellStart"/>
      <w:r w:rsidRPr="009B2665">
        <w:rPr>
          <w:rFonts w:asciiTheme="majorHAnsi" w:hAnsiTheme="majorHAnsi" w:cstheme="majorHAnsi"/>
          <w:iCs/>
          <w:color w:val="000000" w:themeColor="text1"/>
          <w:sz w:val="20"/>
          <w:szCs w:val="20"/>
        </w:rPr>
        <w:t>Astronómico</w:t>
      </w:r>
      <w:proofErr w:type="spellEnd"/>
      <w:r w:rsidRPr="009B2665">
        <w:rPr>
          <w:rFonts w:asciiTheme="majorHAnsi" w:hAnsiTheme="majorHAnsi" w:cstheme="majorHAnsi"/>
          <w:iCs/>
          <w:color w:val="000000" w:themeColor="text1"/>
          <w:sz w:val="20"/>
          <w:szCs w:val="20"/>
        </w:rPr>
        <w:t xml:space="preserve"> da </w:t>
      </w:r>
      <w:proofErr w:type="spellStart"/>
      <w:r w:rsidRPr="009B2665">
        <w:rPr>
          <w:rFonts w:asciiTheme="majorHAnsi" w:hAnsiTheme="majorHAnsi" w:cstheme="majorHAnsi"/>
          <w:iCs/>
          <w:color w:val="000000" w:themeColor="text1"/>
          <w:sz w:val="20"/>
          <w:szCs w:val="20"/>
        </w:rPr>
        <w:t>Universidade</w:t>
      </w:r>
      <w:proofErr w:type="spellEnd"/>
      <w:r w:rsidRPr="009B2665">
        <w:rPr>
          <w:rFonts w:asciiTheme="majorHAnsi" w:hAnsiTheme="majorHAnsi" w:cstheme="majorHAnsi"/>
          <w:iCs/>
          <w:color w:val="000000" w:themeColor="text1"/>
          <w:sz w:val="20"/>
          <w:szCs w:val="20"/>
        </w:rPr>
        <w:t xml:space="preserve"> de Coimbra, Coimbra, Portugal.</w:t>
      </w:r>
      <w:r w:rsidRPr="002D632C">
        <w:rPr>
          <w:rFonts w:asciiTheme="majorHAnsi" w:hAnsiTheme="majorHAnsi" w:cstheme="majorHAnsi"/>
          <w:iCs/>
          <w:color w:val="000000" w:themeColor="text1"/>
          <w:sz w:val="20"/>
          <w:szCs w:val="20"/>
        </w:rPr>
        <w:t xml:space="preserve"> </w:t>
      </w:r>
      <w:r w:rsidRPr="002D632C">
        <w:rPr>
          <w:rFonts w:asciiTheme="majorHAnsi" w:hAnsiTheme="majorHAnsi" w:cstheme="majorHAnsi"/>
          <w:iCs/>
          <w:color w:val="000000" w:themeColor="text1"/>
          <w:sz w:val="20"/>
          <w:szCs w:val="20"/>
          <w:vertAlign w:val="superscript"/>
        </w:rPr>
        <w:t>3</w:t>
      </w:r>
      <w:r w:rsidRPr="002D632C">
        <w:rPr>
          <w:rFonts w:asciiTheme="majorHAnsi" w:hAnsiTheme="majorHAnsi" w:cstheme="majorHAnsi"/>
          <w:iCs/>
          <w:color w:val="000000" w:themeColor="text1"/>
          <w:sz w:val="20"/>
          <w:szCs w:val="20"/>
        </w:rPr>
        <w:t xml:space="preserve">SETI Institute, Carl Sagan Center, Mountain View, CA, USA. </w:t>
      </w:r>
      <w:r w:rsidRPr="002D632C">
        <w:rPr>
          <w:rFonts w:asciiTheme="majorHAnsi" w:hAnsiTheme="majorHAnsi" w:cstheme="majorHAnsi"/>
          <w:iCs/>
          <w:color w:val="000000" w:themeColor="text1"/>
          <w:sz w:val="20"/>
          <w:szCs w:val="20"/>
          <w:vertAlign w:val="superscript"/>
          <w:lang w:val="it-IT"/>
        </w:rPr>
        <w:t>4</w:t>
      </w:r>
      <w:r w:rsidRPr="002D632C">
        <w:rPr>
          <w:rFonts w:asciiTheme="majorHAnsi" w:hAnsiTheme="majorHAnsi" w:cstheme="majorHAnsi"/>
          <w:iCs/>
          <w:color w:val="000000" w:themeColor="text1"/>
          <w:sz w:val="20"/>
          <w:szCs w:val="20"/>
          <w:lang w:val="it-IT"/>
        </w:rPr>
        <w:t>INAF Osservatorio Astronomico di Capodimonte, Napoli, Italia.</w:t>
      </w:r>
      <w:r w:rsidRPr="002D632C">
        <w:rPr>
          <w:rFonts w:asciiTheme="majorHAnsi" w:hAnsiTheme="majorHAnsi" w:cstheme="majorHAnsi"/>
          <w:iCs/>
          <w:color w:val="000000" w:themeColor="text1"/>
          <w:sz w:val="20"/>
          <w:szCs w:val="20"/>
        </w:rPr>
        <w:t xml:space="preserve"> </w:t>
      </w:r>
      <w:r w:rsidR="006110FC" w:rsidRPr="002D632C">
        <w:rPr>
          <w:rFonts w:asciiTheme="majorHAnsi" w:hAnsiTheme="majorHAnsi" w:cstheme="majorHAnsi"/>
          <w:color w:val="000000" w:themeColor="text1"/>
          <w:sz w:val="20"/>
          <w:szCs w:val="20"/>
        </w:rPr>
        <w:t>*Corresponding Author</w:t>
      </w:r>
    </w:p>
    <w:p w14:paraId="2FB70E3B" w14:textId="71685AE7" w:rsidR="00E45F9F" w:rsidRPr="002D632C" w:rsidRDefault="006110FC" w:rsidP="006110FC">
      <w:pPr>
        <w:spacing w:before="100" w:beforeAutospacing="1" w:after="100" w:afterAutospacing="1"/>
        <w:jc w:val="center"/>
        <w:rPr>
          <w:rFonts w:asciiTheme="majorHAnsi" w:hAnsiTheme="majorHAnsi" w:cstheme="majorHAnsi"/>
          <w:sz w:val="22"/>
          <w:szCs w:val="22"/>
        </w:rPr>
      </w:pPr>
      <w:r w:rsidRPr="002D632C" w:rsidDel="00A50033">
        <w:rPr>
          <w:rFonts w:asciiTheme="majorHAnsi" w:hAnsiTheme="majorHAnsi" w:cstheme="majorHAnsi"/>
          <w:sz w:val="22"/>
          <w:szCs w:val="22"/>
        </w:rPr>
        <w:t xml:space="preserve"> </w:t>
      </w:r>
    </w:p>
    <w:p w14:paraId="2F1CEBDB" w14:textId="11531568" w:rsidR="00D77AB5" w:rsidRPr="002D632C" w:rsidRDefault="00D77AB5" w:rsidP="00D77AB5">
      <w:pPr>
        <w:jc w:val="both"/>
        <w:rPr>
          <w:rFonts w:asciiTheme="majorHAnsi" w:eastAsia="MS Mincho" w:hAnsiTheme="majorHAnsi" w:cstheme="majorHAnsi"/>
          <w:b/>
          <w:bCs/>
        </w:rPr>
      </w:pPr>
      <w:r w:rsidRPr="002D632C">
        <w:rPr>
          <w:rFonts w:asciiTheme="majorHAnsi" w:eastAsia="MS Mincho" w:hAnsiTheme="majorHAnsi" w:cstheme="majorHAnsi"/>
          <w:b/>
          <w:bCs/>
        </w:rPr>
        <w:t xml:space="preserve">Contents of </w:t>
      </w:r>
      <w:r w:rsidR="001262C6" w:rsidRPr="002D632C">
        <w:rPr>
          <w:rFonts w:asciiTheme="majorHAnsi" w:eastAsia="MS Mincho" w:hAnsiTheme="majorHAnsi" w:cstheme="majorHAnsi"/>
          <w:b/>
          <w:bCs/>
        </w:rPr>
        <w:t>this file</w:t>
      </w:r>
      <w:r w:rsidRPr="002D632C">
        <w:rPr>
          <w:rFonts w:asciiTheme="majorHAnsi" w:eastAsia="MS Mincho" w:hAnsiTheme="majorHAnsi" w:cstheme="majorHAnsi"/>
          <w:b/>
          <w:bCs/>
        </w:rPr>
        <w:t xml:space="preserve"> </w:t>
      </w:r>
    </w:p>
    <w:p w14:paraId="6A4C4AA3" w14:textId="2E7209B0" w:rsidR="00D77AB5" w:rsidRPr="002D632C" w:rsidRDefault="00D77AB5" w:rsidP="00642B32">
      <w:pPr>
        <w:ind w:left="720"/>
        <w:jc w:val="both"/>
        <w:rPr>
          <w:rFonts w:asciiTheme="majorHAnsi" w:eastAsia="MS Mincho" w:hAnsiTheme="majorHAnsi" w:cstheme="majorHAnsi"/>
          <w:bCs/>
        </w:rPr>
      </w:pPr>
      <w:r w:rsidRPr="002D632C">
        <w:rPr>
          <w:rFonts w:asciiTheme="majorHAnsi" w:eastAsia="MS Mincho" w:hAnsiTheme="majorHAnsi" w:cstheme="majorHAnsi"/>
          <w:bCs/>
        </w:rPr>
        <w:t>Text S1</w:t>
      </w:r>
      <w:r w:rsidR="00E16D1A" w:rsidRPr="002D632C">
        <w:rPr>
          <w:rFonts w:asciiTheme="majorHAnsi" w:eastAsia="MS Mincho" w:hAnsiTheme="majorHAnsi" w:cstheme="majorHAnsi"/>
          <w:bCs/>
        </w:rPr>
        <w:t>-</w:t>
      </w:r>
      <w:r w:rsidR="009B2665" w:rsidRPr="002D632C">
        <w:rPr>
          <w:rFonts w:asciiTheme="majorHAnsi" w:eastAsia="MS Mincho" w:hAnsiTheme="majorHAnsi" w:cstheme="majorHAnsi"/>
          <w:bCs/>
        </w:rPr>
        <w:t>S</w:t>
      </w:r>
      <w:r w:rsidR="009B2665">
        <w:rPr>
          <w:rFonts w:asciiTheme="majorHAnsi" w:eastAsia="MS Mincho" w:hAnsiTheme="majorHAnsi" w:cstheme="majorHAnsi"/>
          <w:bCs/>
        </w:rPr>
        <w:t>2</w:t>
      </w:r>
    </w:p>
    <w:p w14:paraId="6BD5E980" w14:textId="7562A8D6" w:rsidR="00433BD7" w:rsidRPr="002D632C" w:rsidRDefault="00433BD7" w:rsidP="00433BD7">
      <w:pPr>
        <w:pStyle w:val="Style2"/>
        <w:ind w:firstLine="720"/>
        <w:rPr>
          <w:rFonts w:asciiTheme="majorHAnsi" w:hAnsiTheme="majorHAnsi" w:cstheme="majorHAnsi"/>
        </w:rPr>
      </w:pPr>
      <w:r w:rsidRPr="002D632C">
        <w:rPr>
          <w:rFonts w:asciiTheme="majorHAnsi" w:hAnsiTheme="majorHAnsi" w:cstheme="majorHAnsi"/>
        </w:rPr>
        <w:t>Supplemental figure</w:t>
      </w:r>
      <w:r w:rsidR="00E16D1A" w:rsidRPr="002D632C">
        <w:rPr>
          <w:rFonts w:asciiTheme="majorHAnsi" w:hAnsiTheme="majorHAnsi" w:cstheme="majorHAnsi"/>
        </w:rPr>
        <w:t>: Fig. S1-</w:t>
      </w:r>
      <w:r w:rsidR="009B2665" w:rsidRPr="002D632C">
        <w:rPr>
          <w:rFonts w:asciiTheme="majorHAnsi" w:hAnsiTheme="majorHAnsi" w:cstheme="majorHAnsi"/>
        </w:rPr>
        <w:t>S</w:t>
      </w:r>
      <w:r w:rsidR="009B2665">
        <w:rPr>
          <w:rFonts w:asciiTheme="majorHAnsi" w:hAnsiTheme="majorHAnsi" w:cstheme="majorHAnsi"/>
        </w:rPr>
        <w:t>6</w:t>
      </w:r>
    </w:p>
    <w:p w14:paraId="62EE6E0C" w14:textId="77777777" w:rsidR="00B97E79" w:rsidRPr="002D632C" w:rsidRDefault="00B97E79" w:rsidP="00B97E79">
      <w:pPr>
        <w:ind w:left="720"/>
        <w:jc w:val="both"/>
        <w:rPr>
          <w:rFonts w:asciiTheme="majorHAnsi" w:eastAsia="MS Mincho" w:hAnsiTheme="majorHAnsi" w:cstheme="majorHAnsi"/>
          <w:bCs/>
        </w:rPr>
      </w:pPr>
      <w:r w:rsidRPr="002D632C">
        <w:rPr>
          <w:rFonts w:asciiTheme="majorHAnsi" w:hAnsiTheme="majorHAnsi" w:cstheme="majorHAnsi"/>
        </w:rPr>
        <w:t xml:space="preserve">Supplemental tables: </w:t>
      </w:r>
      <w:r w:rsidRPr="002D632C">
        <w:rPr>
          <w:rFonts w:asciiTheme="majorHAnsi" w:eastAsia="MS Mincho" w:hAnsiTheme="majorHAnsi" w:cstheme="majorHAnsi"/>
          <w:bCs/>
        </w:rPr>
        <w:t>Table S1-S</w:t>
      </w:r>
      <w:r>
        <w:rPr>
          <w:rFonts w:asciiTheme="majorHAnsi" w:eastAsia="MS Mincho" w:hAnsiTheme="majorHAnsi" w:cstheme="majorHAnsi"/>
          <w:bCs/>
        </w:rPr>
        <w:t>3</w:t>
      </w:r>
    </w:p>
    <w:p w14:paraId="4C262966" w14:textId="60EDF451" w:rsidR="009B2665" w:rsidRPr="002D632C" w:rsidRDefault="009B2665" w:rsidP="009B2665">
      <w:pPr>
        <w:pStyle w:val="Style2"/>
        <w:ind w:firstLine="720"/>
        <w:rPr>
          <w:rFonts w:asciiTheme="majorHAnsi" w:hAnsiTheme="majorHAnsi" w:cstheme="majorHAnsi"/>
        </w:rPr>
      </w:pPr>
      <w:r w:rsidRPr="002D632C">
        <w:rPr>
          <w:rFonts w:asciiTheme="majorHAnsi" w:hAnsiTheme="majorHAnsi" w:cstheme="majorHAnsi"/>
        </w:rPr>
        <w:t xml:space="preserve">Supplemental </w:t>
      </w:r>
      <w:r>
        <w:rPr>
          <w:rFonts w:asciiTheme="majorHAnsi" w:hAnsiTheme="majorHAnsi" w:cstheme="majorHAnsi"/>
        </w:rPr>
        <w:t>animations</w:t>
      </w:r>
      <w:r w:rsidRPr="002D632C">
        <w:rPr>
          <w:rFonts w:asciiTheme="majorHAnsi" w:hAnsiTheme="majorHAnsi" w:cstheme="majorHAnsi"/>
        </w:rPr>
        <w:t xml:space="preserve"> captions</w:t>
      </w:r>
      <w:r w:rsidR="009D2B6F">
        <w:rPr>
          <w:rFonts w:asciiTheme="majorHAnsi" w:hAnsiTheme="majorHAnsi" w:cstheme="majorHAnsi"/>
        </w:rPr>
        <w:t xml:space="preserve"> (</w:t>
      </w:r>
      <w:r w:rsidR="00B97E79">
        <w:rPr>
          <w:rFonts w:asciiTheme="majorHAnsi" w:hAnsiTheme="majorHAnsi" w:cstheme="majorHAnsi"/>
        </w:rPr>
        <w:t xml:space="preserve">see </w:t>
      </w:r>
      <w:r w:rsidR="009D2B6F">
        <w:rPr>
          <w:rFonts w:asciiTheme="majorHAnsi" w:hAnsiTheme="majorHAnsi" w:cstheme="majorHAnsi"/>
        </w:rPr>
        <w:t>separate GIF files)</w:t>
      </w:r>
      <w:r w:rsidRPr="002D632C">
        <w:rPr>
          <w:rFonts w:asciiTheme="majorHAnsi" w:hAnsiTheme="majorHAnsi" w:cstheme="majorHAnsi"/>
        </w:rPr>
        <w:t xml:space="preserve">: </w:t>
      </w:r>
      <w:r w:rsidRPr="009B2665">
        <w:rPr>
          <w:rFonts w:asciiTheme="majorHAnsi" w:hAnsiTheme="majorHAnsi" w:cstheme="majorHAnsi"/>
        </w:rPr>
        <w:t>Animation</w:t>
      </w:r>
      <w:r w:rsidRPr="002D632C">
        <w:rPr>
          <w:rFonts w:asciiTheme="majorHAnsi" w:hAnsiTheme="majorHAnsi" w:cstheme="majorHAnsi"/>
          <w:b/>
          <w:bCs/>
        </w:rPr>
        <w:t> </w:t>
      </w:r>
      <w:r w:rsidRPr="002D632C">
        <w:rPr>
          <w:rFonts w:asciiTheme="majorHAnsi" w:hAnsiTheme="majorHAnsi" w:cstheme="majorHAnsi"/>
        </w:rPr>
        <w:t>S1-</w:t>
      </w:r>
      <w:r w:rsidR="00F8341D" w:rsidRPr="002D632C">
        <w:rPr>
          <w:rFonts w:asciiTheme="majorHAnsi" w:hAnsiTheme="majorHAnsi" w:cstheme="majorHAnsi"/>
        </w:rPr>
        <w:t>S</w:t>
      </w:r>
      <w:r w:rsidR="00F8341D">
        <w:rPr>
          <w:rFonts w:asciiTheme="majorHAnsi" w:hAnsiTheme="majorHAnsi" w:cstheme="majorHAnsi"/>
        </w:rPr>
        <w:t>9</w:t>
      </w:r>
    </w:p>
    <w:p w14:paraId="1A3F303C" w14:textId="7D496BE6" w:rsidR="00D77AB5" w:rsidRPr="002D632C" w:rsidRDefault="00544608" w:rsidP="00136A88">
      <w:pPr>
        <w:ind w:left="720"/>
        <w:jc w:val="both"/>
        <w:rPr>
          <w:rFonts w:asciiTheme="majorHAnsi" w:hAnsiTheme="majorHAnsi" w:cstheme="majorHAnsi"/>
          <w:lang w:val="pt-PT"/>
        </w:rPr>
      </w:pPr>
      <w:r w:rsidRPr="002D632C">
        <w:rPr>
          <w:rFonts w:asciiTheme="majorHAnsi" w:hAnsiTheme="majorHAnsi" w:cstheme="majorHAnsi"/>
        </w:rPr>
        <w:t>Supplementary bibliography</w:t>
      </w:r>
    </w:p>
    <w:p w14:paraId="33E718A7" w14:textId="77777777" w:rsidR="001A70EB" w:rsidRPr="002D632C" w:rsidRDefault="001A70EB" w:rsidP="003F358F">
      <w:pPr>
        <w:jc w:val="both"/>
        <w:rPr>
          <w:rFonts w:asciiTheme="majorHAnsi" w:eastAsia="MS Mincho" w:hAnsiTheme="majorHAnsi" w:cstheme="majorHAnsi"/>
          <w:b/>
          <w:bCs/>
          <w:lang w:val="pt-PT"/>
        </w:rPr>
      </w:pPr>
    </w:p>
    <w:p w14:paraId="77F9D55E" w14:textId="76EA8D15" w:rsidR="00BE17FD" w:rsidRPr="002D632C" w:rsidRDefault="00B4677C" w:rsidP="003F358F">
      <w:pPr>
        <w:jc w:val="both"/>
        <w:rPr>
          <w:rFonts w:asciiTheme="majorHAnsi" w:eastAsia="MS Mincho" w:hAnsiTheme="majorHAnsi" w:cstheme="majorHAnsi"/>
          <w:b/>
          <w:bCs/>
        </w:rPr>
      </w:pPr>
      <w:r w:rsidRPr="002D632C">
        <w:rPr>
          <w:rFonts w:asciiTheme="majorHAnsi" w:eastAsia="MS Mincho" w:hAnsiTheme="majorHAnsi" w:cstheme="majorHAnsi"/>
          <w:b/>
          <w:bCs/>
        </w:rPr>
        <w:t>Introduction</w:t>
      </w:r>
    </w:p>
    <w:p w14:paraId="23B7CB82" w14:textId="094A481B" w:rsidR="00E43939" w:rsidRPr="00EA75DF" w:rsidRDefault="00E43939" w:rsidP="00E43939">
      <w:pPr>
        <w:jc w:val="both"/>
        <w:rPr>
          <w:rFonts w:asciiTheme="majorHAnsi" w:hAnsiTheme="majorHAnsi" w:cstheme="majorHAnsi"/>
        </w:rPr>
      </w:pPr>
      <w:r w:rsidRPr="002D632C">
        <w:rPr>
          <w:rFonts w:asciiTheme="majorHAnsi" w:hAnsiTheme="majorHAnsi" w:cstheme="majorHAnsi"/>
        </w:rPr>
        <w:t xml:space="preserve">Supplementary materials </w:t>
      </w:r>
      <w:r w:rsidRPr="00EA75DF">
        <w:rPr>
          <w:rFonts w:asciiTheme="majorHAnsi" w:hAnsiTheme="majorHAnsi" w:cstheme="majorHAnsi"/>
        </w:rPr>
        <w:t>include a detailed methodology for the derivation of dune topography</w:t>
      </w:r>
      <w:r w:rsidR="002827E9" w:rsidRPr="00EA75DF">
        <w:rPr>
          <w:rFonts w:asciiTheme="majorHAnsi" w:hAnsiTheme="majorHAnsi" w:cstheme="majorHAnsi"/>
        </w:rPr>
        <w:t xml:space="preserve"> (Section 1)</w:t>
      </w:r>
      <w:r w:rsidRPr="00EA75DF">
        <w:rPr>
          <w:rFonts w:asciiTheme="majorHAnsi" w:hAnsiTheme="majorHAnsi" w:cstheme="majorHAnsi"/>
        </w:rPr>
        <w:t xml:space="preserve"> and change detection</w:t>
      </w:r>
      <w:r w:rsidR="002827E9" w:rsidRPr="00EA75DF">
        <w:rPr>
          <w:rFonts w:asciiTheme="majorHAnsi" w:hAnsiTheme="majorHAnsi" w:cstheme="majorHAnsi"/>
        </w:rPr>
        <w:t xml:space="preserve"> (Section 2)</w:t>
      </w:r>
      <w:r w:rsidRPr="00EA75DF">
        <w:rPr>
          <w:rFonts w:asciiTheme="majorHAnsi" w:hAnsiTheme="majorHAnsi" w:cstheme="majorHAnsi"/>
        </w:rPr>
        <w:t xml:space="preserve">. </w:t>
      </w:r>
      <w:r w:rsidR="00AD3B41" w:rsidRPr="00EA75DF">
        <w:rPr>
          <w:rFonts w:asciiTheme="majorHAnsi" w:hAnsiTheme="majorHAnsi" w:cstheme="majorHAnsi"/>
        </w:rPr>
        <w:t>Additionally,</w:t>
      </w:r>
      <w:r w:rsidRPr="00EA75DF">
        <w:rPr>
          <w:rFonts w:asciiTheme="majorHAnsi" w:hAnsiTheme="majorHAnsi" w:cstheme="majorHAnsi"/>
        </w:rPr>
        <w:t xml:space="preserve"> it includes tables with </w:t>
      </w:r>
      <w:r w:rsidR="00EA75DF" w:rsidRPr="00EA75DF">
        <w:rPr>
          <w:rFonts w:asciiTheme="majorHAnsi" w:hAnsiTheme="majorHAnsi" w:cstheme="majorHAnsi"/>
          <w:color w:val="000000" w:themeColor="text1"/>
          <w:lang w:bidi="en-US"/>
        </w:rPr>
        <w:t xml:space="preserve">Objective </w:t>
      </w:r>
      <w:r w:rsidR="00EA75DF">
        <w:rPr>
          <w:rFonts w:asciiTheme="majorHAnsi" w:hAnsiTheme="majorHAnsi" w:cstheme="majorHAnsi"/>
          <w:color w:val="000000" w:themeColor="text1"/>
          <w:lang w:bidi="en-US"/>
        </w:rPr>
        <w:t>1</w:t>
      </w:r>
      <w:r w:rsidR="00EA75DF" w:rsidRPr="00EA75DF">
        <w:rPr>
          <w:rFonts w:asciiTheme="majorHAnsi" w:hAnsiTheme="majorHAnsi" w:cstheme="majorHAnsi"/>
          <w:color w:val="000000" w:themeColor="text1"/>
          <w:lang w:bidi="en-US"/>
        </w:rPr>
        <w:t xml:space="preserve"> </w:t>
      </w:r>
      <w:r w:rsidR="00AD3B41" w:rsidRPr="00EA75DF">
        <w:rPr>
          <w:rFonts w:asciiTheme="majorHAnsi" w:hAnsiTheme="majorHAnsi" w:cstheme="majorHAnsi"/>
        </w:rPr>
        <w:t>survey results (</w:t>
      </w:r>
      <w:r w:rsidRPr="00EA75DF">
        <w:rPr>
          <w:rFonts w:asciiTheme="majorHAnsi" w:hAnsiTheme="majorHAnsi" w:cstheme="majorHAnsi"/>
        </w:rPr>
        <w:t>Table S1)</w:t>
      </w:r>
      <w:r w:rsidR="00AD3B41" w:rsidRPr="00EA75DF">
        <w:rPr>
          <w:rFonts w:asciiTheme="majorHAnsi" w:hAnsiTheme="majorHAnsi" w:cstheme="majorHAnsi"/>
        </w:rPr>
        <w:t xml:space="preserve">, </w:t>
      </w:r>
      <w:r w:rsidR="00EA75DF">
        <w:rPr>
          <w:rFonts w:asciiTheme="majorHAnsi" w:hAnsiTheme="majorHAnsi" w:cstheme="majorHAnsi"/>
        </w:rPr>
        <w:t xml:space="preserve">site and data information for the </w:t>
      </w:r>
      <w:r w:rsidR="00EA75DF" w:rsidRPr="00EA75DF">
        <w:rPr>
          <w:rFonts w:asciiTheme="majorHAnsi" w:hAnsiTheme="majorHAnsi" w:cstheme="majorHAnsi"/>
          <w:color w:val="000000" w:themeColor="text1"/>
          <w:lang w:bidi="en-US"/>
        </w:rPr>
        <w:t xml:space="preserve">Objective </w:t>
      </w:r>
      <w:r w:rsidR="00EA75DF">
        <w:rPr>
          <w:rFonts w:asciiTheme="majorHAnsi" w:hAnsiTheme="majorHAnsi" w:cstheme="majorHAnsi"/>
          <w:color w:val="000000" w:themeColor="text1"/>
          <w:lang w:bidi="en-US"/>
        </w:rPr>
        <w:t>2</w:t>
      </w:r>
      <w:r w:rsidR="00EA75DF" w:rsidRPr="00EA75DF">
        <w:rPr>
          <w:rFonts w:asciiTheme="majorHAnsi" w:hAnsiTheme="majorHAnsi" w:cstheme="majorHAnsi"/>
          <w:color w:val="000000" w:themeColor="text1"/>
          <w:lang w:bidi="en-US"/>
        </w:rPr>
        <w:t xml:space="preserve"> </w:t>
      </w:r>
      <w:r w:rsidR="00AD3B41" w:rsidRPr="00EA75DF">
        <w:rPr>
          <w:rFonts w:asciiTheme="majorHAnsi" w:hAnsiTheme="majorHAnsi" w:cstheme="majorHAnsi"/>
        </w:rPr>
        <w:t xml:space="preserve">megaripple activity assessments (Table S2), and </w:t>
      </w:r>
      <w:r w:rsidR="00EA75DF" w:rsidRPr="00EA75DF">
        <w:rPr>
          <w:rFonts w:asciiTheme="majorHAnsi" w:hAnsiTheme="majorHAnsi" w:cstheme="majorHAnsi"/>
        </w:rPr>
        <w:t xml:space="preserve">data parameters for the </w:t>
      </w:r>
      <w:r w:rsidR="00EA75DF" w:rsidRPr="00EA75DF">
        <w:rPr>
          <w:rFonts w:asciiTheme="majorHAnsi" w:hAnsiTheme="majorHAnsi" w:cstheme="majorHAnsi"/>
          <w:color w:val="000000" w:themeColor="text1"/>
          <w:lang w:bidi="en-US"/>
        </w:rPr>
        <w:t xml:space="preserve">Objective 3 </w:t>
      </w:r>
      <w:r w:rsidR="00EA75DF" w:rsidRPr="00EA75DF">
        <w:rPr>
          <w:rFonts w:asciiTheme="majorHAnsi" w:hAnsiTheme="majorHAnsi" w:cstheme="majorHAnsi"/>
        </w:rPr>
        <w:t xml:space="preserve">whole dune field flux characterization of the </w:t>
      </w:r>
      <w:proofErr w:type="spellStart"/>
      <w:r w:rsidR="00EA75DF" w:rsidRPr="00EA75DF">
        <w:rPr>
          <w:rFonts w:asciiTheme="majorHAnsi" w:hAnsiTheme="majorHAnsi" w:cstheme="majorHAnsi"/>
        </w:rPr>
        <w:t>Buzzel</w:t>
      </w:r>
      <w:proofErr w:type="spellEnd"/>
      <w:r w:rsidR="00EA75DF" w:rsidRPr="00EA75DF">
        <w:rPr>
          <w:rFonts w:asciiTheme="majorHAnsi" w:hAnsiTheme="majorHAnsi" w:cstheme="majorHAnsi"/>
        </w:rPr>
        <w:t xml:space="preserve"> dune field</w:t>
      </w:r>
      <w:r w:rsidR="00EA75DF" w:rsidRPr="00EA75DF">
        <w:rPr>
          <w:rFonts w:asciiTheme="majorHAnsi" w:hAnsiTheme="majorHAnsi" w:cstheme="majorHAnsi"/>
          <w:lang w:bidi="en-US"/>
        </w:rPr>
        <w:t xml:space="preserve"> </w:t>
      </w:r>
      <w:r w:rsidRPr="00EA75DF">
        <w:rPr>
          <w:rFonts w:asciiTheme="majorHAnsi" w:hAnsiTheme="majorHAnsi" w:cstheme="majorHAnsi"/>
        </w:rPr>
        <w:t>(Table S</w:t>
      </w:r>
      <w:r w:rsidR="00EA75DF" w:rsidRPr="00EA75DF">
        <w:rPr>
          <w:rFonts w:asciiTheme="majorHAnsi" w:hAnsiTheme="majorHAnsi" w:cstheme="majorHAnsi"/>
        </w:rPr>
        <w:t>3</w:t>
      </w:r>
      <w:r w:rsidRPr="00EA75DF">
        <w:rPr>
          <w:rFonts w:asciiTheme="majorHAnsi" w:hAnsiTheme="majorHAnsi" w:cstheme="majorHAnsi"/>
        </w:rPr>
        <w:t xml:space="preserve">). </w:t>
      </w:r>
      <w:r w:rsidR="00985EA6" w:rsidRPr="00EA75DF">
        <w:rPr>
          <w:rFonts w:asciiTheme="majorHAnsi" w:hAnsiTheme="majorHAnsi" w:cstheme="majorHAnsi"/>
        </w:rPr>
        <w:t>Six</w:t>
      </w:r>
      <w:r w:rsidRPr="00EA75DF">
        <w:rPr>
          <w:rFonts w:asciiTheme="majorHAnsi" w:hAnsiTheme="majorHAnsi" w:cstheme="majorHAnsi"/>
        </w:rPr>
        <w:t xml:space="preserve"> supplementary figures provide additional context </w:t>
      </w:r>
      <w:r w:rsidR="00985EA6" w:rsidRPr="00EA75DF">
        <w:rPr>
          <w:rFonts w:asciiTheme="majorHAnsi" w:hAnsiTheme="majorHAnsi" w:cstheme="majorHAnsi"/>
        </w:rPr>
        <w:t xml:space="preserve">and details </w:t>
      </w:r>
      <w:r w:rsidRPr="00EA75DF">
        <w:rPr>
          <w:rFonts w:asciiTheme="majorHAnsi" w:hAnsiTheme="majorHAnsi" w:cstheme="majorHAnsi"/>
        </w:rPr>
        <w:t xml:space="preserve">for </w:t>
      </w:r>
      <w:r w:rsidR="00985EA6" w:rsidRPr="00EA75DF">
        <w:rPr>
          <w:rFonts w:asciiTheme="majorHAnsi" w:hAnsiTheme="majorHAnsi" w:cstheme="majorHAnsi"/>
        </w:rPr>
        <w:t xml:space="preserve">our analysis. </w:t>
      </w:r>
    </w:p>
    <w:p w14:paraId="24228587" w14:textId="5605B0BB" w:rsidR="00E43939" w:rsidRPr="002D632C" w:rsidRDefault="00BB75B2" w:rsidP="00E43939">
      <w:pPr>
        <w:jc w:val="both"/>
        <w:rPr>
          <w:rFonts w:asciiTheme="majorHAnsi" w:hAnsiTheme="majorHAnsi" w:cstheme="majorHAnsi"/>
        </w:rPr>
      </w:pPr>
      <w:r>
        <w:rPr>
          <w:rFonts w:asciiTheme="majorHAnsi" w:hAnsiTheme="majorHAnsi" w:cstheme="majorHAnsi"/>
          <w:lang w:bidi="en-US"/>
        </w:rPr>
        <w:t xml:space="preserve"> </w:t>
      </w:r>
    </w:p>
    <w:p w14:paraId="1139BA5B" w14:textId="45F4C122" w:rsidR="00E43939" w:rsidRPr="002D632C" w:rsidRDefault="002D5834" w:rsidP="00E43939">
      <w:pPr>
        <w:jc w:val="both"/>
        <w:rPr>
          <w:rFonts w:asciiTheme="majorHAnsi" w:hAnsiTheme="majorHAnsi" w:cstheme="majorHAnsi"/>
        </w:rPr>
      </w:pPr>
      <w:r>
        <w:rPr>
          <w:rFonts w:asciiTheme="majorHAnsi" w:hAnsiTheme="majorHAnsi" w:cstheme="majorHAnsi"/>
        </w:rPr>
        <w:t>Cited</w:t>
      </w:r>
      <w:r w:rsidR="00E43939" w:rsidRPr="002D632C">
        <w:rPr>
          <w:rFonts w:asciiTheme="majorHAnsi" w:hAnsiTheme="majorHAnsi" w:cstheme="majorHAnsi"/>
        </w:rPr>
        <w:t xml:space="preserve"> animations</w:t>
      </w:r>
      <w:r>
        <w:rPr>
          <w:rFonts w:asciiTheme="majorHAnsi" w:hAnsiTheme="majorHAnsi" w:cstheme="majorHAnsi"/>
        </w:rPr>
        <w:t xml:space="preserve"> (available </w:t>
      </w:r>
      <w:r w:rsidRPr="002D5834">
        <w:rPr>
          <w:rFonts w:asciiTheme="majorHAnsi" w:hAnsiTheme="majorHAnsi" w:cstheme="majorHAnsi"/>
        </w:rPr>
        <w:t>at the online version of the paper</w:t>
      </w:r>
      <w:r>
        <w:rPr>
          <w:rFonts w:asciiTheme="majorHAnsi" w:hAnsiTheme="majorHAnsi" w:cstheme="majorHAnsi"/>
        </w:rPr>
        <w:t>)</w:t>
      </w:r>
      <w:r w:rsidR="00E43939" w:rsidRPr="002D632C">
        <w:rPr>
          <w:rFonts w:asciiTheme="majorHAnsi" w:hAnsiTheme="majorHAnsi" w:cstheme="majorHAnsi"/>
        </w:rPr>
        <w:t xml:space="preserve"> provide additional evidence for bedform activity or inactivity. Animations </w:t>
      </w:r>
      <w:r w:rsidR="00AD3B41">
        <w:rPr>
          <w:rFonts w:asciiTheme="majorHAnsi" w:hAnsiTheme="majorHAnsi" w:cstheme="majorHAnsi"/>
        </w:rPr>
        <w:t>other than 3 &amp; 7</w:t>
      </w:r>
      <w:r w:rsidR="00E43939" w:rsidRPr="002D632C">
        <w:rPr>
          <w:rFonts w:asciiTheme="majorHAnsi" w:hAnsiTheme="majorHAnsi" w:cstheme="majorHAnsi"/>
        </w:rPr>
        <w:t xml:space="preserve"> were built using in-house software, which takes orthophoto subsets, stacks them in chronological order, and provides relevant context information such as Mars date (Mars year, L</w:t>
      </w:r>
      <w:r w:rsidR="00E43939" w:rsidRPr="002D632C">
        <w:rPr>
          <w:rFonts w:asciiTheme="majorHAnsi" w:hAnsiTheme="majorHAnsi" w:cstheme="majorHAnsi"/>
          <w:vertAlign w:val="subscript"/>
        </w:rPr>
        <w:t>s</w:t>
      </w:r>
      <w:r w:rsidR="00E43939" w:rsidRPr="002D632C">
        <w:rPr>
          <w:rFonts w:asciiTheme="majorHAnsi" w:hAnsiTheme="majorHAnsi" w:cstheme="majorHAnsi"/>
        </w:rPr>
        <w:t>), the direction of north, and solar azimuth. As per convention, the solar longitude (</w:t>
      </w:r>
      <w:r w:rsidR="00E43939" w:rsidRPr="002D632C">
        <w:rPr>
          <w:rFonts w:asciiTheme="majorHAnsi" w:hAnsiTheme="majorHAnsi" w:cstheme="majorHAnsi"/>
          <w:lang w:bidi="en-US"/>
        </w:rPr>
        <w:t>L</w:t>
      </w:r>
      <w:r w:rsidR="00E43939" w:rsidRPr="002D632C">
        <w:rPr>
          <w:rFonts w:asciiTheme="majorHAnsi" w:hAnsiTheme="majorHAnsi" w:cstheme="majorHAnsi"/>
          <w:vertAlign w:val="subscript"/>
          <w:lang w:bidi="en-US"/>
        </w:rPr>
        <w:t>s</w:t>
      </w:r>
      <w:r w:rsidR="00E43939" w:rsidRPr="002D632C">
        <w:rPr>
          <w:rFonts w:asciiTheme="majorHAnsi" w:hAnsiTheme="majorHAnsi" w:cstheme="majorHAnsi"/>
          <w:lang w:bidi="en-US"/>
        </w:rPr>
        <w:t xml:space="preserve">) range of 0°–360° defines a </w:t>
      </w:r>
      <w:r w:rsidR="00E43939" w:rsidRPr="002D632C">
        <w:rPr>
          <w:rFonts w:asciiTheme="majorHAnsi" w:hAnsiTheme="majorHAnsi" w:cstheme="majorHAnsi"/>
        </w:rPr>
        <w:t>MY and 11 April 1955 (</w:t>
      </w:r>
      <w:r w:rsidR="00E43939" w:rsidRPr="002D632C">
        <w:rPr>
          <w:rFonts w:asciiTheme="majorHAnsi" w:hAnsiTheme="majorHAnsi" w:cstheme="majorHAnsi"/>
          <w:lang w:bidi="en-US"/>
        </w:rPr>
        <w:t>L</w:t>
      </w:r>
      <w:r w:rsidR="00E43939" w:rsidRPr="002D632C">
        <w:rPr>
          <w:rFonts w:asciiTheme="majorHAnsi" w:hAnsiTheme="majorHAnsi" w:cstheme="majorHAnsi"/>
          <w:vertAlign w:val="subscript"/>
          <w:lang w:bidi="en-US"/>
        </w:rPr>
        <w:t>s</w:t>
      </w:r>
      <w:r w:rsidR="00E43939" w:rsidRPr="002D632C">
        <w:rPr>
          <w:rFonts w:asciiTheme="majorHAnsi" w:hAnsiTheme="majorHAnsi" w:cstheme="majorHAnsi"/>
        </w:rPr>
        <w:t xml:space="preserve"> =</w:t>
      </w:r>
      <w:r w:rsidR="00E43939" w:rsidRPr="002D632C">
        <w:rPr>
          <w:rFonts w:asciiTheme="majorHAnsi" w:hAnsiTheme="majorHAnsi" w:cstheme="majorHAnsi"/>
          <w:lang w:bidi="en-US"/>
        </w:rPr>
        <w:t>0°</w:t>
      </w:r>
      <w:r w:rsidR="00E43939" w:rsidRPr="002D632C">
        <w:rPr>
          <w:rFonts w:asciiTheme="majorHAnsi" w:hAnsiTheme="majorHAnsi" w:cstheme="majorHAnsi"/>
        </w:rPr>
        <w:t xml:space="preserve">) is the start of the Mars calendar at MY01 (see </w:t>
      </w:r>
      <w:proofErr w:type="spellStart"/>
      <w:r w:rsidR="00E43939" w:rsidRPr="002D632C">
        <w:rPr>
          <w:rFonts w:asciiTheme="majorHAnsi" w:hAnsiTheme="majorHAnsi" w:cstheme="majorHAnsi"/>
          <w:i/>
        </w:rPr>
        <w:t>Piqueux</w:t>
      </w:r>
      <w:proofErr w:type="spellEnd"/>
      <w:r w:rsidR="00E43939" w:rsidRPr="002D632C">
        <w:rPr>
          <w:rFonts w:asciiTheme="majorHAnsi" w:hAnsiTheme="majorHAnsi" w:cstheme="majorHAnsi"/>
          <w:i/>
        </w:rPr>
        <w:t xml:space="preserve"> et al.</w:t>
      </w:r>
      <w:r w:rsidR="00E43939" w:rsidRPr="002D632C">
        <w:rPr>
          <w:rFonts w:asciiTheme="majorHAnsi" w:hAnsiTheme="majorHAnsi" w:cstheme="majorHAnsi"/>
        </w:rPr>
        <w:t xml:space="preserve"> </w:t>
      </w:r>
      <w:r w:rsidR="00E43939" w:rsidRPr="002D632C">
        <w:rPr>
          <w:rFonts w:asciiTheme="majorHAnsi" w:hAnsiTheme="majorHAnsi" w:cstheme="majorHAnsi"/>
        </w:rPr>
        <w:fldChar w:fldCharType="begin"/>
      </w:r>
      <w:r w:rsidR="003313E0" w:rsidRPr="002D632C">
        <w:rPr>
          <w:rFonts w:asciiTheme="majorHAnsi" w:hAnsiTheme="majorHAnsi" w:cstheme="majorHAnsi"/>
        </w:rPr>
        <w:instrText xml:space="preserve"> ADDIN ZOTERO_ITEM CSL_CITATION {"citationID":"9VBouuuY","properties":{"formattedCitation":"(2015)","plainCitation":"(2015)","noteIndex":0},"citationItems":[{"id":1805,"uris":["http://zotero.org/users/277520/items/KAHP667T"],"uri":["http://zotero.org/users/277520/items/KAHP667T"],"itemData":{"id":1805,"type":"article-journal","container-title":"Dynamic Mars","DOI":"10.1016/j.icarus.2014.12.014","ISSN":"0019-1035","journalAbbreviation":"Icarus","page":"332-338","title":"Enumeration of Mars years and seasons since the beginning of telescopic exploration","volume":"251","author":[{"family":"Piqueux","given":"Sylvain"},{"family":"Byrne","given":"Shane"},{"family":"Kieffer","given":"Hugh H."},{"family":"Titus","given":"Timothy N."},{"family":"Hansen","given":"Candice J."}],"issued":{"date-parts":[["2015",5,1]]}},"suppress-author":true}],"schema":"https://github.com/citation-style-language/schema/raw/master/csl-citation.json"} </w:instrText>
      </w:r>
      <w:r w:rsidR="00E43939" w:rsidRPr="002D632C">
        <w:rPr>
          <w:rFonts w:asciiTheme="majorHAnsi" w:hAnsiTheme="majorHAnsi" w:cstheme="majorHAnsi"/>
        </w:rPr>
        <w:fldChar w:fldCharType="separate"/>
      </w:r>
      <w:r w:rsidR="00AB5FD3">
        <w:rPr>
          <w:rFonts w:asciiTheme="majorHAnsi" w:hAnsiTheme="majorHAnsi" w:cstheme="majorHAnsi"/>
        </w:rPr>
        <w:t>(2015)</w:t>
      </w:r>
      <w:r w:rsidR="00E43939" w:rsidRPr="002D632C">
        <w:rPr>
          <w:rFonts w:asciiTheme="majorHAnsi" w:hAnsiTheme="majorHAnsi" w:cstheme="majorHAnsi"/>
        </w:rPr>
        <w:fldChar w:fldCharType="end"/>
      </w:r>
      <w:r w:rsidR="00E43939" w:rsidRPr="002D632C">
        <w:rPr>
          <w:rFonts w:asciiTheme="majorHAnsi" w:hAnsiTheme="majorHAnsi" w:cstheme="majorHAnsi"/>
        </w:rPr>
        <w:t xml:space="preserve"> for details). </w:t>
      </w:r>
      <w:r w:rsidR="00AD3B41" w:rsidRPr="002D632C">
        <w:rPr>
          <w:rFonts w:asciiTheme="majorHAnsi" w:hAnsiTheme="majorHAnsi" w:cstheme="majorHAnsi"/>
        </w:rPr>
        <w:t xml:space="preserve">Animations </w:t>
      </w:r>
      <w:r w:rsidR="00AD3B41">
        <w:rPr>
          <w:rFonts w:asciiTheme="majorHAnsi" w:hAnsiTheme="majorHAnsi" w:cstheme="majorHAnsi"/>
        </w:rPr>
        <w:t>3 &amp; 7</w:t>
      </w:r>
      <w:r w:rsidR="00AD3B41" w:rsidRPr="002D632C">
        <w:rPr>
          <w:rFonts w:asciiTheme="majorHAnsi" w:hAnsiTheme="majorHAnsi" w:cstheme="majorHAnsi"/>
        </w:rPr>
        <w:t xml:space="preserve"> </w:t>
      </w:r>
      <w:r w:rsidR="00E43939" w:rsidRPr="002D632C">
        <w:rPr>
          <w:rFonts w:asciiTheme="majorHAnsi" w:hAnsiTheme="majorHAnsi" w:cstheme="majorHAnsi"/>
        </w:rPr>
        <w:t xml:space="preserve">were generated </w:t>
      </w:r>
      <w:r w:rsidR="00EA75DF">
        <w:rPr>
          <w:rFonts w:asciiTheme="majorHAnsi" w:hAnsiTheme="majorHAnsi" w:cstheme="majorHAnsi"/>
        </w:rPr>
        <w:t xml:space="preserve">using </w:t>
      </w:r>
      <w:r w:rsidR="00985EA6" w:rsidRPr="002D632C">
        <w:rPr>
          <w:rFonts w:asciiTheme="majorHAnsi" w:hAnsiTheme="majorHAnsi" w:cstheme="majorHAnsi"/>
        </w:rPr>
        <w:t xml:space="preserve">orthoimage </w:t>
      </w:r>
      <w:r w:rsidR="00E43939" w:rsidRPr="002D632C">
        <w:rPr>
          <w:rFonts w:asciiTheme="majorHAnsi" w:hAnsiTheme="majorHAnsi" w:cstheme="majorHAnsi"/>
        </w:rPr>
        <w:t xml:space="preserve">subsets and constructed in Photoshop. Compare with similar animated GIFs of </w:t>
      </w:r>
      <w:r w:rsidR="00553DE2">
        <w:rPr>
          <w:rFonts w:asciiTheme="majorHAnsi" w:hAnsiTheme="majorHAnsi" w:cstheme="majorHAnsi"/>
        </w:rPr>
        <w:t xml:space="preserve">non-polar </w:t>
      </w:r>
      <w:r w:rsidR="00E43939" w:rsidRPr="002D632C">
        <w:rPr>
          <w:rFonts w:asciiTheme="majorHAnsi" w:hAnsiTheme="majorHAnsi" w:cstheme="majorHAnsi"/>
        </w:rPr>
        <w:t>migrating dunes</w:t>
      </w:r>
      <w:r w:rsidR="00553DE2">
        <w:rPr>
          <w:rFonts w:asciiTheme="majorHAnsi" w:hAnsiTheme="majorHAnsi" w:cstheme="majorHAnsi"/>
        </w:rPr>
        <w:t xml:space="preserve"> and megaripples </w:t>
      </w:r>
      <w:r w:rsidR="00E43939" w:rsidRPr="002D632C">
        <w:rPr>
          <w:rFonts w:asciiTheme="majorHAnsi" w:hAnsiTheme="majorHAnsi" w:cstheme="majorHAnsi"/>
        </w:rPr>
        <w:t xml:space="preserve">at </w:t>
      </w:r>
      <w:hyperlink r:id="rId10" w:history="1">
        <w:r w:rsidR="00E43939" w:rsidRPr="002D632C">
          <w:rPr>
            <w:rStyle w:val="Hyperlink"/>
            <w:rFonts w:asciiTheme="majorHAnsi" w:hAnsiTheme="majorHAnsi" w:cstheme="majorHAnsi"/>
          </w:rPr>
          <w:t>http://www.uahirise.org/sim/</w:t>
        </w:r>
      </w:hyperlink>
      <w:r w:rsidR="00E43939" w:rsidRPr="002D632C">
        <w:rPr>
          <w:rFonts w:asciiTheme="majorHAnsi" w:hAnsiTheme="majorHAnsi" w:cstheme="majorHAnsi"/>
        </w:rPr>
        <w:t xml:space="preserve"> and </w:t>
      </w:r>
      <w:r w:rsidR="00985EA6">
        <w:rPr>
          <w:rFonts w:asciiTheme="majorHAnsi" w:hAnsiTheme="majorHAnsi" w:cstheme="majorHAnsi"/>
        </w:rPr>
        <w:t xml:space="preserve">some of our earlier work </w:t>
      </w:r>
      <w:r w:rsidR="00985EA6">
        <w:rPr>
          <w:rFonts w:asciiTheme="majorHAnsi" w:hAnsiTheme="majorHAnsi" w:cstheme="majorHAnsi"/>
        </w:rPr>
        <w:fldChar w:fldCharType="begin"/>
      </w:r>
      <w:r w:rsidR="00AB5FD3">
        <w:rPr>
          <w:rFonts w:asciiTheme="majorHAnsi" w:hAnsiTheme="majorHAnsi" w:cstheme="majorHAnsi"/>
        </w:rPr>
        <w:instrText xml:space="preserve"> ADDIN ZOTERO_ITEM CSL_CITATION {"citationID":"KhriNgkJ","properties":{"formattedCitation":"(Chojnacki et al., 2019; Silvestro et al., 2020)","plainCitation":"(Chojnacki et al., 2019; Silvestro et al., 2020)","noteIndex":0},"citationItems":[{"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label":"page"},{"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label":"page"}],"schema":"https://github.com/citation-style-language/schema/raw/master/csl-citation.json"} </w:instrText>
      </w:r>
      <w:r w:rsidR="00985EA6">
        <w:rPr>
          <w:rFonts w:asciiTheme="majorHAnsi" w:hAnsiTheme="majorHAnsi" w:cstheme="majorHAnsi"/>
        </w:rPr>
        <w:fldChar w:fldCharType="separate"/>
      </w:r>
      <w:r w:rsidR="00AB5FD3">
        <w:rPr>
          <w:rFonts w:asciiTheme="majorHAnsi" w:hAnsiTheme="majorHAnsi" w:cstheme="majorHAnsi"/>
          <w:noProof/>
        </w:rPr>
        <w:t>(Chojnacki et al., 2019; Silvestro et al., 2020)</w:t>
      </w:r>
      <w:r w:rsidR="00985EA6">
        <w:rPr>
          <w:rFonts w:asciiTheme="majorHAnsi" w:hAnsiTheme="majorHAnsi" w:cstheme="majorHAnsi"/>
        </w:rPr>
        <w:fldChar w:fldCharType="end"/>
      </w:r>
      <w:r w:rsidR="00E43939" w:rsidRPr="002D632C">
        <w:rPr>
          <w:rFonts w:asciiTheme="majorHAnsi" w:hAnsiTheme="majorHAnsi" w:cstheme="majorHAnsi"/>
        </w:rPr>
        <w:t xml:space="preserve">. </w:t>
      </w:r>
    </w:p>
    <w:p w14:paraId="12234CD5" w14:textId="77777777" w:rsidR="00C0272D" w:rsidRPr="002D632C" w:rsidRDefault="00C0272D" w:rsidP="003F358F">
      <w:pPr>
        <w:jc w:val="both"/>
        <w:rPr>
          <w:rFonts w:asciiTheme="majorHAnsi" w:hAnsiTheme="majorHAnsi" w:cstheme="majorHAnsi"/>
        </w:rPr>
      </w:pPr>
    </w:p>
    <w:p w14:paraId="66D4A4E5" w14:textId="6E53469E" w:rsidR="004956B0" w:rsidRPr="002D632C" w:rsidRDefault="004F0540" w:rsidP="003F358F">
      <w:pPr>
        <w:jc w:val="both"/>
        <w:rPr>
          <w:rFonts w:asciiTheme="majorHAnsi" w:hAnsiTheme="majorHAnsi" w:cstheme="majorHAnsi"/>
          <w:b/>
        </w:rPr>
      </w:pPr>
      <w:r w:rsidRPr="002D632C">
        <w:rPr>
          <w:rFonts w:asciiTheme="majorHAnsi" w:hAnsiTheme="majorHAnsi" w:cstheme="majorHAnsi"/>
          <w:b/>
        </w:rPr>
        <w:t xml:space="preserve">Section 1. </w:t>
      </w:r>
      <w:r w:rsidR="00E43939" w:rsidRPr="002D632C">
        <w:rPr>
          <w:rFonts w:asciiTheme="majorHAnsi" w:hAnsiTheme="majorHAnsi" w:cstheme="majorHAnsi"/>
          <w:b/>
        </w:rPr>
        <w:t xml:space="preserve">Derivation of dune topography and change detection </w:t>
      </w:r>
    </w:p>
    <w:p w14:paraId="3FEB74AB" w14:textId="66892CB0" w:rsidR="00D82BEB" w:rsidRDefault="00E43939" w:rsidP="00E43939">
      <w:pPr>
        <w:jc w:val="both"/>
        <w:rPr>
          <w:rFonts w:asciiTheme="majorHAnsi" w:hAnsiTheme="majorHAnsi" w:cstheme="majorHAnsi"/>
          <w:lang w:bidi="en-US"/>
        </w:rPr>
      </w:pPr>
      <w:r w:rsidRPr="007B706E">
        <w:rPr>
          <w:rFonts w:asciiTheme="majorHAnsi" w:hAnsiTheme="majorHAnsi" w:cstheme="majorHAnsi"/>
          <w:lang w:bidi="en-US"/>
        </w:rPr>
        <w:t xml:space="preserve">To quantify dune heights and movement, high-resolution topography </w:t>
      </w:r>
      <w:r w:rsidR="009B06F8">
        <w:rPr>
          <w:rFonts w:asciiTheme="majorHAnsi" w:hAnsiTheme="majorHAnsi" w:cstheme="majorHAnsi"/>
          <w:lang w:bidi="en-US"/>
        </w:rPr>
        <w:t xml:space="preserve">and orthoimages </w:t>
      </w:r>
      <w:r w:rsidRPr="007B706E">
        <w:rPr>
          <w:rFonts w:asciiTheme="majorHAnsi" w:hAnsiTheme="majorHAnsi" w:cstheme="majorHAnsi"/>
          <w:lang w:bidi="en-US"/>
        </w:rPr>
        <w:t>w</w:t>
      </w:r>
      <w:r w:rsidR="009B06F8">
        <w:rPr>
          <w:rFonts w:asciiTheme="majorHAnsi" w:hAnsiTheme="majorHAnsi" w:cstheme="majorHAnsi"/>
          <w:lang w:bidi="en-US"/>
        </w:rPr>
        <w:t>ere</w:t>
      </w:r>
      <w:r w:rsidRPr="007B706E">
        <w:rPr>
          <w:rFonts w:asciiTheme="majorHAnsi" w:hAnsiTheme="majorHAnsi" w:cstheme="majorHAnsi"/>
          <w:lang w:bidi="en-US"/>
        </w:rPr>
        <w:t xml:space="preserve"> derived using stereo </w:t>
      </w:r>
      <w:r w:rsidRPr="007B706E">
        <w:rPr>
          <w:rFonts w:asciiTheme="majorHAnsi" w:hAnsiTheme="majorHAnsi" w:cstheme="majorHAnsi"/>
          <w:bCs/>
          <w:lang w:bidi="en-US"/>
        </w:rPr>
        <w:t>photogrammetry</w:t>
      </w:r>
      <w:r w:rsidRPr="007B706E">
        <w:rPr>
          <w:rFonts w:asciiTheme="majorHAnsi" w:hAnsiTheme="majorHAnsi" w:cstheme="majorHAnsi"/>
          <w:lang w:bidi="en-US"/>
        </w:rPr>
        <w:t xml:space="preserve"> </w:t>
      </w:r>
      <w:r w:rsidRPr="007B706E">
        <w:rPr>
          <w:rFonts w:asciiTheme="majorHAnsi" w:hAnsiTheme="majorHAnsi" w:cstheme="majorHAnsi"/>
          <w:bCs/>
          <w:lang w:bidi="en-US"/>
        </w:rPr>
        <w:t>via SOCET SET® BAE system software</w:t>
      </w:r>
      <w:r w:rsidRPr="007B706E">
        <w:rPr>
          <w:rFonts w:asciiTheme="majorHAnsi" w:hAnsiTheme="majorHAnsi" w:cstheme="majorHAnsi"/>
          <w:lang w:bidi="en-US"/>
        </w:rPr>
        <w:t xml:space="preserve"> </w:t>
      </w:r>
      <w:r w:rsidRPr="00D82BEB">
        <w:rPr>
          <w:rFonts w:asciiTheme="majorHAnsi" w:hAnsiTheme="majorHAnsi" w:cstheme="majorHAnsi"/>
          <w:lang w:bidi="en-US"/>
        </w:rPr>
        <w:fldChar w:fldCharType="begin"/>
      </w:r>
      <w:r w:rsidR="003313E0" w:rsidRPr="007B706E">
        <w:rPr>
          <w:rFonts w:asciiTheme="majorHAnsi" w:hAnsiTheme="majorHAnsi" w:cstheme="majorHAnsi"/>
          <w:lang w:bidi="en-US"/>
        </w:rPr>
        <w:instrText xml:space="preserve"> ADDIN ZOTERO_ITEM CSL_CITATION {"citationID":"QJwlA1Ar","properties":{"formattedCitation":"(see Kirk et al., 2008)","plainCitation":"(see Kirk et al., 2008)","noteIndex":0},"citationItems":[{"id":1260,"uris":["http://zotero.org/users/277520/items/DE6PMQC9"],"uri":["http://zotero.org/users/277520/items/DE6PMQC9"],"itemData":{"id":1260,"type":"article-journal","container-title":"Journal of Geophysical Research","DOI":"10.1029/2007JE003000","ISSN":"0148-0227","journalAbbreviation":"J. Geophys. Res.","title":"Ultrahigh resolution topographic mapping of Mars with MRO HiRISE stereo images: Meter-scale slopes of candidate Phoenix landing sites","volume":"113","author":[{"family":"Kirk","given":"Randolph L."},{"family":"Howington-Kraus","given":"E."},{"family":"Rosiek","given":"M. R."},{"family":"Anderson","given":"J. A."},{"family":"Archinal","given":"B. A."},{"family":"Becker","given":"K. J."},{"family":"Cook","given":"D. A."},{"family":"Galuszka","given":"D. M."},{"family":"Geissler","given":"P. E."},{"family":"Hare","given":"T. M."},{"family":"Holmberg","given":"I. M."},{"family":"Keszthelyi","given":"L. P."},{"family":"Redding","given":"B. L."},{"family":"Delamere","given":"W. A."},{"family":"Gallagher","given":"D."},{"family":"Chapel","given":"J. D."},{"family":"Eliason","given":"E. M."},{"family":"King","given":"R."},{"family":"McEwen","given":"A. S."}],"issued":{"date-parts":[["2008",11]]}},"prefix":"see"}],"schema":"https://github.com/citation-style-language/schema/raw/master/csl-citation.json"} </w:instrText>
      </w:r>
      <w:r w:rsidRPr="00D82BEB">
        <w:rPr>
          <w:rFonts w:asciiTheme="majorHAnsi" w:hAnsiTheme="majorHAnsi" w:cstheme="majorHAnsi"/>
          <w:lang w:bidi="en-US"/>
        </w:rPr>
        <w:fldChar w:fldCharType="separate"/>
      </w:r>
      <w:r w:rsidR="00AB5FD3">
        <w:rPr>
          <w:rFonts w:asciiTheme="majorHAnsi" w:hAnsiTheme="majorHAnsi" w:cstheme="majorHAnsi"/>
          <w:lang w:bidi="en-US"/>
        </w:rPr>
        <w:t>(see Kirk et al., 2008)</w:t>
      </w:r>
      <w:r w:rsidRPr="00D82BEB">
        <w:rPr>
          <w:rFonts w:asciiTheme="majorHAnsi" w:hAnsiTheme="majorHAnsi" w:cstheme="majorHAnsi"/>
          <w:lang w:bidi="en-US"/>
        </w:rPr>
        <w:fldChar w:fldCharType="end"/>
      </w:r>
      <w:r w:rsidRPr="007B706E">
        <w:rPr>
          <w:rFonts w:asciiTheme="majorHAnsi" w:hAnsiTheme="majorHAnsi" w:cstheme="majorHAnsi"/>
          <w:lang w:bidi="en-US"/>
        </w:rPr>
        <w:t xml:space="preserve">. The resulting DTMs possess a horizontal post spacing of 1 meter, where the quality of pixel matching is provided by SOCET SET as a RMS error that is typically 0.3–0.7 </w:t>
      </w:r>
      <w:r w:rsidRPr="007B706E">
        <w:rPr>
          <w:rFonts w:asciiTheme="majorHAnsi" w:hAnsiTheme="majorHAnsi" w:cstheme="majorHAnsi"/>
          <w:lang w:bidi="en-US"/>
        </w:rPr>
        <w:lastRenderedPageBreak/>
        <w:t xml:space="preserve">of the HiRISE pixel scale (i.e., 25 cm) </w:t>
      </w:r>
      <w:r w:rsidRPr="00D82BEB">
        <w:rPr>
          <w:rFonts w:asciiTheme="majorHAnsi" w:hAnsiTheme="majorHAnsi" w:cstheme="majorHAnsi"/>
          <w:lang w:bidi="en-US"/>
        </w:rPr>
        <w:fldChar w:fldCharType="begin"/>
      </w:r>
      <w:r w:rsidR="003313E0" w:rsidRPr="007B706E">
        <w:rPr>
          <w:rFonts w:asciiTheme="majorHAnsi" w:hAnsiTheme="majorHAnsi" w:cstheme="majorHAnsi"/>
          <w:lang w:bidi="en-US"/>
        </w:rPr>
        <w:instrText xml:space="preserve"> ADDIN ZOTERO_ITEM CSL_CITATION {"citationID":"20kr2orcr0","properties":{"formattedCitation":"(Kirk et al., 2008; Sutton et al., 2015)","plainCitation":"(Kirk et al., 2008; Sutton et al., 2015)","noteIndex":0},"citationItems":[{"id":1260,"uris":["http://zotero.org/users/277520/items/DE6PMQC9"],"uri":["http://zotero.org/users/277520/items/DE6PMQC9"],"itemData":{"id":1260,"type":"article-journal","container-title":"Journal of Geophysical Research","DOI":"10.1029/2007JE003000","ISSN":"0148-0227","journalAbbreviation":"J. Geophys. Res.","title":"Ultrahigh resolution topographic mapping of Mars with MRO HiRISE stereo images: Meter-scale slopes of candidate Phoenix landing sites","volume":"113","author":[{"family":"Kirk","given":"Randolph L."},{"family":"Howington-Kraus","given":"E."},{"family":"Rosiek","given":"M. R."},{"family":"Anderson","given":"J. A."},{"family":"Archinal","given":"B. A."},{"family":"Becker","given":"K. J."},{"family":"Cook","given":"D. A."},{"family":"Galuszka","given":"D. M."},{"family":"Geissler","given":"P. E."},{"family":"Hare","given":"T. M."},{"family":"Holmberg","given":"I. M."},{"family":"Keszthelyi","given":"L. P."},{"family":"Redding","given":"B. L."},{"family":"Delamere","given":"W. A."},{"family":"Gallagher","given":"D."},{"family":"Chapel","given":"J. D."},{"family":"Eliason","given":"E. M."},{"family":"King","given":"R."},{"family":"McEwen","given":"A. S."}],"issued":{"date-parts":[["2008",11]]}}},{"id":1638,"uris":["http://zotero.org/users/277520/items/EJDF3R6J"],"uri":["http://zotero.org/users/277520/items/EJDF3R6J"],"itemData":{"id":1638,"type":"paper-conference","abstract":"We discuss potential errors, as well as the intrinsic accuracy and precision of HiRISE DTMs, as they relate to the magnitude of topogarphic surface changes.","container-title":"46th Lunar and Planetary Science Conference","event-place":"Houston","page":"Abstract #3010","publisher":"Lunar and Planetary Institute","publisher-place":"Houston","title":"Precision and Accuracy of Simultaneously Collected HiRISE Digital Terrain Models","URL":"http://www.lpi.usra.edu/meetings/lpsc2015/pdf/3010.pdf","author":[{"family":"Sutton","given":"S."},{"family":"Chojnacki","given":"M."},{"family":"Kilgallon","given":"A."},{"family":"Team","given":"HiRISE"}],"issued":{"date-parts":[["2015"]]}}}],"schema":"https://github.com/citation-style-language/schema/raw/master/csl-citation.json"} </w:instrText>
      </w:r>
      <w:r w:rsidRPr="00D82BEB">
        <w:rPr>
          <w:rFonts w:asciiTheme="majorHAnsi" w:hAnsiTheme="majorHAnsi" w:cstheme="majorHAnsi"/>
          <w:lang w:bidi="en-US"/>
        </w:rPr>
        <w:fldChar w:fldCharType="separate"/>
      </w:r>
      <w:r w:rsidR="00AB5FD3">
        <w:rPr>
          <w:rFonts w:asciiTheme="majorHAnsi" w:hAnsiTheme="majorHAnsi" w:cstheme="majorHAnsi"/>
          <w:lang w:bidi="en-US"/>
        </w:rPr>
        <w:t>(Kirk et al., 2008; Sutton et al., 2015)</w:t>
      </w:r>
      <w:r w:rsidRPr="00D82BEB">
        <w:rPr>
          <w:rFonts w:asciiTheme="majorHAnsi" w:hAnsiTheme="majorHAnsi" w:cstheme="majorHAnsi"/>
          <w:lang w:bidi="en-US"/>
        </w:rPr>
        <w:fldChar w:fldCharType="end"/>
      </w:r>
      <w:r w:rsidRPr="007B706E">
        <w:rPr>
          <w:rFonts w:asciiTheme="majorHAnsi" w:hAnsiTheme="majorHAnsi" w:cstheme="majorHAnsi"/>
          <w:lang w:bidi="en-US"/>
        </w:rPr>
        <w:t xml:space="preserve"> and are reported in those Planetary Data Systems products</w:t>
      </w:r>
      <w:r w:rsidR="009B06F8">
        <w:rPr>
          <w:rFonts w:asciiTheme="majorHAnsi" w:hAnsiTheme="majorHAnsi" w:cstheme="majorHAnsi"/>
          <w:lang w:bidi="en-US"/>
        </w:rPr>
        <w:t xml:space="preserve"> (available at: </w:t>
      </w:r>
      <w:hyperlink r:id="rId11" w:history="1">
        <w:r w:rsidR="009B06F8" w:rsidRPr="00445046">
          <w:rPr>
            <w:rStyle w:val="Hyperlink"/>
            <w:rFonts w:asciiTheme="majorHAnsi" w:hAnsiTheme="majorHAnsi" w:cstheme="majorHAnsi"/>
            <w:lang w:bidi="en-US"/>
          </w:rPr>
          <w:t>https://www.uahirise.org/dtm/</w:t>
        </w:r>
      </w:hyperlink>
      <w:r w:rsidR="009B06F8">
        <w:rPr>
          <w:rFonts w:asciiTheme="majorHAnsi" w:hAnsiTheme="majorHAnsi" w:cstheme="majorHAnsi"/>
          <w:lang w:bidi="en-US"/>
        </w:rPr>
        <w:t>)</w:t>
      </w:r>
      <w:r w:rsidRPr="007B706E">
        <w:rPr>
          <w:rFonts w:asciiTheme="majorHAnsi" w:hAnsiTheme="majorHAnsi" w:cstheme="majorHAnsi"/>
          <w:lang w:bidi="en-US"/>
        </w:rPr>
        <w:t xml:space="preserve">. These HiRISE Digital Terrain Models (DTMs) were registered to Mars Orbiter Laser Altimeter (MOLA) </w:t>
      </w:r>
      <w:r w:rsidRPr="00D82BEB">
        <w:rPr>
          <w:rFonts w:asciiTheme="majorHAnsi" w:hAnsiTheme="majorHAnsi" w:cstheme="majorHAnsi"/>
          <w:lang w:bidi="en-US"/>
        </w:rPr>
        <w:fldChar w:fldCharType="begin"/>
      </w:r>
      <w:r w:rsidR="003313E0" w:rsidRPr="007B706E">
        <w:rPr>
          <w:rFonts w:asciiTheme="majorHAnsi" w:hAnsiTheme="majorHAnsi" w:cstheme="majorHAnsi"/>
          <w:lang w:bidi="en-US"/>
        </w:rPr>
        <w:instrText xml:space="preserve"> ADDIN ZOTERO_ITEM CSL_CITATION {"citationID":"17fq1hj6q","properties":{"formattedCitation":"(Smith et al., 2001)","plainCitation":"(Smith et al., 2001)","noteIndex":0},"citationItems":[{"id":1302,"uris":["http://zotero.org/users/277520/items/NSUXVWQU"],"uri":["http://zotero.org/users/277520/items/NSUXVWQU"],"itemData":{"id":1302,"type":"article-journal","abstract":"The Mars Orbiter Laser Altimeter (MOLA), an instrument on the Mars Global Surveyor spacecraft, has measured the topography, surface roughness, and 1.064-μm reflectivity of Mars and the heights of volatile and dust clouds. This paper discusses the function of the MOLA instrument and the acquisition, processing, and correction of observations to produce global data sets. The altimeter measurements have been converted to both gridded and spherical harmonic models for the topography and shape of Mars that have vertical and radial accuracies of </w:instrText>
      </w:r>
      <w:r w:rsidR="003313E0" w:rsidRPr="007B706E">
        <w:rPr>
          <w:rFonts w:ascii="Cambria Math" w:hAnsi="Cambria Math" w:cs="Cambria Math"/>
          <w:lang w:bidi="en-US"/>
        </w:rPr>
        <w:instrText>∼</w:instrText>
      </w:r>
      <w:r w:rsidR="003313E0" w:rsidRPr="007B706E">
        <w:rPr>
          <w:rFonts w:asciiTheme="majorHAnsi" w:hAnsiTheme="majorHAnsi" w:cstheme="majorHAnsi"/>
          <w:lang w:bidi="en-US"/>
        </w:rPr>
        <w:instrText>1 m with respect to the planet's center of mass. The current global topographic grid has a resolution of 1/64</w:instrText>
      </w:r>
      <w:r w:rsidR="003313E0" w:rsidRPr="00D82BEB">
        <w:rPr>
          <w:rFonts w:ascii="Tahoma" w:hAnsi="Tahoma" w:cs="Tahoma"/>
          <w:lang w:bidi="en-US"/>
        </w:rPr>
        <w:instrText>�</w:instrText>
      </w:r>
      <w:r w:rsidR="003313E0" w:rsidRPr="007B706E">
        <w:rPr>
          <w:rFonts w:asciiTheme="majorHAnsi" w:hAnsiTheme="majorHAnsi" w:cstheme="majorHAnsi"/>
          <w:lang w:bidi="en-US"/>
        </w:rPr>
        <w:instrText xml:space="preserve"> in latitude </w:instrText>
      </w:r>
      <w:r w:rsidR="003313E0" w:rsidRPr="00D82BEB">
        <w:rPr>
          <w:rFonts w:ascii="Tahoma" w:hAnsi="Tahoma" w:cs="Tahoma"/>
          <w:lang w:bidi="en-US"/>
        </w:rPr>
        <w:instrText>�</w:instrText>
      </w:r>
      <w:r w:rsidR="003313E0" w:rsidRPr="007B706E">
        <w:rPr>
          <w:rFonts w:asciiTheme="majorHAnsi" w:hAnsiTheme="majorHAnsi" w:cstheme="majorHAnsi"/>
          <w:lang w:bidi="en-US"/>
        </w:rPr>
        <w:instrText xml:space="preserve"> 1/32</w:instrText>
      </w:r>
      <w:r w:rsidR="003313E0" w:rsidRPr="00D82BEB">
        <w:rPr>
          <w:rFonts w:ascii="Tahoma" w:hAnsi="Tahoma" w:cs="Tahoma"/>
          <w:lang w:bidi="en-US"/>
        </w:rPr>
        <w:instrText>�</w:instrText>
      </w:r>
      <w:r w:rsidR="003313E0" w:rsidRPr="007B706E">
        <w:rPr>
          <w:rFonts w:asciiTheme="majorHAnsi" w:hAnsiTheme="majorHAnsi" w:cstheme="majorHAnsi"/>
          <w:lang w:bidi="en-US"/>
        </w:rPr>
        <w:instrText xml:space="preserve"> in longitude (1 </w:instrText>
      </w:r>
      <w:r w:rsidR="003313E0" w:rsidRPr="00D82BEB">
        <w:rPr>
          <w:rFonts w:ascii="Tahoma" w:hAnsi="Tahoma" w:cs="Tahoma"/>
          <w:lang w:bidi="en-US"/>
        </w:rPr>
        <w:instrText>�</w:instrText>
      </w:r>
      <w:r w:rsidR="003313E0" w:rsidRPr="007B706E">
        <w:rPr>
          <w:rFonts w:asciiTheme="majorHAnsi" w:hAnsiTheme="majorHAnsi" w:cstheme="majorHAnsi"/>
          <w:lang w:bidi="en-US"/>
        </w:rPr>
        <w:instrText xml:space="preserve"> 2 km2 at the equator). Reconstruction of the locations of incident laser pulses on the Martian surface appears to be at the 100-m spatial accuracy level and results in 2 orders of magnitude improvement in the global geodetic grid of Mars. Global maps of optical pulse width indicative of 100-m-scale surface roughness and 1.064-μm reflectivity with an accuracy of 5% have also been obtained.","container-title":"J. Geophys. Res.","DOI":"10.1029/2000JE001364","ISSN":"0148-0227","issue":"E10","page":"23689-23722","title":"Mars Orbiter Laser Altimeter: Experiment summary after the first year of global mapping of Mars","volume":"106","author":[{"family":"Smith","given":"David E."},{"family":"Zuber","given":"Maria T."},{"family":"Frey","given":"Herbert V."},{"family":"Garvin","given":"James B."},{"family":"Head","given":"James W."},{"family":"Muhleman","given":"Duane O."},{"family":"Pettengill","given":"Gordon H."},{"family":"Phillips","given":"Roger J."},{"family":"Solomon","given":"Sean C."},{"family":"Zwally","given":"H. Jay"},{"family":"Banerdt","given":"W. Bruce"},{"family":"Duxbury","given":"Thomas C."},{"family":"Golombek","given":"Matthew P."},{"family":"Lemoine","given":"Frank G."},{"family":"Neumann","given":"Gregory A."},{"family":"Rowlands","given":"David D."},{"family":"Aharonson","given":"Oded"},{"family":"Ford","given":"Peter G."},{"family":"Ivanov","given":"Anton B."},{"family":"Johnson","given":"Catherine L."},{"family":"McGovern","given":"Patrick J."},{"family":"Abshire","given":"James B."},{"family":"Afzal","given":"Robert S."},{"family":"Sun","given":"Xiaoli"}],"issued":{"date-parts":[["2001"]]}}}],"schema":"https://github.com/citation-style-language/schema/raw/master/csl-citation.json"} </w:instrText>
      </w:r>
      <w:r w:rsidRPr="00D82BEB">
        <w:rPr>
          <w:rFonts w:asciiTheme="majorHAnsi" w:hAnsiTheme="majorHAnsi" w:cstheme="majorHAnsi"/>
          <w:lang w:bidi="en-US"/>
        </w:rPr>
        <w:fldChar w:fldCharType="separate"/>
      </w:r>
      <w:r w:rsidR="00AB5FD3">
        <w:rPr>
          <w:rFonts w:asciiTheme="majorHAnsi" w:hAnsiTheme="majorHAnsi" w:cstheme="majorHAnsi"/>
          <w:lang w:bidi="en-US"/>
        </w:rPr>
        <w:t>(Smith et al., 2001)</w:t>
      </w:r>
      <w:r w:rsidRPr="00D82BEB">
        <w:rPr>
          <w:rFonts w:asciiTheme="majorHAnsi" w:hAnsiTheme="majorHAnsi" w:cstheme="majorHAnsi"/>
          <w:lang w:bidi="en-US"/>
        </w:rPr>
        <w:fldChar w:fldCharType="end"/>
      </w:r>
      <w:r w:rsidRPr="007B706E">
        <w:rPr>
          <w:rFonts w:asciiTheme="majorHAnsi" w:hAnsiTheme="majorHAnsi" w:cstheme="majorHAnsi"/>
          <w:lang w:bidi="en-US"/>
        </w:rPr>
        <w:t xml:space="preserve"> shot points for absolute elevation. DTMs generally possess a vertical precision of ~30 cm based on the </w:t>
      </w:r>
      <w:r w:rsidRPr="007B706E">
        <w:rPr>
          <w:rFonts w:asciiTheme="majorHAnsi" w:hAnsiTheme="majorHAnsi" w:cstheme="majorHAnsi"/>
          <w:bCs/>
          <w:lang w:bidi="en-US"/>
        </w:rPr>
        <w:t xml:space="preserve">convergence angle and spatial resolution of the </w:t>
      </w:r>
      <w:r w:rsidRPr="00EA75DF">
        <w:rPr>
          <w:rFonts w:asciiTheme="majorHAnsi" w:hAnsiTheme="majorHAnsi" w:cstheme="majorHAnsi"/>
          <w:bCs/>
          <w:lang w:bidi="en-US"/>
        </w:rPr>
        <w:t xml:space="preserve">stereo pair </w:t>
      </w:r>
      <w:r w:rsidRPr="00EA75DF">
        <w:rPr>
          <w:rFonts w:asciiTheme="majorHAnsi" w:hAnsiTheme="majorHAnsi" w:cstheme="majorHAnsi"/>
          <w:bCs/>
          <w:lang w:bidi="en-US"/>
        </w:rPr>
        <w:fldChar w:fldCharType="begin"/>
      </w:r>
      <w:r w:rsidR="003313E0" w:rsidRPr="00EA75DF">
        <w:rPr>
          <w:rFonts w:asciiTheme="majorHAnsi" w:hAnsiTheme="majorHAnsi" w:cstheme="majorHAnsi"/>
          <w:bCs/>
          <w:lang w:bidi="en-US"/>
        </w:rPr>
        <w:instrText xml:space="preserve"> ADDIN ZOTERO_ITEM CSL_CITATION {"citationID":"25ok65998t","properties":{"formattedCitation":"(Kirk et al., 2003)","plainCitation":"(Kirk et al., 2003)","noteIndex":0},"citationItems":[{"id":3771,"uris":["http://zotero.org/users/277520/items/5VZJB93V"],"uri":["http://zotero.org/users/277520/items/5VZJB93V"],"itemData":{"id":3771,"type":"article-journal","container-title":"Journal of Geophysical Research: Planets","DOI":"10.1029/2003JE002131","ISSN":"01480227","issue":"E12","language":"en","source":"CrossRef","title":"High-resolution topomapping of candidate MER landing sites with Mars Orbiter Camera narrow-angle images: MER CANDIDATE LANDING SITE TOPOMAPPING","title-short":"High-resolution topomapping of candidate MER landing sites with Mars Orbiter Camera narrow-angle images","URL":"http://doi.wiley.com/10.1029/2003JE002131","volume":"108","author":[{"family":"Kirk","given":"Randolph L."},{"family":"Howington-Kraus","given":"Elpitha"},{"family":"Redding","given":"Bonnie"},{"family":"Galuszka","given":"Donna"},{"family":"Hare","given":"Trent M."},{"family":"Archinal","given":"Brent A."},{"family":"Soderblom","given":"Laurence A."},{"family":"Barrett","given":"Janet M."}],"accessed":{"date-parts":[["2016",5,12]]},"issued":{"date-parts":[["2003",12]]}}}],"schema":"https://github.com/citation-style-language/schema/raw/master/csl-citation.json"} </w:instrText>
      </w:r>
      <w:r w:rsidRPr="00EA75DF">
        <w:rPr>
          <w:rFonts w:asciiTheme="majorHAnsi" w:hAnsiTheme="majorHAnsi" w:cstheme="majorHAnsi"/>
          <w:bCs/>
          <w:lang w:bidi="en-US"/>
        </w:rPr>
        <w:fldChar w:fldCharType="separate"/>
      </w:r>
      <w:r w:rsidR="00AB5FD3" w:rsidRPr="00EA75DF">
        <w:rPr>
          <w:rFonts w:asciiTheme="majorHAnsi" w:hAnsiTheme="majorHAnsi" w:cstheme="majorHAnsi"/>
          <w:bCs/>
          <w:lang w:bidi="en-US"/>
        </w:rPr>
        <w:t>(Kirk et al., 2003)</w:t>
      </w:r>
      <w:r w:rsidRPr="00EA75DF">
        <w:rPr>
          <w:rFonts w:asciiTheme="majorHAnsi" w:hAnsiTheme="majorHAnsi" w:cstheme="majorHAnsi"/>
          <w:bCs/>
          <w:lang w:bidi="en-US"/>
        </w:rPr>
        <w:fldChar w:fldCharType="end"/>
      </w:r>
      <w:r w:rsidR="0075003B" w:rsidRPr="00EA75DF">
        <w:rPr>
          <w:rFonts w:asciiTheme="majorHAnsi" w:hAnsiTheme="majorHAnsi" w:cstheme="majorHAnsi"/>
          <w:bCs/>
          <w:lang w:bidi="en-US"/>
        </w:rPr>
        <w:t xml:space="preserve"> and can resolve small topography such as megaripples (e.g., </w:t>
      </w:r>
      <w:r w:rsidR="0075003B" w:rsidRPr="00EA75DF">
        <w:rPr>
          <w:rFonts w:asciiTheme="majorHAnsi" w:hAnsiTheme="majorHAnsi" w:cstheme="majorHAnsi"/>
          <w:bCs/>
          <w:color w:val="000000" w:themeColor="text1"/>
          <w:lang w:bidi="en-US"/>
        </w:rPr>
        <w:t>Fig. S3)</w:t>
      </w:r>
      <w:r w:rsidRPr="00EA75DF">
        <w:rPr>
          <w:rFonts w:asciiTheme="majorHAnsi" w:hAnsiTheme="majorHAnsi" w:cstheme="majorHAnsi"/>
          <w:bCs/>
          <w:lang w:bidi="en-US"/>
        </w:rPr>
        <w:t>. Terrain</w:t>
      </w:r>
      <w:r w:rsidRPr="007B706E">
        <w:rPr>
          <w:rFonts w:asciiTheme="majorHAnsi" w:hAnsiTheme="majorHAnsi" w:cstheme="majorHAnsi"/>
          <w:lang w:bidi="en-US"/>
        </w:rPr>
        <w:t xml:space="preserve"> </w:t>
      </w:r>
      <w:r w:rsidRPr="007B706E">
        <w:rPr>
          <w:rFonts w:asciiTheme="majorHAnsi" w:hAnsiTheme="majorHAnsi" w:cstheme="majorHAnsi"/>
          <w:bCs/>
          <w:lang w:bidi="en-US"/>
        </w:rPr>
        <w:t xml:space="preserve">artifacts generated during the photogrammetric terrain generation due to bland or deeply shadowed areas were recognized and avoided in co-registered HiRISE Figure of Merit (FOM) maps </w:t>
      </w:r>
      <w:r w:rsidRPr="00D82BEB">
        <w:rPr>
          <w:rFonts w:asciiTheme="majorHAnsi" w:hAnsiTheme="majorHAnsi" w:cstheme="majorHAnsi"/>
          <w:bCs/>
          <w:lang w:bidi="en-US"/>
        </w:rPr>
        <w:fldChar w:fldCharType="begin"/>
      </w:r>
      <w:r w:rsidR="003313E0" w:rsidRPr="007B706E">
        <w:rPr>
          <w:rFonts w:asciiTheme="majorHAnsi" w:hAnsiTheme="majorHAnsi" w:cstheme="majorHAnsi"/>
          <w:bCs/>
          <w:lang w:bidi="en-US"/>
        </w:rPr>
        <w:instrText xml:space="preserve"> ADDIN ZOTERO_ITEM CSL_CITATION {"citationID":"UoCPsElr","properties":{"formattedCitation":"(Mattson et al., 2012)","plainCitation":"(Mattson et al., 2012)","noteIndex":0},"citationItems":[{"id":1690,"uris":["http://zotero.org/users/277520/items/JKUR9DIC"],"uri":["http://zotero.org/users/277520/items/JKUR9DIC"],"itemData":{"id":1690,"type":"paper-conference","event":"Third International Planetary Dunes Workshop:  Remote Sensing and Image Analysis of Planetary Dunes","event-place":"Houston","page":"Abstract #7030","publisher":"Lunar and Planetary Institute","publisher-place":"Houston","title":"Studying Martian Dune Changes with HiRISE DTMs and Orthoimages","URL":"http://www.lpi.usra.edu/meetings/dunes2012/pdf/7030.pdf","author":[{"family":"Mattson","given":"S."},{"family":"Bridges","given":"N. T."},{"family":"Kirk","given":"R. L."},{"family":"Howington-Kraus","given":"E."},{"family":"Mogk","given":"N."},{"family":"Ojha","given":"L."}],"issued":{"date-parts":[["2012"]]}}}],"schema":"https://github.com/citation-style-language/schema/raw/master/csl-citation.json"} </w:instrText>
      </w:r>
      <w:r w:rsidRPr="00D82BEB">
        <w:rPr>
          <w:rFonts w:asciiTheme="majorHAnsi" w:hAnsiTheme="majorHAnsi" w:cstheme="majorHAnsi"/>
          <w:bCs/>
          <w:lang w:bidi="en-US"/>
        </w:rPr>
        <w:fldChar w:fldCharType="separate"/>
      </w:r>
      <w:r w:rsidR="00AB5FD3">
        <w:rPr>
          <w:rFonts w:asciiTheme="majorHAnsi" w:hAnsiTheme="majorHAnsi" w:cstheme="majorHAnsi"/>
          <w:lang w:bidi="en-US"/>
        </w:rPr>
        <w:t>(Mattson et al., 2012)</w:t>
      </w:r>
      <w:r w:rsidRPr="00D82BEB">
        <w:rPr>
          <w:rFonts w:asciiTheme="majorHAnsi" w:hAnsiTheme="majorHAnsi" w:cstheme="majorHAnsi"/>
          <w:lang w:bidi="en-US"/>
        </w:rPr>
        <w:fldChar w:fldCharType="end"/>
      </w:r>
      <w:r w:rsidRPr="007B706E">
        <w:rPr>
          <w:rFonts w:asciiTheme="majorHAnsi" w:hAnsiTheme="majorHAnsi" w:cstheme="majorHAnsi"/>
          <w:bCs/>
          <w:lang w:bidi="en-US"/>
        </w:rPr>
        <w:t>.</w:t>
      </w:r>
      <w:r w:rsidRPr="007B706E">
        <w:rPr>
          <w:rFonts w:asciiTheme="majorHAnsi" w:hAnsiTheme="majorHAnsi" w:cstheme="majorHAnsi"/>
          <w:lang w:bidi="en-US"/>
        </w:rPr>
        <w:t xml:space="preserve"> Stereo and monitoring images were then orthorectified to the DTM to allow change detection and bedform displacement quantification to be made. </w:t>
      </w:r>
      <w:r w:rsidR="00B56414">
        <w:rPr>
          <w:rFonts w:asciiTheme="majorHAnsi" w:hAnsiTheme="majorHAnsi" w:cstheme="majorHAnsi"/>
          <w:lang w:bidi="en-US"/>
        </w:rPr>
        <w:t xml:space="preserve">In some cases more recent </w:t>
      </w:r>
      <w:r w:rsidR="009B06F8">
        <w:rPr>
          <w:rFonts w:asciiTheme="majorHAnsi" w:hAnsiTheme="majorHAnsi" w:cstheme="majorHAnsi"/>
          <w:lang w:bidi="en-US"/>
        </w:rPr>
        <w:t>HiRISE images</w:t>
      </w:r>
      <w:r w:rsidR="00B56414">
        <w:rPr>
          <w:rFonts w:asciiTheme="majorHAnsi" w:hAnsiTheme="majorHAnsi" w:cstheme="majorHAnsi"/>
          <w:lang w:bidi="en-US"/>
        </w:rPr>
        <w:t xml:space="preserve"> were added to preexisting DTM projects (using the same quality standards) to extend the temporal coverage. </w:t>
      </w:r>
      <w:r w:rsidR="008A0656">
        <w:rPr>
          <w:rFonts w:asciiTheme="majorHAnsi" w:hAnsiTheme="majorHAnsi" w:cstheme="majorHAnsi"/>
          <w:lang w:bidi="en-US"/>
        </w:rPr>
        <w:t xml:space="preserve">DTMs available at: </w:t>
      </w:r>
      <w:hyperlink r:id="rId12" w:history="1">
        <w:r w:rsidR="008A0656" w:rsidRPr="008A0656">
          <w:rPr>
            <w:rStyle w:val="Hyperlink"/>
            <w:rFonts w:asciiTheme="majorHAnsi" w:hAnsiTheme="majorHAnsi" w:cstheme="majorHAnsi"/>
            <w:lang w:bidi="en-US"/>
          </w:rPr>
          <w:t>https://www.uahirise.org/dtm/</w:t>
        </w:r>
      </w:hyperlink>
    </w:p>
    <w:p w14:paraId="2D2FF072" w14:textId="77777777" w:rsidR="009B06F8" w:rsidRDefault="009B06F8" w:rsidP="00E43939">
      <w:pPr>
        <w:jc w:val="both"/>
        <w:rPr>
          <w:rFonts w:asciiTheme="majorHAnsi" w:hAnsiTheme="majorHAnsi" w:cstheme="majorHAnsi"/>
          <w:lang w:bidi="en-US"/>
        </w:rPr>
      </w:pPr>
    </w:p>
    <w:p w14:paraId="6E957FFE" w14:textId="21DEA249" w:rsidR="00206EBC" w:rsidRPr="007B706E" w:rsidRDefault="00D82BEB" w:rsidP="00E43939">
      <w:pPr>
        <w:jc w:val="both"/>
        <w:rPr>
          <w:rFonts w:asciiTheme="majorHAnsi" w:hAnsiTheme="majorHAnsi" w:cstheme="majorHAnsi"/>
          <w:lang w:bidi="en-US"/>
        </w:rPr>
      </w:pPr>
      <w:r w:rsidRPr="002D632C">
        <w:rPr>
          <w:rFonts w:asciiTheme="majorHAnsi" w:hAnsiTheme="majorHAnsi" w:cstheme="majorHAnsi"/>
          <w:b/>
        </w:rPr>
        <w:t xml:space="preserve">Section </w:t>
      </w:r>
      <w:r>
        <w:rPr>
          <w:rFonts w:asciiTheme="majorHAnsi" w:hAnsiTheme="majorHAnsi" w:cstheme="majorHAnsi"/>
          <w:b/>
        </w:rPr>
        <w:t>2</w:t>
      </w:r>
      <w:r w:rsidRPr="002D632C">
        <w:rPr>
          <w:rFonts w:asciiTheme="majorHAnsi" w:hAnsiTheme="majorHAnsi" w:cstheme="majorHAnsi"/>
          <w:b/>
        </w:rPr>
        <w:t>.</w:t>
      </w:r>
      <w:r>
        <w:rPr>
          <w:rFonts w:asciiTheme="majorHAnsi" w:hAnsiTheme="majorHAnsi" w:cstheme="majorHAnsi"/>
          <w:b/>
        </w:rPr>
        <w:t xml:space="preserve"> Bedform sand flux calculations</w:t>
      </w:r>
    </w:p>
    <w:p w14:paraId="5F36ABDE" w14:textId="74D04DF7" w:rsidR="00EF68E9" w:rsidRDefault="005E541C" w:rsidP="00E43939">
      <w:pPr>
        <w:jc w:val="both"/>
        <w:rPr>
          <w:rFonts w:asciiTheme="majorHAnsi" w:hAnsiTheme="majorHAnsi" w:cstheme="majorHAnsi"/>
          <w:lang w:bidi="en-US"/>
        </w:rPr>
      </w:pPr>
      <w:r w:rsidRPr="005E541C">
        <w:rPr>
          <w:rFonts w:asciiTheme="majorHAnsi" w:hAnsiTheme="majorHAnsi" w:cstheme="majorHAnsi"/>
          <w:lang w:bidi="en-US"/>
        </w:rPr>
        <w:t>Objective 3’s quantification of whole dune field fluxes required multiple approaches</w:t>
      </w:r>
      <w:r w:rsidR="00085865">
        <w:rPr>
          <w:rFonts w:asciiTheme="majorHAnsi" w:hAnsiTheme="majorHAnsi" w:cstheme="majorHAnsi"/>
          <w:lang w:bidi="en-US"/>
        </w:rPr>
        <w:t xml:space="preserve"> and data (</w:t>
      </w:r>
      <w:r w:rsidR="00085865" w:rsidRPr="00EA75DF">
        <w:rPr>
          <w:rFonts w:asciiTheme="majorHAnsi" w:hAnsiTheme="majorHAnsi" w:cstheme="majorHAnsi"/>
        </w:rPr>
        <w:t>Table S3</w:t>
      </w:r>
      <w:r w:rsidR="00085865">
        <w:rPr>
          <w:rFonts w:asciiTheme="majorHAnsi" w:hAnsiTheme="majorHAnsi" w:cstheme="majorHAnsi"/>
          <w:lang w:bidi="en-US"/>
        </w:rPr>
        <w:t xml:space="preserve">) </w:t>
      </w:r>
      <w:r w:rsidRPr="005E541C">
        <w:rPr>
          <w:rFonts w:asciiTheme="majorHAnsi" w:hAnsiTheme="majorHAnsi" w:cstheme="majorHAnsi"/>
          <w:lang w:bidi="en-US"/>
        </w:rPr>
        <w:t xml:space="preserve">applied to an Olympia </w:t>
      </w:r>
      <w:r w:rsidR="00E414CF">
        <w:rPr>
          <w:rFonts w:asciiTheme="majorHAnsi" w:hAnsiTheme="majorHAnsi" w:cstheme="majorHAnsi"/>
          <w:lang w:bidi="en-US"/>
        </w:rPr>
        <w:t>Cavi</w:t>
      </w:r>
      <w:r w:rsidRPr="005E541C">
        <w:rPr>
          <w:rFonts w:asciiTheme="majorHAnsi" w:hAnsiTheme="majorHAnsi" w:cstheme="majorHAnsi"/>
          <w:lang w:bidi="en-US"/>
        </w:rPr>
        <w:t xml:space="preserve"> reentrant</w:t>
      </w:r>
      <w:r w:rsidR="00085865">
        <w:rPr>
          <w:rFonts w:asciiTheme="majorHAnsi" w:hAnsiTheme="majorHAnsi" w:cstheme="majorHAnsi"/>
          <w:lang w:bidi="en-US"/>
        </w:rPr>
        <w:t xml:space="preserve"> or “</w:t>
      </w:r>
      <w:proofErr w:type="spellStart"/>
      <w:r w:rsidR="00085865">
        <w:rPr>
          <w:rFonts w:asciiTheme="majorHAnsi" w:hAnsiTheme="majorHAnsi" w:cstheme="majorHAnsi"/>
          <w:lang w:bidi="en-US"/>
        </w:rPr>
        <w:t>Buzzel</w:t>
      </w:r>
      <w:proofErr w:type="spellEnd"/>
      <w:r w:rsidR="00085865">
        <w:rPr>
          <w:rFonts w:asciiTheme="majorHAnsi" w:hAnsiTheme="majorHAnsi" w:cstheme="majorHAnsi"/>
          <w:lang w:bidi="en-US"/>
        </w:rPr>
        <w:t>”</w:t>
      </w:r>
      <w:r w:rsidRPr="005E541C">
        <w:rPr>
          <w:rFonts w:asciiTheme="majorHAnsi" w:hAnsiTheme="majorHAnsi" w:cstheme="majorHAnsi"/>
          <w:lang w:bidi="en-US"/>
        </w:rPr>
        <w:t xml:space="preserve"> aeolian site (232.9</w:t>
      </w:r>
      <w:r w:rsidRPr="005E541C">
        <w:rPr>
          <w:rFonts w:asciiTheme="majorHAnsi" w:hAnsiTheme="majorHAnsi" w:cstheme="majorHAnsi"/>
          <w:lang w:bidi="en-US"/>
        </w:rPr>
        <w:sym w:font="Symbol" w:char="F0B0"/>
      </w:r>
      <w:r w:rsidRPr="005E541C">
        <w:rPr>
          <w:rFonts w:asciiTheme="majorHAnsi" w:hAnsiTheme="majorHAnsi" w:cstheme="majorHAnsi"/>
          <w:lang w:bidi="en-US"/>
        </w:rPr>
        <w:t>E; 84.0</w:t>
      </w:r>
      <w:r w:rsidRPr="005E541C">
        <w:rPr>
          <w:rFonts w:asciiTheme="majorHAnsi" w:hAnsiTheme="majorHAnsi" w:cstheme="majorHAnsi"/>
          <w:lang w:bidi="en-US"/>
        </w:rPr>
        <w:sym w:font="Symbol" w:char="F0B0"/>
      </w:r>
      <w:r w:rsidRPr="005E541C">
        <w:rPr>
          <w:rFonts w:asciiTheme="majorHAnsi" w:hAnsiTheme="majorHAnsi" w:cstheme="majorHAnsi"/>
          <w:lang w:bidi="en-US"/>
        </w:rPr>
        <w:t>N)</w:t>
      </w:r>
      <w:r>
        <w:rPr>
          <w:rFonts w:asciiTheme="majorHAnsi" w:hAnsiTheme="majorHAnsi" w:cstheme="majorHAnsi"/>
          <w:lang w:bidi="en-US"/>
        </w:rPr>
        <w:t>.</w:t>
      </w:r>
      <w:r w:rsidRPr="005E541C">
        <w:rPr>
          <w:rFonts w:asciiTheme="majorHAnsi" w:hAnsiTheme="majorHAnsi" w:cstheme="majorHAnsi"/>
          <w:lang w:bidi="en-US"/>
        </w:rPr>
        <w:t xml:space="preserve"> </w:t>
      </w:r>
      <w:r w:rsidR="00B56414">
        <w:rPr>
          <w:rFonts w:asciiTheme="majorHAnsi" w:hAnsiTheme="majorHAnsi" w:cstheme="majorHAnsi"/>
          <w:lang w:bidi="en-US"/>
        </w:rPr>
        <w:t>Dune s</w:t>
      </w:r>
      <w:r w:rsidR="00C363F2" w:rsidRPr="007B706E">
        <w:rPr>
          <w:rFonts w:asciiTheme="majorHAnsi" w:hAnsiTheme="majorHAnsi" w:cstheme="majorHAnsi"/>
          <w:lang w:bidi="en-US"/>
        </w:rPr>
        <w:t>lipface toe lines were mapped in QGIS at</w:t>
      </w:r>
      <w:r w:rsidR="0024419C">
        <w:rPr>
          <w:rFonts w:asciiTheme="majorHAnsi" w:hAnsiTheme="majorHAnsi" w:cstheme="majorHAnsi"/>
          <w:lang w:bidi="en-US"/>
        </w:rPr>
        <w:t xml:space="preserve"> three</w:t>
      </w:r>
      <w:r w:rsidR="00C363F2" w:rsidRPr="007B706E">
        <w:rPr>
          <w:rFonts w:asciiTheme="majorHAnsi" w:hAnsiTheme="majorHAnsi" w:cstheme="majorHAnsi"/>
          <w:lang w:bidi="en-US"/>
        </w:rPr>
        <w:t xml:space="preserve"> different times (T1</w:t>
      </w:r>
      <w:r w:rsidR="0024419C">
        <w:rPr>
          <w:rFonts w:asciiTheme="majorHAnsi" w:hAnsiTheme="majorHAnsi" w:cstheme="majorHAnsi"/>
          <w:lang w:bidi="en-US"/>
        </w:rPr>
        <w:t>, T2</w:t>
      </w:r>
      <w:r w:rsidR="00C363F2" w:rsidRPr="007B706E">
        <w:rPr>
          <w:rFonts w:asciiTheme="majorHAnsi" w:hAnsiTheme="majorHAnsi" w:cstheme="majorHAnsi"/>
          <w:lang w:bidi="en-US"/>
        </w:rPr>
        <w:t xml:space="preserve"> and T</w:t>
      </w:r>
      <w:r w:rsidR="0024419C">
        <w:rPr>
          <w:rFonts w:asciiTheme="majorHAnsi" w:hAnsiTheme="majorHAnsi" w:cstheme="majorHAnsi"/>
          <w:lang w:bidi="en-US"/>
        </w:rPr>
        <w:t>3</w:t>
      </w:r>
      <w:r w:rsidR="00C363F2" w:rsidRPr="007B706E">
        <w:rPr>
          <w:rFonts w:asciiTheme="majorHAnsi" w:hAnsiTheme="majorHAnsi" w:cstheme="majorHAnsi"/>
          <w:lang w:bidi="en-US"/>
        </w:rPr>
        <w:t>)</w:t>
      </w:r>
      <w:r w:rsidR="00794CAA" w:rsidRPr="007B706E">
        <w:rPr>
          <w:rFonts w:asciiTheme="majorHAnsi" w:hAnsiTheme="majorHAnsi" w:cstheme="majorHAnsi"/>
          <w:lang w:bidi="en-US"/>
        </w:rPr>
        <w:t>. These are used to derive migration vectors</w:t>
      </w:r>
      <w:r w:rsidR="00D85B2F" w:rsidRPr="007B706E">
        <w:rPr>
          <w:rFonts w:asciiTheme="majorHAnsi" w:hAnsiTheme="majorHAnsi" w:cstheme="majorHAnsi"/>
          <w:lang w:bidi="en-US"/>
        </w:rPr>
        <w:t xml:space="preserve"> (m/Earth-year)</w:t>
      </w:r>
      <w:r w:rsidR="00794CAA" w:rsidRPr="007B706E">
        <w:rPr>
          <w:rFonts w:asciiTheme="majorHAnsi" w:hAnsiTheme="majorHAnsi" w:cstheme="majorHAnsi"/>
          <w:lang w:bidi="en-US"/>
        </w:rPr>
        <w:t xml:space="preserve">, assuming local bi-orthogonal trend along the lines. </w:t>
      </w:r>
      <w:r w:rsidR="00F02BA5" w:rsidRPr="007B706E">
        <w:rPr>
          <w:rFonts w:asciiTheme="majorHAnsi" w:hAnsiTheme="majorHAnsi" w:cstheme="majorHAnsi"/>
          <w:lang w:bidi="en-US"/>
        </w:rPr>
        <w:t xml:space="preserve">The heigh of the slipface is computed automatically, by sampling the image albedo and elevation along profiles which </w:t>
      </w:r>
      <w:r w:rsidR="004C160F" w:rsidRPr="007B706E">
        <w:rPr>
          <w:rFonts w:asciiTheme="majorHAnsi" w:hAnsiTheme="majorHAnsi" w:cstheme="majorHAnsi"/>
          <w:lang w:bidi="en-US"/>
        </w:rPr>
        <w:t>extend</w:t>
      </w:r>
      <w:r w:rsidR="00F02BA5" w:rsidRPr="007B706E">
        <w:rPr>
          <w:rFonts w:asciiTheme="majorHAnsi" w:hAnsiTheme="majorHAnsi" w:cstheme="majorHAnsi"/>
          <w:lang w:bidi="en-US"/>
        </w:rPr>
        <w:t xml:space="preserve"> from the migration vectors. These two parameters are combined to allow the</w:t>
      </w:r>
      <w:r w:rsidR="004C160F" w:rsidRPr="007B706E">
        <w:rPr>
          <w:rFonts w:asciiTheme="majorHAnsi" w:hAnsiTheme="majorHAnsi" w:cstheme="majorHAnsi"/>
          <w:lang w:bidi="en-US"/>
        </w:rPr>
        <w:t xml:space="preserve"> automatic</w:t>
      </w:r>
      <w:r w:rsidR="00F02BA5" w:rsidRPr="007B706E">
        <w:rPr>
          <w:rFonts w:asciiTheme="majorHAnsi" w:hAnsiTheme="majorHAnsi" w:cstheme="majorHAnsi"/>
          <w:lang w:bidi="en-US"/>
        </w:rPr>
        <w:t xml:space="preserve"> </w:t>
      </w:r>
      <w:r w:rsidR="004C160F" w:rsidRPr="007B706E">
        <w:rPr>
          <w:rFonts w:asciiTheme="majorHAnsi" w:hAnsiTheme="majorHAnsi" w:cstheme="majorHAnsi"/>
          <w:lang w:bidi="en-US"/>
        </w:rPr>
        <w:t>mapping</w:t>
      </w:r>
      <w:r w:rsidR="00F02BA5" w:rsidRPr="007B706E">
        <w:rPr>
          <w:rFonts w:asciiTheme="majorHAnsi" w:hAnsiTheme="majorHAnsi" w:cstheme="majorHAnsi"/>
          <w:lang w:bidi="en-US"/>
        </w:rPr>
        <w:t xml:space="preserve"> of the slipface </w:t>
      </w:r>
      <w:r w:rsidR="004C160F" w:rsidRPr="007B706E">
        <w:rPr>
          <w:rFonts w:asciiTheme="majorHAnsi" w:hAnsiTheme="majorHAnsi" w:cstheme="majorHAnsi"/>
          <w:lang w:bidi="en-US"/>
        </w:rPr>
        <w:t>brink points</w:t>
      </w:r>
      <w:r w:rsidR="00F02BA5" w:rsidRPr="007B706E">
        <w:rPr>
          <w:rFonts w:asciiTheme="majorHAnsi" w:hAnsiTheme="majorHAnsi" w:cstheme="majorHAnsi"/>
          <w:lang w:bidi="en-US"/>
        </w:rPr>
        <w:t xml:space="preserve"> (</w:t>
      </w:r>
      <w:r w:rsidR="00F72FBD" w:rsidRPr="007B706E">
        <w:rPr>
          <w:rFonts w:asciiTheme="majorHAnsi" w:hAnsiTheme="majorHAnsi" w:cstheme="majorHAnsi"/>
          <w:lang w:bidi="en-US"/>
        </w:rPr>
        <w:t xml:space="preserve">see </w:t>
      </w:r>
      <w:r w:rsidR="00F02BA5" w:rsidRPr="007B706E">
        <w:rPr>
          <w:rFonts w:asciiTheme="majorHAnsi" w:hAnsiTheme="majorHAnsi" w:cstheme="majorHAnsi"/>
          <w:lang w:bidi="en-US"/>
        </w:rPr>
        <w:t xml:space="preserve">Fig. 3 in </w:t>
      </w:r>
      <w:proofErr w:type="spellStart"/>
      <w:r w:rsidR="00F02BA5" w:rsidRPr="007B706E">
        <w:rPr>
          <w:rFonts w:asciiTheme="majorHAnsi" w:hAnsiTheme="majorHAnsi" w:cstheme="majorHAnsi"/>
          <w:lang w:bidi="en-US"/>
        </w:rPr>
        <w:t>Urso</w:t>
      </w:r>
      <w:proofErr w:type="spellEnd"/>
      <w:r w:rsidR="00F02BA5" w:rsidRPr="007B706E">
        <w:rPr>
          <w:rFonts w:asciiTheme="majorHAnsi" w:hAnsiTheme="majorHAnsi" w:cstheme="majorHAnsi"/>
          <w:lang w:bidi="en-US"/>
        </w:rPr>
        <w:t xml:space="preserve"> et al.</w:t>
      </w:r>
      <w:r w:rsidR="00AB5FD3">
        <w:rPr>
          <w:rFonts w:asciiTheme="majorHAnsi" w:hAnsiTheme="majorHAnsi" w:cstheme="majorHAnsi"/>
          <w:lang w:bidi="en-US"/>
        </w:rPr>
        <w:t xml:space="preserve"> </w:t>
      </w:r>
      <w:r w:rsidR="00B56414">
        <w:rPr>
          <w:rFonts w:asciiTheme="majorHAnsi" w:hAnsiTheme="majorHAnsi" w:cstheme="majorHAnsi"/>
          <w:lang w:bidi="en-US"/>
        </w:rPr>
        <w:fldChar w:fldCharType="begin"/>
      </w:r>
      <w:r w:rsidR="00B56414">
        <w:rPr>
          <w:rFonts w:asciiTheme="majorHAnsi" w:hAnsiTheme="majorHAnsi" w:cstheme="majorHAnsi"/>
          <w:lang w:bidi="en-US"/>
        </w:rPr>
        <w:instrText xml:space="preserve"> ADDIN ZOTERO_ITEM CSL_CITATION {"citationID":"bYlDcbCS","properties":{"formattedCitation":"(2018)","plainCitation":"(2018)","noteIndex":0},"citationItems":[{"id":4307,"uris":["http://zotero.org/users/277520/items/U7PX8Z8P"],"uri":["http://zotero.org/users/277520/items/U7PX8Z8P"],"itemData":{"id":4307,"type":"article-journal","container-title":"Journal of Geophysical Research: Planets","DOI":"10.1002/2017JE005465","ISSN":"21699097","language":"en","source":"CrossRef","title":"Dune-Yardang Interactions in Becquerel Crater, Mars: Dune-Yardang Interactions in Becquerel Crater, Mars","title-short":"Dune-Yardang Interactions in Becquerel Crater, Mars","URL":"http://doi.wiley.com/10.1002/2017JE005465","author":[{"family":"Urso","given":"Anna"},{"family":"Chojnacki","given":"Matthew"},{"family":"Vaz","given":"David A."}],"accessed":{"date-parts":[["2018",2,8]]},"issued":{"date-parts":[["2018",2,8]]}},"suppress-author":true}],"schema":"https://github.com/citation-style-language/schema/raw/master/csl-citation.json"} </w:instrText>
      </w:r>
      <w:r w:rsidR="00B56414">
        <w:rPr>
          <w:rFonts w:asciiTheme="majorHAnsi" w:hAnsiTheme="majorHAnsi" w:cstheme="majorHAnsi"/>
          <w:lang w:bidi="en-US"/>
        </w:rPr>
        <w:fldChar w:fldCharType="separate"/>
      </w:r>
      <w:r w:rsidR="00AB5FD3">
        <w:rPr>
          <w:rFonts w:asciiTheme="majorHAnsi" w:hAnsiTheme="majorHAnsi" w:cstheme="majorHAnsi"/>
          <w:noProof/>
          <w:lang w:bidi="en-US"/>
        </w:rPr>
        <w:t>(2018)</w:t>
      </w:r>
      <w:r w:rsidR="00B56414">
        <w:rPr>
          <w:rFonts w:asciiTheme="majorHAnsi" w:hAnsiTheme="majorHAnsi" w:cstheme="majorHAnsi"/>
          <w:lang w:bidi="en-US"/>
        </w:rPr>
        <w:fldChar w:fldCharType="end"/>
      </w:r>
      <w:r w:rsidR="00F02BA5" w:rsidRPr="007B706E">
        <w:rPr>
          <w:rFonts w:asciiTheme="majorHAnsi" w:hAnsiTheme="majorHAnsi" w:cstheme="majorHAnsi"/>
          <w:lang w:bidi="en-US"/>
        </w:rPr>
        <w:t xml:space="preserve">). </w:t>
      </w:r>
      <w:r w:rsidR="00F72FBD" w:rsidRPr="007B706E">
        <w:rPr>
          <w:rFonts w:asciiTheme="majorHAnsi" w:hAnsiTheme="majorHAnsi" w:cstheme="majorHAnsi"/>
          <w:lang w:bidi="en-US"/>
        </w:rPr>
        <w:t>With this</w:t>
      </w:r>
      <w:r w:rsidR="004C160F" w:rsidRPr="007B706E">
        <w:rPr>
          <w:rFonts w:asciiTheme="majorHAnsi" w:hAnsiTheme="majorHAnsi" w:cstheme="majorHAnsi"/>
          <w:lang w:bidi="en-US"/>
        </w:rPr>
        <w:t xml:space="preserve"> procedure </w:t>
      </w:r>
      <w:r w:rsidR="00F72FBD" w:rsidRPr="007B706E">
        <w:rPr>
          <w:rFonts w:asciiTheme="majorHAnsi" w:hAnsiTheme="majorHAnsi" w:cstheme="majorHAnsi"/>
          <w:lang w:bidi="en-US"/>
        </w:rPr>
        <w:t>we</w:t>
      </w:r>
      <w:r w:rsidR="004C160F" w:rsidRPr="007B706E">
        <w:rPr>
          <w:rFonts w:asciiTheme="majorHAnsi" w:hAnsiTheme="majorHAnsi" w:cstheme="majorHAnsi"/>
          <w:lang w:bidi="en-US"/>
        </w:rPr>
        <w:t xml:space="preserve"> estimate the volume of mobilized sediment, quantifying the fluxes </w:t>
      </w:r>
      <w:r w:rsidR="00D85B2F" w:rsidRPr="007B706E">
        <w:rPr>
          <w:rFonts w:asciiTheme="majorHAnsi" w:hAnsiTheme="majorHAnsi" w:cstheme="majorHAnsi"/>
          <w:lang w:bidi="en-US"/>
        </w:rPr>
        <w:t>(m</w:t>
      </w:r>
      <w:r w:rsidR="00D85B2F" w:rsidRPr="007B706E">
        <w:rPr>
          <w:rFonts w:asciiTheme="majorHAnsi" w:hAnsiTheme="majorHAnsi" w:cstheme="majorHAnsi"/>
          <w:vertAlign w:val="superscript"/>
          <w:lang w:bidi="en-US"/>
        </w:rPr>
        <w:t xml:space="preserve">3 </w:t>
      </w:r>
      <w:r w:rsidR="00D85B2F" w:rsidRPr="007B706E">
        <w:rPr>
          <w:rFonts w:asciiTheme="majorHAnsi" w:hAnsiTheme="majorHAnsi" w:cstheme="majorHAnsi"/>
          <w:lang w:bidi="en-US"/>
        </w:rPr>
        <w:t>m</w:t>
      </w:r>
      <w:r w:rsidR="00D85B2F" w:rsidRPr="007B706E">
        <w:rPr>
          <w:rFonts w:asciiTheme="majorHAnsi" w:hAnsiTheme="majorHAnsi" w:cstheme="majorHAnsi"/>
          <w:vertAlign w:val="superscript"/>
          <w:lang w:bidi="en-US"/>
        </w:rPr>
        <w:t xml:space="preserve">-1 </w:t>
      </w:r>
      <w:r w:rsidR="00D85B2F" w:rsidRPr="007B706E">
        <w:rPr>
          <w:rFonts w:asciiTheme="majorHAnsi" w:hAnsiTheme="majorHAnsi" w:cstheme="majorHAnsi"/>
          <w:lang w:bidi="en-US"/>
        </w:rPr>
        <w:t>yr</w:t>
      </w:r>
      <w:r w:rsidR="00D85B2F" w:rsidRPr="007B706E">
        <w:rPr>
          <w:rFonts w:asciiTheme="majorHAnsi" w:hAnsiTheme="majorHAnsi" w:cstheme="majorHAnsi"/>
          <w:vertAlign w:val="superscript"/>
          <w:lang w:bidi="en-US"/>
        </w:rPr>
        <w:t>-1</w:t>
      </w:r>
      <w:r w:rsidR="00D85B2F" w:rsidRPr="007B706E">
        <w:rPr>
          <w:rFonts w:asciiTheme="majorHAnsi" w:hAnsiTheme="majorHAnsi" w:cstheme="majorHAnsi"/>
          <w:lang w:bidi="en-US"/>
        </w:rPr>
        <w:t xml:space="preserve">) </w:t>
      </w:r>
      <w:r w:rsidR="004C160F" w:rsidRPr="007B706E">
        <w:rPr>
          <w:rFonts w:asciiTheme="majorHAnsi" w:hAnsiTheme="majorHAnsi" w:cstheme="majorHAnsi"/>
          <w:lang w:bidi="en-US"/>
        </w:rPr>
        <w:t xml:space="preserve">continuously along the </w:t>
      </w:r>
      <w:r w:rsidR="002F3133" w:rsidRPr="007B706E">
        <w:rPr>
          <w:rFonts w:asciiTheme="majorHAnsi" w:hAnsiTheme="majorHAnsi" w:cstheme="majorHAnsi"/>
          <w:lang w:bidi="en-US"/>
        </w:rPr>
        <w:t xml:space="preserve">slipface. </w:t>
      </w:r>
      <w:r w:rsidR="00EF68E9" w:rsidRPr="007B706E">
        <w:rPr>
          <w:rFonts w:asciiTheme="majorHAnsi" w:hAnsiTheme="majorHAnsi" w:cstheme="majorHAnsi"/>
          <w:lang w:bidi="en-US"/>
        </w:rPr>
        <w:t>Flux uncertainties are estimated through error pro</w:t>
      </w:r>
      <w:r w:rsidR="00F72FBD" w:rsidRPr="007B706E">
        <w:rPr>
          <w:rFonts w:asciiTheme="majorHAnsi" w:hAnsiTheme="majorHAnsi" w:cstheme="majorHAnsi"/>
          <w:lang w:bidi="en-US"/>
        </w:rPr>
        <w:t>pa</w:t>
      </w:r>
      <w:r w:rsidR="00EF68E9" w:rsidRPr="007B706E">
        <w:rPr>
          <w:rFonts w:asciiTheme="majorHAnsi" w:hAnsiTheme="majorHAnsi" w:cstheme="majorHAnsi"/>
          <w:lang w:bidi="en-US"/>
        </w:rPr>
        <w:t>gation, assuming 0.5 m of uncertainty for the displacements and slipface heights.</w:t>
      </w:r>
    </w:p>
    <w:p w14:paraId="282E6B43" w14:textId="77777777" w:rsidR="00C115CC" w:rsidRPr="007B706E" w:rsidRDefault="00C115CC" w:rsidP="00E43939">
      <w:pPr>
        <w:jc w:val="both"/>
        <w:rPr>
          <w:rFonts w:asciiTheme="majorHAnsi" w:hAnsiTheme="majorHAnsi" w:cstheme="majorHAnsi"/>
          <w:lang w:bidi="en-US"/>
        </w:rPr>
      </w:pPr>
    </w:p>
    <w:p w14:paraId="059B5CE4" w14:textId="63606A55" w:rsidR="00F72FBD" w:rsidRDefault="000D1ED6" w:rsidP="00E43939">
      <w:pPr>
        <w:jc w:val="both"/>
        <w:rPr>
          <w:rFonts w:asciiTheme="majorHAnsi" w:hAnsiTheme="majorHAnsi" w:cstheme="majorHAnsi"/>
          <w:lang w:bidi="en-US"/>
        </w:rPr>
      </w:pPr>
      <w:r>
        <w:rPr>
          <w:rFonts w:asciiTheme="majorHAnsi" w:hAnsiTheme="majorHAnsi" w:cstheme="majorHAnsi"/>
          <w:lang w:bidi="en-US"/>
        </w:rPr>
        <w:t>Many p</w:t>
      </w:r>
      <w:r w:rsidR="002F3133" w:rsidRPr="007B706E">
        <w:rPr>
          <w:rFonts w:asciiTheme="majorHAnsi" w:hAnsiTheme="majorHAnsi" w:cstheme="majorHAnsi"/>
          <w:lang w:bidi="en-US"/>
        </w:rPr>
        <w:t>revious studies</w:t>
      </w:r>
      <w:r w:rsidR="004E213A">
        <w:rPr>
          <w:rFonts w:asciiTheme="majorHAnsi" w:hAnsiTheme="majorHAnsi" w:cstheme="majorHAnsi"/>
          <w:lang w:bidi="en-US"/>
        </w:rPr>
        <w:t xml:space="preserve"> </w:t>
      </w:r>
      <w:r w:rsidR="002F3133" w:rsidRPr="007B706E">
        <w:rPr>
          <w:rFonts w:asciiTheme="majorHAnsi" w:hAnsiTheme="majorHAnsi" w:cstheme="majorHAnsi"/>
          <w:lang w:bidi="en-US"/>
        </w:rPr>
        <w:t xml:space="preserve">focused </w:t>
      </w:r>
      <w:r w:rsidR="00B56414">
        <w:rPr>
          <w:rFonts w:asciiTheme="majorHAnsi" w:hAnsiTheme="majorHAnsi" w:cstheme="majorHAnsi"/>
          <w:lang w:bidi="en-US"/>
        </w:rPr>
        <w:t>on</w:t>
      </w:r>
      <w:r w:rsidR="002F3133" w:rsidRPr="007B706E">
        <w:rPr>
          <w:rFonts w:asciiTheme="majorHAnsi" w:hAnsiTheme="majorHAnsi" w:cstheme="majorHAnsi"/>
          <w:lang w:bidi="en-US"/>
        </w:rPr>
        <w:t xml:space="preserve"> barchan and barchanoid dunes, mapping dune advance</w:t>
      </w:r>
      <w:r w:rsidR="00B56414">
        <w:rPr>
          <w:rFonts w:asciiTheme="majorHAnsi" w:hAnsiTheme="majorHAnsi" w:cstheme="majorHAnsi"/>
          <w:lang w:bidi="en-US"/>
        </w:rPr>
        <w:t>ment</w:t>
      </w:r>
      <w:r w:rsidR="002F3133" w:rsidRPr="007B706E">
        <w:rPr>
          <w:rFonts w:asciiTheme="majorHAnsi" w:hAnsiTheme="majorHAnsi" w:cstheme="majorHAnsi"/>
          <w:lang w:bidi="en-US"/>
        </w:rPr>
        <w:t xml:space="preserve"> and crest height at the perceived center of the slipface</w:t>
      </w:r>
      <w:r>
        <w:rPr>
          <w:rFonts w:asciiTheme="majorHAnsi" w:hAnsiTheme="majorHAnsi" w:cstheme="majorHAnsi"/>
          <w:lang w:bidi="en-US"/>
        </w:rPr>
        <w:t>s</w:t>
      </w:r>
      <w:r w:rsidR="00B56414">
        <w:rPr>
          <w:rFonts w:asciiTheme="majorHAnsi" w:hAnsiTheme="majorHAnsi" w:cstheme="majorHAnsi"/>
          <w:lang w:bidi="en-US"/>
        </w:rPr>
        <w:t xml:space="preserve"> </w:t>
      </w:r>
      <w:r w:rsidR="00B56414">
        <w:rPr>
          <w:rFonts w:asciiTheme="majorHAnsi" w:hAnsiTheme="majorHAnsi" w:cstheme="majorHAnsi"/>
          <w:lang w:bidi="en-US"/>
        </w:rPr>
        <w:fldChar w:fldCharType="begin"/>
      </w:r>
      <w:r w:rsidR="00AB5FD3">
        <w:rPr>
          <w:rFonts w:asciiTheme="majorHAnsi" w:hAnsiTheme="majorHAnsi" w:cstheme="majorHAnsi"/>
          <w:lang w:bidi="en-US"/>
        </w:rPr>
        <w:instrText xml:space="preserve"> ADDIN ZOTERO_ITEM CSL_CITATION {"citationID":"cNtZsycG","properties":{"formattedCitation":"(Bridges et al., 2011; Runyon et al., 2017; Chojnacki et al., 2017, 2019; Davis et al., 2020)","plainCitation":"(Bridges et al., 2011; Runyon et al., 2017; Chojnacki et al., 2017, 2019; Davis et al., 2020)","noteIndex":0},"citationItems":[{"id":1392,"uris":["http://zotero.org/users/277520/items/3BCHTBE4"],"uri":["http://zotero.org/users/277520/items/3BCHTBE4"],"itemData":{"id":1392,"type":"article-journal","container-title":"Geology","DOI":"10.1130/G32373.1","ISSN":"0091-7613, 1943-2682","issue":"1","page":"31-34","source":"CrossRef","title":"Planet-wide sand motion on Mars","volume":"40","author":[{"family":"Bridges","given":"N. T."},{"family":"Bourke","given":"M. C."},{"family":"Geissler","given":"P. E."},{"family":"Banks","given":"M. E."},{"family":"Colon","given":"C."},{"family":"Diniega","given":"S."},{"family":"Golombek","given":"M. P."},{"family":"Hansen","given":"C. J."},{"family":"Mattson","given":"S."},{"family":"McEwen","given":"A. S."},{"family":"Mellon","given":"M. T."},{"family":"Stantzos","given":"N."},{"family":"Thomson","given":"B. J."}],"issued":{"date-parts":[["2011"]]}},"label":"page"},{"id":4103,"uris":["http://zotero.org/users/277520/items/VNFF6X5J"],"uri":["http://zotero.org/users/277520/items/VNFF6X5J"],"itemData":{"id":4103,"type":"article-journal","container-title":"Aeolian Research","DOI":"10.1016/j.aeolia.2016.07.004","ISSN":"18759637","language":"en","page":"73-88","source":"CrossRef","title":"Aeolian dune sediment flux heterogeneity in Meridiani Planum, Mars","volume":"26","author":[{"family":"Chojnacki","given":"Matthew"},{"family":"Urso","given":"A. C."},{"family":"Fenton","given":"L. K."},{"family":"Michaels","given":"T. I."}],"issued":{"date-parts":[["2017",6]]}},"label":"page"},{"id":4457,"uris":["http://zotero.org/users/277520/items/VI8QJ9IK"],"uri":["http://zotero.org/users/277520/items/VI8QJ9IK"],"itemData":{"id":4457,"type":"article-journal","container-title":"Geology","DOI":"10.1130/G45793.1","ISSN":"0091-7613","language":"en","source":"Crossref","title":"Boundary condition controls on the high-sand-flux regions of Mars","URL":"https://pubs.geoscienceworld.org/gsa/geology/article/569256/Boundary-condition-controls-on-the-highsandflux","author":[{"family":"Chojnacki","given":"Matthew"},{"family":"Banks","given":"Maria E."},{"family":"Fenton","given":"Lori K."},{"family":"Urso","given":"Anna C."}],"issued":{"date-parts":[["2019",3,11]]}},"label":"page"},{"id":4672,"uris":["http://zotero.org/users/277520/items/QASAL9ZR"],"uri":["http://zotero.org/users/277520/items/QASAL9ZR"],"itemData":{"id":4672,"type":"article-journal","container-title":"Earth and Space Science","DOI":"10.1029/2019EA000874","ISSN":"2333-5084, 2333-5084","issue":"2","journalAbbreviation":"Earth and Space Science","language":"en","source":"DOI.org (Crossref)","title":"Quantified Aeolian Dune Changes on Mars Derived From Repeat Context Camera Images","URL":"https://onlinelibrary.wiley.com/doi/abs/10.1029/2019EA000874","volume":"7","author":[{"family":"Davis","given":"Joel M."},{"family":"Grindrod","given":"Peter M."},{"family":"Boazman","given":"Sarah J."},{"family":"Vermeesch","given":"Pieter"},{"family":"Baird","given":"Thomas"}],"accessed":{"date-parts":[["2020",11,16]]},"issued":{"date-parts":[["2020",2]]}},"label":"page"},{"id":3923,"uris":["http://zotero.org/users/277520/items/EKT9WRHD"],"uri":["http://zotero.org/users/277520/items/EKT9WRHD"],"itemData":{"id":3923,"type":"article-journal","container-title":"Earth and Planetary Science Letters","DOI":"10.1016/j.epsl.2016.09.054","ISSN":"0012821X","language":"en","page":"204-212","source":"CrossRef","title":"An integrated model for dune morphology and sand fluxes on Mars","volume":"457","author":[{"family":"Runyon","given":"K.D."},{"family":"Bridges","given":"N.T."},{"family":"Ayoub","given":"F."},{"family":"Newman","given":"C.E."},{"family":"Quade","given":"J.J."}],"issued":{"date-parts":[["2017",1]]}},"label":"page"}],"schema":"https://github.com/citation-style-language/schema/raw/master/csl-citation.json"} </w:instrText>
      </w:r>
      <w:r w:rsidR="00B56414">
        <w:rPr>
          <w:rFonts w:asciiTheme="majorHAnsi" w:hAnsiTheme="majorHAnsi" w:cstheme="majorHAnsi"/>
          <w:lang w:bidi="en-US"/>
        </w:rPr>
        <w:fldChar w:fldCharType="separate"/>
      </w:r>
      <w:r w:rsidR="00AB5FD3">
        <w:rPr>
          <w:rFonts w:asciiTheme="majorHAnsi" w:hAnsiTheme="majorHAnsi" w:cstheme="majorHAnsi"/>
          <w:noProof/>
          <w:lang w:bidi="en-US"/>
        </w:rPr>
        <w:t>(Bridges et al., 2011; Runyon et al., 2017; Chojnacki et al., 2017, 2019; Davis et al., 2020)</w:t>
      </w:r>
      <w:r w:rsidR="00B56414">
        <w:rPr>
          <w:rFonts w:asciiTheme="majorHAnsi" w:hAnsiTheme="majorHAnsi" w:cstheme="majorHAnsi"/>
          <w:lang w:bidi="en-US"/>
        </w:rPr>
        <w:fldChar w:fldCharType="end"/>
      </w:r>
      <w:r>
        <w:rPr>
          <w:rFonts w:asciiTheme="majorHAnsi" w:hAnsiTheme="majorHAnsi" w:cstheme="majorHAnsi"/>
          <w:lang w:bidi="en-US"/>
        </w:rPr>
        <w:t xml:space="preserve">. </w:t>
      </w:r>
      <w:r w:rsidR="00D85B2F" w:rsidRPr="007B706E">
        <w:rPr>
          <w:rFonts w:asciiTheme="majorHAnsi" w:hAnsiTheme="majorHAnsi" w:cstheme="majorHAnsi"/>
          <w:lang w:bidi="en-US"/>
        </w:rPr>
        <w:t>Sediment fluxes</w:t>
      </w:r>
      <w:r w:rsidR="004E213A">
        <w:rPr>
          <w:rFonts w:asciiTheme="majorHAnsi" w:hAnsiTheme="majorHAnsi" w:cstheme="majorHAnsi"/>
          <w:lang w:bidi="en-US"/>
        </w:rPr>
        <w:t xml:space="preserve"> </w:t>
      </w:r>
      <w:r w:rsidR="00D85B2F" w:rsidRPr="007B706E">
        <w:rPr>
          <w:rFonts w:asciiTheme="majorHAnsi" w:hAnsiTheme="majorHAnsi" w:cstheme="majorHAnsi"/>
          <w:lang w:bidi="en-US"/>
        </w:rPr>
        <w:t>were calculated multiplying the migration rate by dune height</w:t>
      </w:r>
      <w:r>
        <w:rPr>
          <w:rFonts w:asciiTheme="majorHAnsi" w:hAnsiTheme="majorHAnsi" w:cstheme="majorHAnsi"/>
          <w:lang w:bidi="en-US"/>
        </w:rPr>
        <w:t xml:space="preserve"> </w:t>
      </w:r>
      <w:r>
        <w:rPr>
          <w:rFonts w:asciiTheme="majorHAnsi" w:hAnsiTheme="majorHAnsi" w:cstheme="majorHAnsi"/>
          <w:lang w:bidi="en-US"/>
        </w:rPr>
        <w:fldChar w:fldCharType="begin"/>
      </w:r>
      <w:r>
        <w:rPr>
          <w:rFonts w:asciiTheme="majorHAnsi" w:hAnsiTheme="majorHAnsi" w:cstheme="majorHAnsi"/>
          <w:lang w:bidi="en-US"/>
        </w:rPr>
        <w:instrText xml:space="preserve"> ADDIN ZOTERO_ITEM CSL_CITATION {"citationID":"RWn1boEX","properties":{"formattedCitation":"(Ould Ahmedou et al., 2007)","plainCitation":"(Ould Ahmedou et al., 2007)","noteIndex":0},"citationItems":[{"id":1646,"uris":["http://zotero.org/users/277520/items/4P7KJURI"],"uri":["http://zotero.org/users/277520/items/4P7KJURI"],"itemData":{"id":1646,"type":"article-journal","container-title":"Journal of Geophysical Research: Earth Surface","DOI":"10.1029/2006JF000500","ISSN":"2156-2202","issue":"F2","journalAbbreviation":"J. Geophys. Res.","page":"F02016","title":"Barchan dune mobility in Mauritania related to dune and interdune sand fluxes","volume":"112","author":[{"family":"Ould Ahmedou","given":"D."},{"family":"Ould Mahfoudh","given":"A."},{"family":"Dupont","given":"P."},{"family":"Ould El Moctar","given":"A."},{"family":"Valance","given":"A."},{"family":"Rasmussen","given":"K. R."}],"issued":{"date-parts":[["2007",6,1]]}}}],"schema":"https://github.com/citation-style-language/schema/raw/master/csl-citation.json"} </w:instrText>
      </w:r>
      <w:r>
        <w:rPr>
          <w:rFonts w:asciiTheme="majorHAnsi" w:hAnsiTheme="majorHAnsi" w:cstheme="majorHAnsi"/>
          <w:lang w:bidi="en-US"/>
        </w:rPr>
        <w:fldChar w:fldCharType="separate"/>
      </w:r>
      <w:r w:rsidR="00AB5FD3">
        <w:rPr>
          <w:rFonts w:asciiTheme="majorHAnsi" w:hAnsiTheme="majorHAnsi" w:cstheme="majorHAnsi"/>
          <w:noProof/>
          <w:lang w:bidi="en-US"/>
        </w:rPr>
        <w:t>(Ould Ahmedou et al., 2007)</w:t>
      </w:r>
      <w:r>
        <w:rPr>
          <w:rFonts w:asciiTheme="majorHAnsi" w:hAnsiTheme="majorHAnsi" w:cstheme="majorHAnsi"/>
          <w:lang w:bidi="en-US"/>
        </w:rPr>
        <w:fldChar w:fldCharType="end"/>
      </w:r>
      <w:r w:rsidR="00D85B2F" w:rsidRPr="007B706E">
        <w:rPr>
          <w:rFonts w:asciiTheme="majorHAnsi" w:hAnsiTheme="majorHAnsi" w:cstheme="majorHAnsi"/>
          <w:lang w:bidi="en-US"/>
        </w:rPr>
        <w:t>. Note that in this case, the computed fluxes correspond to discrete maximum fluxes (at the tallest section of the dune)</w:t>
      </w:r>
      <w:r>
        <w:rPr>
          <w:rFonts w:asciiTheme="majorHAnsi" w:hAnsiTheme="majorHAnsi" w:cstheme="majorHAnsi"/>
          <w:lang w:bidi="en-US"/>
        </w:rPr>
        <w:t xml:space="preserve"> </w:t>
      </w:r>
      <w:r w:rsidR="00B760B2">
        <w:rPr>
          <w:rFonts w:asciiTheme="majorHAnsi" w:hAnsiTheme="majorHAnsi" w:cstheme="majorHAnsi"/>
          <w:lang w:bidi="en-US"/>
        </w:rPr>
        <w:t>and a</w:t>
      </w:r>
      <w:r>
        <w:rPr>
          <w:rFonts w:asciiTheme="majorHAnsi" w:hAnsiTheme="majorHAnsi" w:cstheme="majorHAnsi"/>
          <w:lang w:bidi="en-US"/>
        </w:rPr>
        <w:t xml:space="preserve"> likely overestimation</w:t>
      </w:r>
      <w:r w:rsidR="00D85B2F" w:rsidRPr="007B706E">
        <w:rPr>
          <w:rFonts w:asciiTheme="majorHAnsi" w:hAnsiTheme="majorHAnsi" w:cstheme="majorHAnsi"/>
          <w:lang w:bidi="en-US"/>
        </w:rPr>
        <w:t xml:space="preserve">. Instead, with the method used in this work we obtain </w:t>
      </w:r>
      <w:r w:rsidR="00981272" w:rsidRPr="007B706E">
        <w:rPr>
          <w:rFonts w:asciiTheme="majorHAnsi" w:hAnsiTheme="majorHAnsi" w:cstheme="majorHAnsi"/>
          <w:lang w:bidi="en-US"/>
        </w:rPr>
        <w:t xml:space="preserve">a </w:t>
      </w:r>
      <w:r w:rsidR="00D85B2F" w:rsidRPr="007B706E">
        <w:rPr>
          <w:rFonts w:asciiTheme="majorHAnsi" w:hAnsiTheme="majorHAnsi" w:cstheme="majorHAnsi"/>
          <w:lang w:bidi="en-US"/>
        </w:rPr>
        <w:t>continuous</w:t>
      </w:r>
      <w:r w:rsidR="00981272" w:rsidRPr="007B706E">
        <w:rPr>
          <w:rFonts w:asciiTheme="majorHAnsi" w:hAnsiTheme="majorHAnsi" w:cstheme="majorHAnsi"/>
          <w:lang w:bidi="en-US"/>
        </w:rPr>
        <w:t xml:space="preserve"> averaged representation of the fluxes, which is more independent of the type </w:t>
      </w:r>
      <w:r w:rsidR="00F72FBD" w:rsidRPr="007B706E">
        <w:rPr>
          <w:rFonts w:asciiTheme="majorHAnsi" w:hAnsiTheme="majorHAnsi" w:cstheme="majorHAnsi"/>
          <w:lang w:bidi="en-US"/>
        </w:rPr>
        <w:t>and shape of the</w:t>
      </w:r>
      <w:r w:rsidR="00981272" w:rsidRPr="007B706E">
        <w:rPr>
          <w:rFonts w:asciiTheme="majorHAnsi" w:hAnsiTheme="majorHAnsi" w:cstheme="majorHAnsi"/>
          <w:lang w:bidi="en-US"/>
        </w:rPr>
        <w:t xml:space="preserve"> dune</w:t>
      </w:r>
      <w:r w:rsidR="00F72FBD" w:rsidRPr="007B706E">
        <w:rPr>
          <w:rFonts w:asciiTheme="majorHAnsi" w:hAnsiTheme="majorHAnsi" w:cstheme="majorHAnsi"/>
          <w:lang w:bidi="en-US"/>
        </w:rPr>
        <w:t>s</w:t>
      </w:r>
      <w:r w:rsidR="00981272" w:rsidRPr="007B706E">
        <w:rPr>
          <w:rFonts w:asciiTheme="majorHAnsi" w:hAnsiTheme="majorHAnsi" w:cstheme="majorHAnsi"/>
          <w:lang w:bidi="en-US"/>
        </w:rPr>
        <w:t xml:space="preserve">. Thus, </w:t>
      </w:r>
      <w:r w:rsidR="00F72FBD" w:rsidRPr="007B706E">
        <w:rPr>
          <w:rFonts w:asciiTheme="majorHAnsi" w:hAnsiTheme="majorHAnsi" w:cstheme="majorHAnsi"/>
          <w:lang w:bidi="en-US"/>
        </w:rPr>
        <w:t>the adopted technique</w:t>
      </w:r>
      <w:r w:rsidR="00981272" w:rsidRPr="007B706E">
        <w:rPr>
          <w:rFonts w:asciiTheme="majorHAnsi" w:hAnsiTheme="majorHAnsi" w:cstheme="majorHAnsi"/>
          <w:lang w:bidi="en-US"/>
        </w:rPr>
        <w:t xml:space="preserve"> produce</w:t>
      </w:r>
      <w:r w:rsidR="00F72FBD" w:rsidRPr="007B706E">
        <w:rPr>
          <w:rFonts w:asciiTheme="majorHAnsi" w:hAnsiTheme="majorHAnsi" w:cstheme="majorHAnsi"/>
          <w:lang w:bidi="en-US"/>
        </w:rPr>
        <w:t>s</w:t>
      </w:r>
      <w:r w:rsidR="00981272" w:rsidRPr="007B706E">
        <w:rPr>
          <w:rFonts w:asciiTheme="majorHAnsi" w:hAnsiTheme="majorHAnsi" w:cstheme="majorHAnsi"/>
          <w:lang w:bidi="en-US"/>
        </w:rPr>
        <w:t xml:space="preserve"> a more detailed representation of the avalanching fluxes, even when complex or compound slipfaces are analyzed.</w:t>
      </w:r>
    </w:p>
    <w:p w14:paraId="1A39DEE5" w14:textId="77777777" w:rsidR="000D1ED6" w:rsidRPr="007B706E" w:rsidRDefault="000D1ED6" w:rsidP="00E43939">
      <w:pPr>
        <w:jc w:val="both"/>
        <w:rPr>
          <w:rFonts w:asciiTheme="majorHAnsi" w:hAnsiTheme="majorHAnsi" w:cstheme="majorHAnsi"/>
          <w:lang w:bidi="en-US"/>
        </w:rPr>
      </w:pPr>
    </w:p>
    <w:p w14:paraId="1CD569E9" w14:textId="49035BB2" w:rsidR="00DE14D6" w:rsidRPr="004E213A" w:rsidRDefault="00F72FBD" w:rsidP="00B760B2">
      <w:pPr>
        <w:jc w:val="both"/>
        <w:rPr>
          <w:rFonts w:asciiTheme="majorHAnsi" w:hAnsiTheme="majorHAnsi" w:cstheme="majorHAnsi"/>
          <w:color w:val="000000" w:themeColor="text1"/>
          <w:lang w:bidi="en-US"/>
        </w:rPr>
      </w:pPr>
      <w:r w:rsidRPr="007B706E">
        <w:rPr>
          <w:rFonts w:asciiTheme="majorHAnsi" w:hAnsiTheme="majorHAnsi" w:cstheme="majorHAnsi"/>
          <w:lang w:bidi="en-US"/>
        </w:rPr>
        <w:t>C</w:t>
      </w:r>
      <w:r w:rsidR="00981272" w:rsidRPr="007B706E">
        <w:rPr>
          <w:rFonts w:asciiTheme="majorHAnsi" w:hAnsiTheme="majorHAnsi" w:cstheme="majorHAnsi"/>
          <w:lang w:bidi="en-US"/>
        </w:rPr>
        <w:t>aution should be taken when comparing the results of the two methods, since fluxes can differ by one order of magnitude.</w:t>
      </w:r>
      <w:r w:rsidR="00D85B2F" w:rsidRPr="007B706E">
        <w:rPr>
          <w:rFonts w:asciiTheme="majorHAnsi" w:hAnsiTheme="majorHAnsi" w:cstheme="majorHAnsi"/>
          <w:lang w:bidi="en-US"/>
        </w:rPr>
        <w:t xml:space="preserve"> </w:t>
      </w:r>
      <w:r w:rsidR="00D85B2F" w:rsidRPr="00B760B2">
        <w:rPr>
          <w:rFonts w:asciiTheme="majorHAnsi" w:hAnsiTheme="majorHAnsi" w:cstheme="majorHAnsi"/>
        </w:rPr>
        <w:t xml:space="preserve">Instead of reporting peak fluxes (multiplying the maximum height by the average migration, like in </w:t>
      </w:r>
      <w:r w:rsidR="00D85B2F" w:rsidRPr="00B760B2">
        <w:rPr>
          <w:rFonts w:asciiTheme="majorHAnsi" w:hAnsiTheme="majorHAnsi" w:cstheme="majorHAnsi"/>
          <w:noProof/>
        </w:rPr>
        <w:t>Urso et al.</w:t>
      </w:r>
      <w:r w:rsidR="00D85B2F" w:rsidRPr="00B760B2">
        <w:rPr>
          <w:rFonts w:asciiTheme="majorHAnsi" w:hAnsiTheme="majorHAnsi" w:cstheme="majorHAnsi"/>
          <w:b/>
        </w:rPr>
        <w:t xml:space="preserve"> </w:t>
      </w:r>
      <w:r w:rsidR="00D85B2F" w:rsidRPr="00B760B2">
        <w:rPr>
          <w:rFonts w:asciiTheme="majorHAnsi" w:hAnsiTheme="majorHAnsi" w:cstheme="majorHAnsi"/>
          <w:b/>
        </w:rPr>
        <w:fldChar w:fldCharType="begin" w:fldLock="1"/>
      </w:r>
      <w:r w:rsidR="00D85B2F" w:rsidRPr="00B760B2">
        <w:rPr>
          <w:rFonts w:asciiTheme="majorHAnsi" w:hAnsiTheme="majorHAnsi" w:cstheme="majorHAnsi"/>
        </w:rPr>
        <w:instrText xml:space="preserve"> ADDIN ZOTERO_ITEM CSL_CITATION {"citationID":"ukNIQKpL","properties":{"formattedCitation":"(2018)","plainCitation":"(2018)","noteIndex":0},"citationItems":[{"id":4307,"uris":["http://zotero.org/users/277520/items/U7PX8Z8P"],"uri":["http://zotero.org/users/277520/items/U7PX8Z8P"],"itemData":{"id":4307,"type":"article-journal","container-title":"Journal of Geophysical Research: Planets","DOI":"10.1002/2017JE005465","ISSN":"21699097","language":"en","source":"CrossRef","title":"Dune-Yardang Interactions in Becquerel Crater, Mars: Dune-Yardang Interactions in Becquerel Crater, Mars","title-short":"Dune-Yardang Interactions in Becquerel Crater, Mars","URL":"http://doi.wiley.com/10.1002/2017JE005465","author":[{"family":"Urso","given":"Anna"},{"family":"Chojnacki","given":"Matthew"},{"family":"Vaz","given":"David A."}],"accessed":{"date-parts":[["2018",2,8]]},"issued":{"date-parts":[["2018",2,8]]}},"suppress-author":true}],"schema":"https://github.com/citation-style-language/schema/raw/master/csl-citation.json"} </w:instrText>
      </w:r>
      <w:r w:rsidR="00D85B2F" w:rsidRPr="00B760B2">
        <w:rPr>
          <w:rFonts w:asciiTheme="majorHAnsi" w:hAnsiTheme="majorHAnsi" w:cstheme="majorHAnsi"/>
          <w:b/>
        </w:rPr>
        <w:fldChar w:fldCharType="separate"/>
      </w:r>
      <w:r w:rsidR="00AB5FD3">
        <w:rPr>
          <w:rFonts w:asciiTheme="majorHAnsi" w:hAnsiTheme="majorHAnsi" w:cstheme="majorHAnsi"/>
          <w:noProof/>
        </w:rPr>
        <w:t>(2018)</w:t>
      </w:r>
      <w:r w:rsidR="00D85B2F" w:rsidRPr="00B760B2">
        <w:rPr>
          <w:rFonts w:asciiTheme="majorHAnsi" w:hAnsiTheme="majorHAnsi" w:cstheme="majorHAnsi"/>
          <w:b/>
        </w:rPr>
        <w:fldChar w:fldCharType="end"/>
      </w:r>
      <w:r w:rsidR="00D85B2F" w:rsidRPr="00B760B2">
        <w:rPr>
          <w:rFonts w:asciiTheme="majorHAnsi" w:hAnsiTheme="majorHAnsi" w:cstheme="majorHAnsi"/>
        </w:rPr>
        <w:t xml:space="preserve">) we compute mean and median fluxes by multiplying the two variable parameters along the slipfaces. This generates lower average fluxes, yet it is a more accurate representation of the overall fluxes </w:t>
      </w:r>
      <w:r w:rsidR="00D85B2F" w:rsidRPr="00B760B2">
        <w:rPr>
          <w:rFonts w:asciiTheme="majorHAnsi" w:hAnsiTheme="majorHAnsi" w:cstheme="majorHAnsi"/>
          <w:color w:val="000000" w:themeColor="text1"/>
          <w:lang w:bidi="en-US"/>
        </w:rPr>
        <w:t xml:space="preserve">(the same approach was followed in the flux comparison presented by </w:t>
      </w:r>
      <w:r w:rsidR="00D85B2F" w:rsidRPr="00B760B2">
        <w:rPr>
          <w:rFonts w:asciiTheme="majorHAnsi" w:hAnsiTheme="majorHAnsi" w:cstheme="majorHAnsi"/>
          <w:bCs/>
          <w:color w:val="000000" w:themeColor="text1"/>
          <w:lang w:bidi="en-US"/>
        </w:rPr>
        <w:t xml:space="preserve">Silvestro et </w:t>
      </w:r>
      <w:r w:rsidR="00D85B2F" w:rsidRPr="00B760B2">
        <w:rPr>
          <w:rFonts w:asciiTheme="majorHAnsi" w:hAnsiTheme="majorHAnsi" w:cstheme="majorHAnsi"/>
          <w:bCs/>
          <w:color w:val="000000" w:themeColor="text1"/>
          <w:lang w:bidi="en-US"/>
        </w:rPr>
        <w:lastRenderedPageBreak/>
        <w:t>al</w:t>
      </w:r>
      <w:r w:rsidR="00B760B2">
        <w:rPr>
          <w:rFonts w:asciiTheme="majorHAnsi" w:hAnsiTheme="majorHAnsi" w:cstheme="majorHAnsi"/>
          <w:bCs/>
          <w:color w:val="000000" w:themeColor="text1"/>
          <w:lang w:bidi="en-US"/>
        </w:rPr>
        <w:t xml:space="preserve">. </w:t>
      </w:r>
      <w:r w:rsidR="00B760B2">
        <w:rPr>
          <w:rFonts w:asciiTheme="majorHAnsi" w:hAnsiTheme="majorHAnsi" w:cstheme="majorHAnsi"/>
          <w:bCs/>
          <w:color w:val="000000" w:themeColor="text1"/>
          <w:lang w:bidi="en-US"/>
        </w:rPr>
        <w:fldChar w:fldCharType="begin"/>
      </w:r>
      <w:r w:rsidR="00B760B2">
        <w:rPr>
          <w:rFonts w:asciiTheme="majorHAnsi" w:hAnsiTheme="majorHAnsi" w:cstheme="majorHAnsi"/>
          <w:bCs/>
          <w:color w:val="000000" w:themeColor="text1"/>
          <w:lang w:bidi="en-US"/>
        </w:rPr>
        <w:instrText xml:space="preserve"> ADDIN ZOTERO_ITEM CSL_CITATION {"citationID":"16S7OfPA","properties":{"formattedCitation":"(2020)","plainCitation":"(2020)","noteIndex":0},"citationItems":[{"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suppress-author":true}],"schema":"https://github.com/citation-style-language/schema/raw/master/csl-citation.json"} </w:instrText>
      </w:r>
      <w:r w:rsidR="00B760B2">
        <w:rPr>
          <w:rFonts w:asciiTheme="majorHAnsi" w:hAnsiTheme="majorHAnsi" w:cstheme="majorHAnsi"/>
          <w:bCs/>
          <w:color w:val="000000" w:themeColor="text1"/>
          <w:lang w:bidi="en-US"/>
        </w:rPr>
        <w:fldChar w:fldCharType="separate"/>
      </w:r>
      <w:r w:rsidR="00AB5FD3">
        <w:rPr>
          <w:rFonts w:asciiTheme="majorHAnsi" w:hAnsiTheme="majorHAnsi" w:cstheme="majorHAnsi"/>
          <w:bCs/>
          <w:noProof/>
          <w:color w:val="000000" w:themeColor="text1"/>
          <w:lang w:bidi="en-US"/>
        </w:rPr>
        <w:t>(2020)</w:t>
      </w:r>
      <w:r w:rsidR="00B760B2">
        <w:rPr>
          <w:rFonts w:asciiTheme="majorHAnsi" w:hAnsiTheme="majorHAnsi" w:cstheme="majorHAnsi"/>
          <w:bCs/>
          <w:color w:val="000000" w:themeColor="text1"/>
          <w:lang w:bidi="en-US"/>
        </w:rPr>
        <w:fldChar w:fldCharType="end"/>
      </w:r>
      <w:r w:rsidR="00B760B2">
        <w:rPr>
          <w:rFonts w:asciiTheme="majorHAnsi" w:hAnsiTheme="majorHAnsi" w:cstheme="majorHAnsi"/>
          <w:bCs/>
          <w:color w:val="000000" w:themeColor="text1"/>
          <w:lang w:bidi="en-US"/>
        </w:rPr>
        <w:t xml:space="preserve">. For example, at </w:t>
      </w:r>
      <w:proofErr w:type="spellStart"/>
      <w:r w:rsidR="001C74FE" w:rsidRPr="001C74FE">
        <w:rPr>
          <w:rFonts w:asciiTheme="majorHAnsi" w:hAnsiTheme="majorHAnsi" w:cstheme="majorHAnsi"/>
          <w:bCs/>
          <w:color w:val="000000" w:themeColor="text1"/>
          <w:lang w:bidi="en-US"/>
        </w:rPr>
        <w:t>Nili</w:t>
      </w:r>
      <w:proofErr w:type="spellEnd"/>
      <w:r w:rsidR="001C74FE" w:rsidRPr="001C74FE">
        <w:rPr>
          <w:rFonts w:asciiTheme="majorHAnsi" w:hAnsiTheme="majorHAnsi" w:cstheme="majorHAnsi"/>
          <w:bCs/>
          <w:color w:val="000000" w:themeColor="text1"/>
          <w:lang w:bidi="en-US"/>
        </w:rPr>
        <w:t xml:space="preserve"> Fossae</w:t>
      </w:r>
      <w:r w:rsidR="001C74FE">
        <w:rPr>
          <w:rFonts w:asciiTheme="majorHAnsi" w:hAnsiTheme="majorHAnsi" w:cstheme="majorHAnsi"/>
          <w:bCs/>
          <w:color w:val="000000" w:themeColor="text1"/>
          <w:lang w:bidi="en-US"/>
        </w:rPr>
        <w:t xml:space="preserve"> </w:t>
      </w:r>
      <w:r w:rsidR="00B760B2">
        <w:rPr>
          <w:rFonts w:asciiTheme="majorHAnsi" w:hAnsiTheme="majorHAnsi" w:cstheme="majorHAnsi"/>
          <w:bCs/>
          <w:color w:val="000000" w:themeColor="text1"/>
          <w:lang w:bidi="en-US"/>
        </w:rPr>
        <w:t xml:space="preserve">Chojnacki et al. </w:t>
      </w:r>
      <w:r w:rsidR="00B760B2">
        <w:rPr>
          <w:rFonts w:asciiTheme="majorHAnsi" w:hAnsiTheme="majorHAnsi" w:cstheme="majorHAnsi"/>
          <w:bCs/>
          <w:color w:val="000000" w:themeColor="text1"/>
          <w:lang w:bidi="en-US"/>
        </w:rPr>
        <w:fldChar w:fldCharType="begin"/>
      </w:r>
      <w:r w:rsidR="00B760B2">
        <w:rPr>
          <w:rFonts w:asciiTheme="majorHAnsi" w:hAnsiTheme="majorHAnsi" w:cstheme="majorHAnsi"/>
          <w:bCs/>
          <w:color w:val="000000" w:themeColor="text1"/>
          <w:lang w:bidi="en-US"/>
        </w:rPr>
        <w:instrText xml:space="preserve"> ADDIN ZOTERO_ITEM CSL_CITATION {"citationID":"CQZOkNn1","properties":{"formattedCitation":"(2018)","plainCitation":"(2018)","noteIndex":0},"citationItems":[{"id":4623,"uris":["http://zotero.org/users/277520/items/ZC826HGE"],"uri":["http://zotero.org/users/277520/items/ZC826HGE"],"itemData":{"id":4623,"type":"article-journal","container-title":"Journal of Geophysical Research: Planets","DOI":"10.1002/2017JE005460","ISSN":"21699097","issue":"2","journalAbbreviation":"J. Geophys. Res. Planets","language":"en","page":"468-488","source":"DOI.org (Crossref)","title":"Wind-Driven Erosion and Exposure Potential at Mars 2020 Rover Candidate-Landing Sites","volume":"123","author":[{"family":"Chojnacki","given":"Matthew"},{"family":"Banks","given":"Maria"},{"family":"Urso","given":"Anna"}],"issued":{"date-parts":[["2018",2]]}},"suppress-author":true}],"schema":"https://github.com/citation-style-language/schema/raw/master/csl-citation.json"} </w:instrText>
      </w:r>
      <w:r w:rsidR="00B760B2">
        <w:rPr>
          <w:rFonts w:asciiTheme="majorHAnsi" w:hAnsiTheme="majorHAnsi" w:cstheme="majorHAnsi"/>
          <w:bCs/>
          <w:color w:val="000000" w:themeColor="text1"/>
          <w:lang w:bidi="en-US"/>
        </w:rPr>
        <w:fldChar w:fldCharType="separate"/>
      </w:r>
      <w:r w:rsidR="00AB5FD3">
        <w:rPr>
          <w:rFonts w:asciiTheme="majorHAnsi" w:hAnsiTheme="majorHAnsi" w:cstheme="majorHAnsi"/>
          <w:bCs/>
          <w:noProof/>
          <w:color w:val="000000" w:themeColor="text1"/>
          <w:lang w:bidi="en-US"/>
        </w:rPr>
        <w:t>(2018)</w:t>
      </w:r>
      <w:r w:rsidR="00B760B2">
        <w:rPr>
          <w:rFonts w:asciiTheme="majorHAnsi" w:hAnsiTheme="majorHAnsi" w:cstheme="majorHAnsi"/>
          <w:bCs/>
          <w:color w:val="000000" w:themeColor="text1"/>
          <w:lang w:bidi="en-US"/>
        </w:rPr>
        <w:fldChar w:fldCharType="end"/>
      </w:r>
      <w:r w:rsidR="00B760B2">
        <w:rPr>
          <w:rFonts w:asciiTheme="majorHAnsi" w:hAnsiTheme="majorHAnsi" w:cstheme="majorHAnsi"/>
          <w:bCs/>
          <w:color w:val="000000" w:themeColor="text1"/>
          <w:lang w:bidi="en-US"/>
        </w:rPr>
        <w:t xml:space="preserve"> derived </w:t>
      </w:r>
      <w:r w:rsidR="001C74FE" w:rsidRPr="001C74FE">
        <w:rPr>
          <w:rFonts w:asciiTheme="majorHAnsi" w:hAnsiTheme="majorHAnsi" w:cstheme="majorHAnsi"/>
          <w:bCs/>
          <w:color w:val="000000" w:themeColor="text1"/>
          <w:lang w:bidi="en-US"/>
        </w:rPr>
        <w:t xml:space="preserve">7.2 </w:t>
      </w:r>
      <w:r w:rsidR="001C74FE" w:rsidRPr="00B760B2">
        <w:rPr>
          <w:rFonts w:asciiTheme="majorHAnsi" w:hAnsiTheme="majorHAnsi" w:cstheme="majorHAnsi"/>
          <w:bCs/>
          <w:color w:val="000000" w:themeColor="text1"/>
          <w:lang w:bidi="en-US"/>
        </w:rPr>
        <w:t>±</w:t>
      </w:r>
      <w:r w:rsidR="001C74FE">
        <w:rPr>
          <w:rFonts w:asciiTheme="majorHAnsi" w:hAnsiTheme="majorHAnsi" w:cstheme="majorHAnsi"/>
          <w:bCs/>
          <w:color w:val="000000" w:themeColor="text1"/>
          <w:lang w:bidi="en-US"/>
        </w:rPr>
        <w:t xml:space="preserve"> </w:t>
      </w:r>
      <w:r w:rsidR="001C74FE" w:rsidRPr="001C74FE">
        <w:rPr>
          <w:rFonts w:asciiTheme="majorHAnsi" w:hAnsiTheme="majorHAnsi" w:cstheme="majorHAnsi"/>
          <w:bCs/>
          <w:color w:val="000000" w:themeColor="text1"/>
          <w:lang w:bidi="en-US"/>
        </w:rPr>
        <w:t>3.9</w:t>
      </w:r>
      <w:r w:rsidR="001C74FE">
        <w:rPr>
          <w:rFonts w:asciiTheme="majorHAnsi" w:hAnsiTheme="majorHAnsi" w:cstheme="majorHAnsi"/>
          <w:bCs/>
          <w:color w:val="000000" w:themeColor="text1"/>
          <w:lang w:bidi="en-US"/>
        </w:rPr>
        <w:t xml:space="preserve"> </w:t>
      </w:r>
      <w:r w:rsidR="00B760B2" w:rsidRPr="007B706E">
        <w:rPr>
          <w:rFonts w:asciiTheme="majorHAnsi" w:hAnsiTheme="majorHAnsi" w:cstheme="majorHAnsi"/>
          <w:lang w:bidi="en-US"/>
        </w:rPr>
        <w:t>m</w:t>
      </w:r>
      <w:r w:rsidR="00B760B2" w:rsidRPr="007B706E">
        <w:rPr>
          <w:rFonts w:asciiTheme="majorHAnsi" w:hAnsiTheme="majorHAnsi" w:cstheme="majorHAnsi"/>
          <w:vertAlign w:val="superscript"/>
          <w:lang w:bidi="en-US"/>
        </w:rPr>
        <w:t xml:space="preserve">3 </w:t>
      </w:r>
      <w:r w:rsidR="00B760B2" w:rsidRPr="007B706E">
        <w:rPr>
          <w:rFonts w:asciiTheme="majorHAnsi" w:hAnsiTheme="majorHAnsi" w:cstheme="majorHAnsi"/>
          <w:lang w:bidi="en-US"/>
        </w:rPr>
        <w:t>m</w:t>
      </w:r>
      <w:r w:rsidR="00B760B2" w:rsidRPr="007B706E">
        <w:rPr>
          <w:rFonts w:asciiTheme="majorHAnsi" w:hAnsiTheme="majorHAnsi" w:cstheme="majorHAnsi"/>
          <w:vertAlign w:val="superscript"/>
          <w:lang w:bidi="en-US"/>
        </w:rPr>
        <w:t xml:space="preserve">-1 </w:t>
      </w:r>
      <w:r w:rsidR="00B760B2" w:rsidRPr="007B706E">
        <w:rPr>
          <w:rFonts w:asciiTheme="majorHAnsi" w:hAnsiTheme="majorHAnsi" w:cstheme="majorHAnsi"/>
          <w:lang w:bidi="en-US"/>
        </w:rPr>
        <w:t>yr</w:t>
      </w:r>
      <w:r w:rsidR="00B760B2" w:rsidRPr="007B706E">
        <w:rPr>
          <w:rFonts w:asciiTheme="majorHAnsi" w:hAnsiTheme="majorHAnsi" w:cstheme="majorHAnsi"/>
          <w:vertAlign w:val="superscript"/>
          <w:lang w:bidi="en-US"/>
        </w:rPr>
        <w:t>-1</w:t>
      </w:r>
      <w:r w:rsidR="00B760B2">
        <w:rPr>
          <w:rFonts w:asciiTheme="majorHAnsi" w:hAnsiTheme="majorHAnsi" w:cstheme="majorHAnsi"/>
          <w:bCs/>
          <w:color w:val="000000" w:themeColor="text1"/>
          <w:lang w:bidi="en-US"/>
        </w:rPr>
        <w:t xml:space="preserve"> </w:t>
      </w:r>
      <w:r w:rsidR="00DE14D6">
        <w:rPr>
          <w:rFonts w:asciiTheme="majorHAnsi" w:hAnsiTheme="majorHAnsi" w:cstheme="majorHAnsi"/>
          <w:bCs/>
          <w:color w:val="000000" w:themeColor="text1"/>
          <w:lang w:bidi="en-US"/>
        </w:rPr>
        <w:t xml:space="preserve">for whole dune fluxes </w:t>
      </w:r>
      <w:r w:rsidR="00B760B2">
        <w:rPr>
          <w:rFonts w:asciiTheme="majorHAnsi" w:hAnsiTheme="majorHAnsi" w:cstheme="majorHAnsi"/>
          <w:bCs/>
          <w:color w:val="000000" w:themeColor="text1"/>
          <w:lang w:bidi="en-US"/>
        </w:rPr>
        <w:t>(HiRISE over</w:t>
      </w:r>
      <w:r w:rsidR="00DE14D6" w:rsidRPr="00DE14D6">
        <w:rPr>
          <w:rFonts w:asciiTheme="majorHAnsi" w:hAnsiTheme="majorHAnsi" w:cstheme="majorHAnsi"/>
          <w:bCs/>
          <w:color w:val="000000" w:themeColor="text1"/>
          <w:lang w:bidi="en-US"/>
        </w:rPr>
        <w:t xml:space="preserve"> </w:t>
      </w:r>
      <w:r w:rsidR="001C74FE">
        <w:rPr>
          <w:rFonts w:asciiTheme="majorHAnsi" w:hAnsiTheme="majorHAnsi" w:cstheme="majorHAnsi"/>
          <w:bCs/>
          <w:color w:val="000000" w:themeColor="text1"/>
          <w:lang w:bidi="en-US"/>
        </w:rPr>
        <w:t>5</w:t>
      </w:r>
      <w:r w:rsidR="00DE14D6">
        <w:rPr>
          <w:rFonts w:asciiTheme="majorHAnsi" w:hAnsiTheme="majorHAnsi" w:cstheme="majorHAnsi"/>
          <w:bCs/>
          <w:color w:val="000000" w:themeColor="text1"/>
          <w:lang w:bidi="en-US"/>
        </w:rPr>
        <w:t xml:space="preserve"> MY)</w:t>
      </w:r>
      <w:r w:rsidR="00B760B2">
        <w:rPr>
          <w:rFonts w:asciiTheme="majorHAnsi" w:hAnsiTheme="majorHAnsi" w:cstheme="majorHAnsi"/>
          <w:bCs/>
          <w:color w:val="000000" w:themeColor="text1"/>
          <w:lang w:bidi="en-US"/>
        </w:rPr>
        <w:t xml:space="preserve"> </w:t>
      </w:r>
      <w:r w:rsidR="00DE14D6">
        <w:rPr>
          <w:rFonts w:asciiTheme="majorHAnsi" w:hAnsiTheme="majorHAnsi" w:cstheme="majorHAnsi"/>
          <w:bCs/>
          <w:color w:val="000000" w:themeColor="text1"/>
          <w:lang w:bidi="en-US"/>
        </w:rPr>
        <w:t xml:space="preserve">whereas </w:t>
      </w:r>
      <w:r w:rsidR="00B760B2" w:rsidRPr="00B760B2">
        <w:rPr>
          <w:rFonts w:asciiTheme="majorHAnsi" w:hAnsiTheme="majorHAnsi" w:cstheme="majorHAnsi"/>
          <w:bCs/>
          <w:color w:val="000000" w:themeColor="text1"/>
          <w:lang w:bidi="en-US"/>
        </w:rPr>
        <w:t>Silvestro et al</w:t>
      </w:r>
      <w:r w:rsidR="00B760B2">
        <w:rPr>
          <w:rFonts w:asciiTheme="majorHAnsi" w:hAnsiTheme="majorHAnsi" w:cstheme="majorHAnsi"/>
          <w:bCs/>
          <w:color w:val="000000" w:themeColor="text1"/>
          <w:lang w:bidi="en-US"/>
        </w:rPr>
        <w:t xml:space="preserve">. </w:t>
      </w:r>
      <w:r w:rsidR="00B760B2">
        <w:rPr>
          <w:rFonts w:asciiTheme="majorHAnsi" w:hAnsiTheme="majorHAnsi" w:cstheme="majorHAnsi"/>
          <w:bCs/>
          <w:color w:val="000000" w:themeColor="text1"/>
          <w:lang w:bidi="en-US"/>
        </w:rPr>
        <w:fldChar w:fldCharType="begin"/>
      </w:r>
      <w:r w:rsidR="00985EA6">
        <w:rPr>
          <w:rFonts w:asciiTheme="majorHAnsi" w:hAnsiTheme="majorHAnsi" w:cstheme="majorHAnsi"/>
          <w:bCs/>
          <w:color w:val="000000" w:themeColor="text1"/>
          <w:lang w:bidi="en-US"/>
        </w:rPr>
        <w:instrText xml:space="preserve"> ADDIN ZOTERO_ITEM CSL_CITATION {"citationID":"2oL1Tv8F","properties":{"formattedCitation":"(2020)","plainCitation":"(2020)","noteIndex":0},"citationItems":[{"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suppress-author":true}],"schema":"https://github.com/citation-style-language/schema/raw/master/csl-citation.json"} </w:instrText>
      </w:r>
      <w:r w:rsidR="00B760B2">
        <w:rPr>
          <w:rFonts w:asciiTheme="majorHAnsi" w:hAnsiTheme="majorHAnsi" w:cstheme="majorHAnsi"/>
          <w:bCs/>
          <w:color w:val="000000" w:themeColor="text1"/>
          <w:lang w:bidi="en-US"/>
        </w:rPr>
        <w:fldChar w:fldCharType="separate"/>
      </w:r>
      <w:r w:rsidR="00AB5FD3">
        <w:rPr>
          <w:rFonts w:asciiTheme="majorHAnsi" w:hAnsiTheme="majorHAnsi" w:cstheme="majorHAnsi"/>
          <w:bCs/>
          <w:noProof/>
          <w:color w:val="000000" w:themeColor="text1"/>
          <w:lang w:bidi="en-US"/>
        </w:rPr>
        <w:t>(2020)</w:t>
      </w:r>
      <w:r w:rsidR="00B760B2">
        <w:rPr>
          <w:rFonts w:asciiTheme="majorHAnsi" w:hAnsiTheme="majorHAnsi" w:cstheme="majorHAnsi"/>
          <w:bCs/>
          <w:color w:val="000000" w:themeColor="text1"/>
          <w:lang w:bidi="en-US"/>
        </w:rPr>
        <w:fldChar w:fldCharType="end"/>
      </w:r>
      <w:r w:rsidR="00DE14D6">
        <w:rPr>
          <w:rFonts w:asciiTheme="majorHAnsi" w:hAnsiTheme="majorHAnsi" w:cstheme="majorHAnsi"/>
          <w:bCs/>
          <w:color w:val="000000" w:themeColor="text1"/>
          <w:lang w:bidi="en-US"/>
        </w:rPr>
        <w:t xml:space="preserve"> derived </w:t>
      </w:r>
      <w:r w:rsidR="00DE14D6" w:rsidRPr="00DE14D6">
        <w:rPr>
          <w:rFonts w:asciiTheme="majorHAnsi" w:hAnsiTheme="majorHAnsi" w:cstheme="majorHAnsi"/>
          <w:bCs/>
          <w:color w:val="000000" w:themeColor="text1"/>
          <w:lang w:bidi="en-US"/>
        </w:rPr>
        <w:t>3.</w:t>
      </w:r>
      <w:r w:rsidR="00DE14D6">
        <w:rPr>
          <w:rFonts w:asciiTheme="majorHAnsi" w:hAnsiTheme="majorHAnsi" w:cstheme="majorHAnsi"/>
          <w:bCs/>
          <w:color w:val="000000" w:themeColor="text1"/>
          <w:lang w:bidi="en-US"/>
        </w:rPr>
        <w:t xml:space="preserve">4 </w:t>
      </w:r>
      <w:r w:rsidR="00DE14D6" w:rsidRPr="00B760B2">
        <w:rPr>
          <w:rFonts w:asciiTheme="majorHAnsi" w:hAnsiTheme="majorHAnsi" w:cstheme="majorHAnsi"/>
          <w:bCs/>
          <w:color w:val="000000" w:themeColor="text1"/>
          <w:lang w:bidi="en-US"/>
        </w:rPr>
        <w:t xml:space="preserve">± </w:t>
      </w:r>
      <w:r w:rsidR="00DE14D6">
        <w:rPr>
          <w:rFonts w:asciiTheme="majorHAnsi" w:hAnsiTheme="majorHAnsi" w:cstheme="majorHAnsi"/>
          <w:bCs/>
          <w:color w:val="000000" w:themeColor="text1"/>
          <w:lang w:bidi="en-US"/>
        </w:rPr>
        <w:t>2</w:t>
      </w:r>
      <w:r w:rsidR="00DE14D6" w:rsidRPr="00B760B2">
        <w:rPr>
          <w:rFonts w:asciiTheme="majorHAnsi" w:hAnsiTheme="majorHAnsi" w:cstheme="majorHAnsi"/>
          <w:bCs/>
          <w:color w:val="000000" w:themeColor="text1"/>
          <w:lang w:bidi="en-US"/>
        </w:rPr>
        <w:t>.</w:t>
      </w:r>
      <w:r w:rsidR="00DE14D6">
        <w:rPr>
          <w:rFonts w:asciiTheme="majorHAnsi" w:hAnsiTheme="majorHAnsi" w:cstheme="majorHAnsi"/>
          <w:bCs/>
          <w:color w:val="000000" w:themeColor="text1"/>
          <w:lang w:bidi="en-US"/>
        </w:rPr>
        <w:t>2</w:t>
      </w:r>
      <w:r w:rsidR="00DE14D6" w:rsidRPr="00B760B2">
        <w:rPr>
          <w:rFonts w:asciiTheme="majorHAnsi" w:hAnsiTheme="majorHAnsi" w:cstheme="majorHAnsi"/>
          <w:lang w:bidi="en-US"/>
        </w:rPr>
        <w:t xml:space="preserve"> </w:t>
      </w:r>
      <w:r w:rsidR="00DE14D6" w:rsidRPr="007B706E">
        <w:rPr>
          <w:rFonts w:asciiTheme="majorHAnsi" w:hAnsiTheme="majorHAnsi" w:cstheme="majorHAnsi"/>
          <w:lang w:bidi="en-US"/>
        </w:rPr>
        <w:t>m</w:t>
      </w:r>
      <w:r w:rsidR="00DE14D6" w:rsidRPr="007B706E">
        <w:rPr>
          <w:rFonts w:asciiTheme="majorHAnsi" w:hAnsiTheme="majorHAnsi" w:cstheme="majorHAnsi"/>
          <w:vertAlign w:val="superscript"/>
          <w:lang w:bidi="en-US"/>
        </w:rPr>
        <w:t xml:space="preserve">3 </w:t>
      </w:r>
      <w:r w:rsidR="00DE14D6" w:rsidRPr="007B706E">
        <w:rPr>
          <w:rFonts w:asciiTheme="majorHAnsi" w:hAnsiTheme="majorHAnsi" w:cstheme="majorHAnsi"/>
          <w:lang w:bidi="en-US"/>
        </w:rPr>
        <w:t>m</w:t>
      </w:r>
      <w:r w:rsidR="00DE14D6" w:rsidRPr="007B706E">
        <w:rPr>
          <w:rFonts w:asciiTheme="majorHAnsi" w:hAnsiTheme="majorHAnsi" w:cstheme="majorHAnsi"/>
          <w:vertAlign w:val="superscript"/>
          <w:lang w:bidi="en-US"/>
        </w:rPr>
        <w:t xml:space="preserve">-1 </w:t>
      </w:r>
      <w:r w:rsidR="00DE14D6" w:rsidRPr="007B706E">
        <w:rPr>
          <w:rFonts w:asciiTheme="majorHAnsi" w:hAnsiTheme="majorHAnsi" w:cstheme="majorHAnsi"/>
          <w:lang w:bidi="en-US"/>
        </w:rPr>
        <w:t>yr</w:t>
      </w:r>
      <w:r w:rsidR="00DE14D6" w:rsidRPr="007B706E">
        <w:rPr>
          <w:rFonts w:asciiTheme="majorHAnsi" w:hAnsiTheme="majorHAnsi" w:cstheme="majorHAnsi"/>
          <w:vertAlign w:val="superscript"/>
          <w:lang w:bidi="en-US"/>
        </w:rPr>
        <w:t>-1</w:t>
      </w:r>
      <w:r w:rsidR="00DE14D6">
        <w:rPr>
          <w:rFonts w:asciiTheme="majorHAnsi" w:hAnsiTheme="majorHAnsi" w:cstheme="majorHAnsi"/>
          <w:bCs/>
          <w:color w:val="000000" w:themeColor="text1"/>
          <w:lang w:bidi="en-US"/>
        </w:rPr>
        <w:t xml:space="preserve"> (HiRISE over </w:t>
      </w:r>
      <w:r w:rsidR="001C74FE">
        <w:rPr>
          <w:rFonts w:asciiTheme="majorHAnsi" w:hAnsiTheme="majorHAnsi" w:cstheme="majorHAnsi"/>
          <w:bCs/>
          <w:color w:val="000000" w:themeColor="text1"/>
          <w:lang w:bidi="en-US"/>
        </w:rPr>
        <w:t>the same time period</w:t>
      </w:r>
      <w:r w:rsidR="00DE14D6">
        <w:rPr>
          <w:rFonts w:asciiTheme="majorHAnsi" w:hAnsiTheme="majorHAnsi" w:cstheme="majorHAnsi"/>
          <w:bCs/>
          <w:color w:val="000000" w:themeColor="text1"/>
          <w:lang w:bidi="en-US"/>
        </w:rPr>
        <w:t xml:space="preserve">) using this technique.  </w:t>
      </w:r>
    </w:p>
    <w:p w14:paraId="240689A3" w14:textId="67D93772" w:rsidR="007B706E" w:rsidRPr="004E213A" w:rsidRDefault="007B706E" w:rsidP="00B760B2">
      <w:pPr>
        <w:jc w:val="both"/>
        <w:rPr>
          <w:rFonts w:asciiTheme="majorHAnsi" w:hAnsiTheme="majorHAnsi" w:cstheme="majorHAnsi"/>
          <w:color w:val="000000" w:themeColor="text1"/>
          <w:lang w:bidi="en-US"/>
        </w:rPr>
      </w:pPr>
    </w:p>
    <w:p w14:paraId="30EA6401" w14:textId="64DDEB49" w:rsidR="007B706E" w:rsidRPr="00553DE2" w:rsidRDefault="00206EBC" w:rsidP="00E43939">
      <w:pPr>
        <w:jc w:val="both"/>
        <w:rPr>
          <w:rFonts w:asciiTheme="majorHAnsi" w:hAnsiTheme="majorHAnsi" w:cstheme="majorHAnsi"/>
          <w:color w:val="000000" w:themeColor="text1"/>
          <w:lang w:bidi="en-US"/>
        </w:rPr>
      </w:pPr>
      <w:r w:rsidRPr="00DE14D6">
        <w:rPr>
          <w:rFonts w:asciiTheme="majorHAnsi" w:hAnsiTheme="majorHAnsi" w:cstheme="majorHAnsi"/>
        </w:rPr>
        <w:t xml:space="preserve">Ripple and </w:t>
      </w:r>
      <w:r w:rsidRPr="00DE14D6">
        <w:rPr>
          <w:rFonts w:asciiTheme="majorHAnsi" w:hAnsiTheme="majorHAnsi" w:cstheme="majorHAnsi"/>
          <w:color w:val="000000" w:themeColor="text1"/>
        </w:rPr>
        <w:t xml:space="preserve">megaripple </w:t>
      </w:r>
      <w:r w:rsidRPr="00DE14D6">
        <w:rPr>
          <w:rFonts w:asciiTheme="majorHAnsi" w:hAnsiTheme="majorHAnsi" w:cstheme="majorHAnsi"/>
        </w:rPr>
        <w:t xml:space="preserve">displacements were quantified </w:t>
      </w:r>
      <w:r w:rsidRPr="00DE14D6">
        <w:rPr>
          <w:rFonts w:asciiTheme="majorHAnsi" w:hAnsiTheme="majorHAnsi" w:cstheme="majorHAnsi"/>
          <w:color w:val="000000" w:themeColor="text1"/>
        </w:rPr>
        <w:t xml:space="preserve">for the </w:t>
      </w:r>
      <w:proofErr w:type="spellStart"/>
      <w:r w:rsidRPr="00DE14D6">
        <w:rPr>
          <w:rFonts w:asciiTheme="majorHAnsi" w:hAnsiTheme="majorHAnsi" w:cstheme="majorHAnsi"/>
          <w:color w:val="000000" w:themeColor="text1"/>
        </w:rPr>
        <w:t>Buzzel</w:t>
      </w:r>
      <w:proofErr w:type="spellEnd"/>
      <w:r w:rsidRPr="00DE14D6">
        <w:rPr>
          <w:rFonts w:asciiTheme="majorHAnsi" w:hAnsiTheme="majorHAnsi" w:cstheme="majorHAnsi"/>
          <w:color w:val="000000" w:themeColor="text1"/>
        </w:rPr>
        <w:t xml:space="preserve"> site </w:t>
      </w:r>
      <w:r w:rsidRPr="00DE14D6">
        <w:rPr>
          <w:rFonts w:asciiTheme="majorHAnsi" w:hAnsiTheme="majorHAnsi" w:cstheme="majorHAnsi"/>
        </w:rPr>
        <w:t xml:space="preserve">using COSI-Corr. HiRISE orthoimages can present small misalignments between the CCD channels as well as long-wavelength geometric distortions caused by jitter. These will generate residual displacements that can be </w:t>
      </w:r>
      <w:r w:rsidR="004E213A" w:rsidRPr="00DE14D6">
        <w:rPr>
          <w:rFonts w:asciiTheme="majorHAnsi" w:hAnsiTheme="majorHAnsi" w:cstheme="majorHAnsi"/>
        </w:rPr>
        <w:t>filtered and subtracted from COSI-</w:t>
      </w:r>
      <w:proofErr w:type="spellStart"/>
      <w:r w:rsidR="004E213A" w:rsidRPr="00DE14D6">
        <w:rPr>
          <w:rFonts w:asciiTheme="majorHAnsi" w:hAnsiTheme="majorHAnsi" w:cstheme="majorHAnsi"/>
        </w:rPr>
        <w:t>Corr</w:t>
      </w:r>
      <w:proofErr w:type="spellEnd"/>
      <w:r w:rsidR="004E213A" w:rsidRPr="00DE14D6">
        <w:rPr>
          <w:rFonts w:asciiTheme="majorHAnsi" w:hAnsiTheme="majorHAnsi" w:cstheme="majorHAnsi"/>
        </w:rPr>
        <w:t xml:space="preserve"> EW and NS displacement components (</w:t>
      </w:r>
      <w:r w:rsidR="004E213A" w:rsidRPr="005E541C">
        <w:rPr>
          <w:rFonts w:asciiTheme="majorHAnsi" w:hAnsiTheme="majorHAnsi" w:cstheme="majorHAnsi"/>
          <w:b/>
          <w:color w:val="000000" w:themeColor="text1"/>
          <w:lang w:bidi="en-US"/>
        </w:rPr>
        <w:t>Fig. S6</w:t>
      </w:r>
      <w:r w:rsidR="004E213A" w:rsidRPr="00DE14D6">
        <w:rPr>
          <w:rFonts w:asciiTheme="majorHAnsi" w:hAnsiTheme="majorHAnsi" w:cstheme="majorHAnsi"/>
          <w:bCs/>
          <w:color w:val="000000" w:themeColor="text1"/>
          <w:lang w:bidi="en-US"/>
        </w:rPr>
        <w:t>)</w:t>
      </w:r>
      <w:r w:rsidR="004E213A" w:rsidRPr="00DE14D6">
        <w:rPr>
          <w:rFonts w:asciiTheme="majorHAnsi" w:hAnsiTheme="majorHAnsi" w:cstheme="majorHAnsi"/>
        </w:rPr>
        <w:t xml:space="preserve">. We applied the same technique used in </w:t>
      </w:r>
      <w:r w:rsidR="004E213A" w:rsidRPr="00DE14D6">
        <w:rPr>
          <w:rFonts w:asciiTheme="majorHAnsi" w:hAnsiTheme="majorHAnsi" w:cstheme="majorHAnsi"/>
          <w:bCs/>
          <w:noProof/>
          <w:color w:val="000000" w:themeColor="text1"/>
          <w:lang w:bidi="en-US"/>
        </w:rPr>
        <w:t>Silvestro et al.</w:t>
      </w:r>
      <w:r w:rsidR="004E213A" w:rsidRPr="00DE14D6">
        <w:rPr>
          <w:rFonts w:asciiTheme="majorHAnsi" w:hAnsiTheme="majorHAnsi" w:cstheme="majorHAnsi"/>
          <w:bCs/>
          <w:color w:val="000000" w:themeColor="text1"/>
          <w:lang w:bidi="en-US"/>
        </w:rPr>
        <w:t xml:space="preserve"> </w:t>
      </w:r>
      <w:r w:rsidR="004E213A" w:rsidRPr="00DE14D6">
        <w:rPr>
          <w:rFonts w:asciiTheme="majorHAnsi" w:hAnsiTheme="majorHAnsi" w:cstheme="majorHAnsi"/>
          <w:bCs/>
          <w:color w:val="000000" w:themeColor="text1"/>
          <w:lang w:bidi="en-US"/>
        </w:rPr>
        <w:fldChar w:fldCharType="begin"/>
      </w:r>
      <w:r w:rsidR="004E213A" w:rsidRPr="00DE14D6">
        <w:rPr>
          <w:rFonts w:asciiTheme="majorHAnsi" w:hAnsiTheme="majorHAnsi" w:cstheme="majorHAnsi"/>
          <w:bCs/>
          <w:color w:val="000000" w:themeColor="text1"/>
          <w:lang w:bidi="en-US"/>
        </w:rPr>
        <w:instrText xml:space="preserve"> ADDIN ZOTERO_ITEM CSL_CITATION {"citationID":"W29AqLI9","properties":{"formattedCitation":"(2020)","plainCitation":"(2020)","noteIndex":0},"citationItems":[{"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suppress-author":true}],"schema":"https://github.com/citation-style-language/schema/raw/master/csl-citation.json"} </w:instrText>
      </w:r>
      <w:r w:rsidR="004E213A" w:rsidRPr="00DE14D6">
        <w:rPr>
          <w:rFonts w:asciiTheme="majorHAnsi" w:hAnsiTheme="majorHAnsi" w:cstheme="majorHAnsi"/>
          <w:bCs/>
          <w:color w:val="000000" w:themeColor="text1"/>
          <w:lang w:bidi="en-US"/>
        </w:rPr>
        <w:fldChar w:fldCharType="separate"/>
      </w:r>
      <w:r w:rsidR="00AB5FD3">
        <w:rPr>
          <w:rFonts w:asciiTheme="majorHAnsi" w:hAnsiTheme="majorHAnsi" w:cstheme="majorHAnsi"/>
          <w:bCs/>
          <w:noProof/>
          <w:color w:val="000000" w:themeColor="text1"/>
          <w:lang w:bidi="en-US"/>
        </w:rPr>
        <w:t>(2020)</w:t>
      </w:r>
      <w:r w:rsidR="004E213A" w:rsidRPr="00DE14D6">
        <w:rPr>
          <w:rFonts w:asciiTheme="majorHAnsi" w:hAnsiTheme="majorHAnsi" w:cstheme="majorHAnsi"/>
          <w:bCs/>
          <w:color w:val="000000" w:themeColor="text1"/>
          <w:lang w:bidi="en-US"/>
        </w:rPr>
        <w:fldChar w:fldCharType="end"/>
      </w:r>
      <w:r w:rsidR="004E213A" w:rsidRPr="00DE14D6">
        <w:rPr>
          <w:rFonts w:asciiTheme="majorHAnsi" w:hAnsiTheme="majorHAnsi" w:cstheme="majorHAnsi"/>
          <w:bCs/>
          <w:color w:val="000000" w:themeColor="text1"/>
          <w:lang w:bidi="en-US"/>
        </w:rPr>
        <w:t xml:space="preserve">, which </w:t>
      </w:r>
      <w:r w:rsidR="006F5546">
        <w:rPr>
          <w:rFonts w:asciiTheme="majorHAnsi" w:hAnsiTheme="majorHAnsi" w:cstheme="majorHAnsi"/>
          <w:bCs/>
          <w:color w:val="000000" w:themeColor="text1"/>
          <w:lang w:bidi="en-US"/>
        </w:rPr>
        <w:t>applies</w:t>
      </w:r>
      <w:r w:rsidR="004E213A" w:rsidRPr="00DE14D6">
        <w:rPr>
          <w:rFonts w:asciiTheme="majorHAnsi" w:hAnsiTheme="majorHAnsi" w:cstheme="majorHAnsi"/>
          <w:bCs/>
          <w:color w:val="000000" w:themeColor="text1"/>
          <w:lang w:bidi="en-US"/>
        </w:rPr>
        <w:t xml:space="preserve"> low-pass filtering </w:t>
      </w:r>
      <w:r w:rsidR="0075003B">
        <w:rPr>
          <w:rFonts w:asciiTheme="majorHAnsi" w:hAnsiTheme="majorHAnsi" w:cstheme="majorHAnsi"/>
          <w:bCs/>
          <w:color w:val="000000" w:themeColor="text1"/>
          <w:lang w:bidi="en-US"/>
        </w:rPr>
        <w:t xml:space="preserve">to </w:t>
      </w:r>
      <w:r w:rsidR="004E213A" w:rsidRPr="00DE14D6">
        <w:rPr>
          <w:rFonts w:asciiTheme="majorHAnsi" w:hAnsiTheme="majorHAnsi" w:cstheme="majorHAnsi"/>
          <w:bCs/>
          <w:color w:val="000000" w:themeColor="text1"/>
          <w:lang w:bidi="en-US"/>
        </w:rPr>
        <w:t xml:space="preserve">the residual components in the bedrock areas (assuming that displacements are zero) and extrapolating the residual values to dune areas using an inpainting algorithm. The average magnitude of the residuals is low (0.3±0.1 m for the example in </w:t>
      </w:r>
      <w:r w:rsidR="004E213A" w:rsidRPr="006F5546">
        <w:rPr>
          <w:rFonts w:asciiTheme="majorHAnsi" w:hAnsiTheme="majorHAnsi" w:cstheme="majorHAnsi"/>
          <w:b/>
          <w:color w:val="000000" w:themeColor="text1"/>
          <w:lang w:bidi="en-US"/>
        </w:rPr>
        <w:t>Fig. S6</w:t>
      </w:r>
      <w:r w:rsidR="004E213A" w:rsidRPr="00DE14D6">
        <w:rPr>
          <w:rFonts w:asciiTheme="majorHAnsi" w:hAnsiTheme="majorHAnsi" w:cstheme="majorHAnsi"/>
          <w:bCs/>
          <w:color w:val="000000" w:themeColor="text1"/>
          <w:lang w:bidi="en-US"/>
        </w:rPr>
        <w:t>), attesting the accuracy of the measured displacements.</w:t>
      </w:r>
    </w:p>
    <w:p w14:paraId="1C78F66D" w14:textId="77777777" w:rsidR="00E438A8" w:rsidRPr="002D632C" w:rsidRDefault="00E438A8" w:rsidP="00014BE0">
      <w:pPr>
        <w:jc w:val="both"/>
        <w:rPr>
          <w:rFonts w:asciiTheme="majorHAnsi" w:hAnsiTheme="majorHAnsi" w:cstheme="majorHAnsi"/>
          <w:bCs/>
          <w:lang w:bidi="en-US"/>
        </w:rPr>
      </w:pPr>
    </w:p>
    <w:p w14:paraId="639E20F5" w14:textId="5C438040" w:rsidR="008A1A0A" w:rsidRPr="002D632C" w:rsidRDefault="00440DC3" w:rsidP="00600272">
      <w:pPr>
        <w:rPr>
          <w:rFonts w:asciiTheme="majorHAnsi" w:hAnsiTheme="majorHAnsi" w:cstheme="majorHAnsi"/>
          <w:b/>
        </w:rPr>
      </w:pPr>
      <w:bookmarkStart w:id="1" w:name="_Toc211497173"/>
      <w:bookmarkStart w:id="2" w:name="_Toc215205731"/>
      <w:bookmarkStart w:id="3" w:name="_Toc227733957"/>
      <w:r w:rsidRPr="002D632C">
        <w:rPr>
          <w:rFonts w:asciiTheme="majorHAnsi" w:hAnsiTheme="majorHAnsi" w:cstheme="majorHAnsi"/>
          <w:b/>
        </w:rPr>
        <w:t xml:space="preserve">Supplemental </w:t>
      </w:r>
      <w:r w:rsidR="00E37F8C" w:rsidRPr="002D632C">
        <w:rPr>
          <w:rFonts w:asciiTheme="majorHAnsi" w:hAnsiTheme="majorHAnsi" w:cstheme="majorHAnsi"/>
          <w:b/>
        </w:rPr>
        <w:t>Fi</w:t>
      </w:r>
      <w:r w:rsidRPr="002D632C">
        <w:rPr>
          <w:rFonts w:asciiTheme="majorHAnsi" w:hAnsiTheme="majorHAnsi" w:cstheme="majorHAnsi"/>
          <w:b/>
        </w:rPr>
        <w:t>gures</w:t>
      </w:r>
      <w:r w:rsidR="00433BD7" w:rsidRPr="002D632C">
        <w:rPr>
          <w:rFonts w:asciiTheme="majorHAnsi" w:hAnsiTheme="majorHAnsi" w:cstheme="majorHAnsi"/>
          <w:b/>
        </w:rPr>
        <w:t xml:space="preserve"> </w:t>
      </w:r>
      <w:bookmarkStart w:id="4" w:name="_Toc244148820"/>
      <w:bookmarkStart w:id="5" w:name="_Toc362007182"/>
      <w:bookmarkEnd w:id="1"/>
      <w:bookmarkEnd w:id="2"/>
      <w:bookmarkEnd w:id="3"/>
    </w:p>
    <w:p w14:paraId="44634320" w14:textId="77FED192" w:rsidR="008A1A0A" w:rsidRPr="002D632C" w:rsidRDefault="004920DE" w:rsidP="008A1A0A">
      <w:pPr>
        <w:jc w:val="both"/>
        <w:rPr>
          <w:rFonts w:asciiTheme="majorHAnsi" w:hAnsiTheme="majorHAnsi" w:cstheme="majorHAnsi"/>
          <w:b/>
        </w:rPr>
      </w:pPr>
      <w:r w:rsidRPr="004920DE">
        <w:rPr>
          <w:rFonts w:asciiTheme="majorHAnsi" w:hAnsiTheme="majorHAnsi" w:cstheme="majorHAnsi"/>
          <w:b/>
          <w:noProof/>
        </w:rPr>
        <w:drawing>
          <wp:inline distT="0" distB="0" distL="0" distR="0" wp14:anchorId="05BAD12B" wp14:editId="36B0D0DB">
            <wp:extent cx="5486400" cy="2642870"/>
            <wp:effectExtent l="0" t="0" r="0"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13"/>
                    <a:stretch>
                      <a:fillRect/>
                    </a:stretch>
                  </pic:blipFill>
                  <pic:spPr>
                    <a:xfrm>
                      <a:off x="0" y="0"/>
                      <a:ext cx="5486400" cy="2642870"/>
                    </a:xfrm>
                    <a:prstGeom prst="rect">
                      <a:avLst/>
                    </a:prstGeom>
                  </pic:spPr>
                </pic:pic>
              </a:graphicData>
            </a:graphic>
          </wp:inline>
        </w:drawing>
      </w:r>
    </w:p>
    <w:p w14:paraId="5ED803C2" w14:textId="69EE0CB6" w:rsidR="004D4BDB" w:rsidRPr="002D632C" w:rsidRDefault="008A1A0A" w:rsidP="0032499E">
      <w:pPr>
        <w:jc w:val="both"/>
        <w:rPr>
          <w:rFonts w:asciiTheme="majorHAnsi" w:hAnsiTheme="majorHAnsi" w:cstheme="majorHAnsi"/>
        </w:rPr>
      </w:pPr>
      <w:r w:rsidRPr="002D632C">
        <w:rPr>
          <w:rFonts w:asciiTheme="majorHAnsi" w:hAnsiTheme="majorHAnsi" w:cstheme="majorHAnsi"/>
          <w:b/>
        </w:rPr>
        <w:t xml:space="preserve">Figure </w:t>
      </w:r>
      <w:r w:rsidR="000F1447" w:rsidRPr="002D632C">
        <w:rPr>
          <w:rFonts w:asciiTheme="majorHAnsi" w:hAnsiTheme="majorHAnsi" w:cstheme="majorHAnsi"/>
          <w:b/>
        </w:rPr>
        <w:t>S1</w:t>
      </w:r>
      <w:r w:rsidRPr="002D632C">
        <w:rPr>
          <w:rFonts w:asciiTheme="majorHAnsi" w:hAnsiTheme="majorHAnsi" w:cstheme="majorHAnsi"/>
          <w:b/>
        </w:rPr>
        <w:t>.</w:t>
      </w:r>
      <w:r w:rsidRPr="002D632C">
        <w:rPr>
          <w:rFonts w:asciiTheme="majorHAnsi" w:hAnsiTheme="majorHAnsi" w:cstheme="majorHAnsi"/>
        </w:rPr>
        <w:t xml:space="preserve"> Two erg locations of highly active DTRs and dunes that lack intermediate-scale bedforms of either TARs or megaripples. Both locals show widely-separated </w:t>
      </w:r>
      <w:r w:rsidR="0073746C">
        <w:rPr>
          <w:rFonts w:asciiTheme="majorHAnsi" w:hAnsiTheme="majorHAnsi" w:cstheme="majorHAnsi"/>
        </w:rPr>
        <w:t>d</w:t>
      </w:r>
      <w:r w:rsidR="0073746C" w:rsidRPr="002D632C">
        <w:rPr>
          <w:rFonts w:asciiTheme="majorHAnsi" w:hAnsiTheme="majorHAnsi" w:cstheme="majorHAnsi"/>
        </w:rPr>
        <w:t xml:space="preserve">ome </w:t>
      </w:r>
      <w:r w:rsidR="002D632C" w:rsidRPr="002D632C">
        <w:rPr>
          <w:rFonts w:asciiTheme="majorHAnsi" w:hAnsiTheme="majorHAnsi" w:cstheme="majorHAnsi"/>
        </w:rPr>
        <w:t xml:space="preserve">or barchan </w:t>
      </w:r>
      <w:r w:rsidRPr="002D632C">
        <w:rPr>
          <w:rFonts w:asciiTheme="majorHAnsi" w:hAnsiTheme="majorHAnsi" w:cstheme="majorHAnsi"/>
        </w:rPr>
        <w:t xml:space="preserve">dunes, with low sand supply conditions, and driven by broadly </w:t>
      </w:r>
      <w:proofErr w:type="spellStart"/>
      <w:r w:rsidRPr="002D632C">
        <w:rPr>
          <w:rFonts w:asciiTheme="majorHAnsi" w:hAnsiTheme="majorHAnsi" w:cstheme="majorHAnsi"/>
        </w:rPr>
        <w:t>uni</w:t>
      </w:r>
      <w:proofErr w:type="spellEnd"/>
      <w:r w:rsidRPr="002D632C">
        <w:rPr>
          <w:rFonts w:asciiTheme="majorHAnsi" w:hAnsiTheme="majorHAnsi" w:cstheme="majorHAnsi"/>
        </w:rPr>
        <w:t xml:space="preserve">-directional winds. </w:t>
      </w:r>
      <w:r w:rsidR="007022DA" w:rsidRPr="002D632C">
        <w:rPr>
          <w:rFonts w:asciiTheme="majorHAnsi" w:hAnsiTheme="majorHAnsi" w:cstheme="majorHAnsi"/>
        </w:rPr>
        <w:t xml:space="preserve">(a) Chasma </w:t>
      </w:r>
      <w:r w:rsidR="007022DA" w:rsidRPr="002D632C">
        <w:rPr>
          <w:rFonts w:asciiTheme="majorHAnsi" w:hAnsiTheme="majorHAnsi" w:cstheme="majorHAnsi"/>
          <w:bCs/>
          <w:lang w:bidi="en-US"/>
        </w:rPr>
        <w:t>Boreale</w:t>
      </w:r>
      <w:r w:rsidR="00E414CF">
        <w:rPr>
          <w:rFonts w:asciiTheme="majorHAnsi" w:hAnsiTheme="majorHAnsi" w:cstheme="majorHAnsi"/>
          <w:bCs/>
          <w:lang w:bidi="en-US"/>
        </w:rPr>
        <w:t xml:space="preserve"> (dune field </w:t>
      </w:r>
      <w:r w:rsidR="00E414CF" w:rsidRPr="00E414CF">
        <w:rPr>
          <w:rFonts w:asciiTheme="majorHAnsi" w:hAnsiTheme="majorHAnsi" w:cstheme="majorHAnsi"/>
          <w:bCs/>
          <w:lang w:bidi="en-US"/>
        </w:rPr>
        <w:t>0010+846</w:t>
      </w:r>
      <w:r w:rsidR="00E414CF">
        <w:rPr>
          <w:rFonts w:asciiTheme="majorHAnsi" w:hAnsiTheme="majorHAnsi" w:cstheme="majorHAnsi"/>
          <w:bCs/>
          <w:lang w:bidi="en-US"/>
        </w:rPr>
        <w:t>)</w:t>
      </w:r>
      <w:r w:rsidR="007022DA" w:rsidRPr="002D632C">
        <w:rPr>
          <w:rFonts w:asciiTheme="majorHAnsi" w:hAnsiTheme="majorHAnsi" w:cstheme="majorHAnsi"/>
          <w:bCs/>
          <w:lang w:bidi="en-US"/>
        </w:rPr>
        <w:t>. (b) Olympia Cavi</w:t>
      </w:r>
      <w:r w:rsidR="00E414CF">
        <w:rPr>
          <w:rFonts w:asciiTheme="majorHAnsi" w:hAnsiTheme="majorHAnsi" w:cstheme="majorHAnsi"/>
          <w:bCs/>
          <w:lang w:bidi="en-US"/>
        </w:rPr>
        <w:t xml:space="preserve"> (dune field </w:t>
      </w:r>
      <w:r w:rsidR="00E414CF" w:rsidRPr="00E414CF">
        <w:rPr>
          <w:rFonts w:asciiTheme="majorHAnsi" w:hAnsiTheme="majorHAnsi" w:cstheme="majorHAnsi"/>
          <w:bCs/>
          <w:lang w:bidi="en-US"/>
        </w:rPr>
        <w:t>0964+804</w:t>
      </w:r>
      <w:r w:rsidR="00E414CF">
        <w:rPr>
          <w:rFonts w:asciiTheme="majorHAnsi" w:hAnsiTheme="majorHAnsi" w:cstheme="majorHAnsi"/>
          <w:bCs/>
          <w:lang w:bidi="en-US"/>
        </w:rPr>
        <w:t>)</w:t>
      </w:r>
      <w:r w:rsidR="007022DA" w:rsidRPr="002D632C">
        <w:rPr>
          <w:rFonts w:asciiTheme="majorHAnsi" w:hAnsiTheme="majorHAnsi" w:cstheme="majorHAnsi"/>
          <w:bCs/>
          <w:lang w:bidi="en-US"/>
        </w:rPr>
        <w:t xml:space="preserve">. </w:t>
      </w:r>
      <w:r w:rsidR="00445046">
        <w:rPr>
          <w:rFonts w:asciiTheme="majorHAnsi" w:hAnsiTheme="majorHAnsi" w:cstheme="majorHAnsi"/>
          <w:bCs/>
          <w:lang w:bidi="en-US"/>
        </w:rPr>
        <w:t xml:space="preserve">Notice the order of magnitude larger dune sizes of (a).   </w:t>
      </w:r>
    </w:p>
    <w:p w14:paraId="436A49CF" w14:textId="543CC9F5" w:rsidR="00600272" w:rsidRPr="00EB7495" w:rsidRDefault="00600272" w:rsidP="009B12B3">
      <w:pPr>
        <w:jc w:val="both"/>
        <w:rPr>
          <w:rFonts w:asciiTheme="majorHAnsi" w:hAnsiTheme="majorHAnsi" w:cstheme="majorHAnsi"/>
          <w:lang w:bidi="en-US"/>
        </w:rPr>
      </w:pPr>
    </w:p>
    <w:p w14:paraId="1F1C2CF9" w14:textId="694FC04D" w:rsidR="009B12B3" w:rsidRPr="002D632C" w:rsidRDefault="00197B22" w:rsidP="00600272">
      <w:pPr>
        <w:jc w:val="both"/>
        <w:rPr>
          <w:rFonts w:asciiTheme="majorHAnsi" w:hAnsiTheme="majorHAnsi" w:cstheme="majorHAnsi"/>
        </w:rPr>
      </w:pPr>
      <w:r>
        <w:rPr>
          <w:rFonts w:asciiTheme="majorHAnsi" w:hAnsiTheme="majorHAnsi" w:cstheme="majorHAnsi"/>
          <w:b/>
          <w:noProof/>
        </w:rPr>
        <w:lastRenderedPageBreak/>
        <w:drawing>
          <wp:anchor distT="0" distB="0" distL="114300" distR="114300" simplePos="0" relativeHeight="251658240" behindDoc="0" locked="1" layoutInCell="1" allowOverlap="1" wp14:anchorId="3391368B" wp14:editId="098522D5">
            <wp:simplePos x="0" y="0"/>
            <wp:positionH relativeFrom="margin">
              <wp:posOffset>-1269365</wp:posOffset>
            </wp:positionH>
            <wp:positionV relativeFrom="page">
              <wp:posOffset>2103120</wp:posOffset>
            </wp:positionV>
            <wp:extent cx="7854696" cy="5074920"/>
            <wp:effectExtent l="5398" t="0" r="0" b="0"/>
            <wp:wrapSquare wrapText="bothSides"/>
            <wp:docPr id="7" name="Picture 7"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hape, polygon&#10;&#10;Description automatically generated"/>
                    <pic:cNvPicPr/>
                  </pic:nvPicPr>
                  <pic:blipFill>
                    <a:blip r:embed="rId14"/>
                    <a:stretch>
                      <a:fillRect/>
                    </a:stretch>
                  </pic:blipFill>
                  <pic:spPr>
                    <a:xfrm rot="16200000">
                      <a:off x="0" y="0"/>
                      <a:ext cx="7854696" cy="5074920"/>
                    </a:xfrm>
                    <a:prstGeom prst="rect">
                      <a:avLst/>
                    </a:prstGeom>
                  </pic:spPr>
                </pic:pic>
              </a:graphicData>
            </a:graphic>
            <wp14:sizeRelH relativeFrom="margin">
              <wp14:pctWidth>0</wp14:pctWidth>
            </wp14:sizeRelH>
            <wp14:sizeRelV relativeFrom="margin">
              <wp14:pctHeight>0</wp14:pctHeight>
            </wp14:sizeRelV>
          </wp:anchor>
        </w:drawing>
      </w:r>
      <w:r w:rsidR="009B12B3" w:rsidRPr="002D632C">
        <w:rPr>
          <w:rFonts w:asciiTheme="majorHAnsi" w:hAnsiTheme="majorHAnsi" w:cstheme="majorHAnsi"/>
          <w:b/>
        </w:rPr>
        <w:t>Figure S</w:t>
      </w:r>
      <w:r w:rsidR="000F1447" w:rsidRPr="002D632C">
        <w:rPr>
          <w:rFonts w:asciiTheme="majorHAnsi" w:hAnsiTheme="majorHAnsi" w:cstheme="majorHAnsi"/>
          <w:b/>
        </w:rPr>
        <w:t>2</w:t>
      </w:r>
      <w:r w:rsidR="009B12B3" w:rsidRPr="002D632C">
        <w:rPr>
          <w:rFonts w:asciiTheme="majorHAnsi" w:hAnsiTheme="majorHAnsi" w:cstheme="majorHAnsi"/>
          <w:b/>
        </w:rPr>
        <w:t>.</w:t>
      </w:r>
      <w:r w:rsidR="009B12B3" w:rsidRPr="002D632C">
        <w:rPr>
          <w:rFonts w:asciiTheme="majorHAnsi" w:hAnsiTheme="majorHAnsi" w:cstheme="majorHAnsi"/>
        </w:rPr>
        <w:t xml:space="preserve"> </w:t>
      </w:r>
      <w:r w:rsidR="007022DA" w:rsidRPr="002D632C">
        <w:rPr>
          <w:rFonts w:asciiTheme="majorHAnsi" w:hAnsiTheme="majorHAnsi" w:cstheme="majorHAnsi"/>
        </w:rPr>
        <w:t>Histograms</w:t>
      </w:r>
      <w:r w:rsidR="002D632C" w:rsidRPr="002D632C">
        <w:rPr>
          <w:rFonts w:asciiTheme="majorHAnsi" w:hAnsiTheme="majorHAnsi" w:cstheme="majorHAnsi"/>
        </w:rPr>
        <w:t xml:space="preserve"> </w:t>
      </w:r>
      <w:r w:rsidR="007022DA" w:rsidRPr="002D632C">
        <w:rPr>
          <w:rFonts w:asciiTheme="majorHAnsi" w:hAnsiTheme="majorHAnsi" w:cstheme="majorHAnsi"/>
        </w:rPr>
        <w:t>of</w:t>
      </w:r>
      <w:r w:rsidR="002D632C">
        <w:rPr>
          <w:rFonts w:asciiTheme="majorHAnsi" w:hAnsiTheme="majorHAnsi" w:cstheme="majorHAnsi"/>
        </w:rPr>
        <w:t xml:space="preserve"> active</w:t>
      </w:r>
      <w:r w:rsidR="007022DA" w:rsidRPr="002D632C">
        <w:rPr>
          <w:rFonts w:asciiTheme="majorHAnsi" w:hAnsiTheme="majorHAnsi" w:cstheme="majorHAnsi"/>
        </w:rPr>
        <w:t xml:space="preserve"> </w:t>
      </w:r>
      <w:r w:rsidR="002D632C">
        <w:rPr>
          <w:rFonts w:asciiTheme="majorHAnsi" w:hAnsiTheme="majorHAnsi" w:cstheme="majorHAnsi"/>
        </w:rPr>
        <w:t xml:space="preserve">polar </w:t>
      </w:r>
      <w:r w:rsidR="007022DA" w:rsidRPr="002D632C">
        <w:rPr>
          <w:rFonts w:asciiTheme="majorHAnsi" w:hAnsiTheme="majorHAnsi" w:cstheme="majorHAnsi"/>
        </w:rPr>
        <w:t>m</w:t>
      </w:r>
      <w:r w:rsidR="009B12B3" w:rsidRPr="002D632C">
        <w:rPr>
          <w:rFonts w:asciiTheme="majorHAnsi" w:hAnsiTheme="majorHAnsi" w:cstheme="majorHAnsi"/>
        </w:rPr>
        <w:t>egaripple wavelength</w:t>
      </w:r>
      <w:r w:rsidR="007022DA" w:rsidRPr="002D632C">
        <w:rPr>
          <w:rFonts w:asciiTheme="majorHAnsi" w:hAnsiTheme="majorHAnsi" w:cstheme="majorHAnsi"/>
        </w:rPr>
        <w:t>s</w:t>
      </w:r>
      <w:r w:rsidR="009B12B3" w:rsidRPr="002D632C">
        <w:rPr>
          <w:rFonts w:asciiTheme="majorHAnsi" w:hAnsiTheme="majorHAnsi" w:cstheme="majorHAnsi"/>
        </w:rPr>
        <w:t xml:space="preserve"> </w:t>
      </w:r>
      <w:r w:rsidR="007022DA" w:rsidRPr="002D632C">
        <w:rPr>
          <w:rFonts w:asciiTheme="majorHAnsi" w:hAnsiTheme="majorHAnsi" w:cstheme="majorHAnsi"/>
        </w:rPr>
        <w:t>from the manual mapping of crest lines</w:t>
      </w:r>
      <w:r w:rsidR="009B12B3" w:rsidRPr="002D632C">
        <w:rPr>
          <w:rFonts w:asciiTheme="majorHAnsi" w:hAnsiTheme="majorHAnsi" w:cstheme="majorHAnsi"/>
        </w:rPr>
        <w:t xml:space="preserve">. </w:t>
      </w:r>
      <w:r w:rsidR="002D632C" w:rsidRPr="002D632C">
        <w:rPr>
          <w:rFonts w:asciiTheme="majorHAnsi" w:hAnsiTheme="majorHAnsi" w:cstheme="majorHAnsi"/>
        </w:rPr>
        <w:t xml:space="preserve">For </w:t>
      </w:r>
      <w:r w:rsidR="002D632C" w:rsidRPr="002D632C">
        <w:rPr>
          <w:rFonts w:asciiTheme="majorHAnsi" w:hAnsiTheme="majorHAnsi" w:cstheme="majorHAnsi"/>
          <w:lang w:bidi="en-US"/>
        </w:rPr>
        <w:t xml:space="preserve">comparison </w:t>
      </w:r>
      <w:r w:rsidR="002D632C">
        <w:rPr>
          <w:rFonts w:asciiTheme="majorHAnsi" w:hAnsiTheme="majorHAnsi" w:cstheme="majorHAnsi"/>
          <w:lang w:bidi="en-US"/>
        </w:rPr>
        <w:t>the top left and center plots are from</w:t>
      </w:r>
      <w:r w:rsidR="002D632C" w:rsidRPr="002D632C">
        <w:rPr>
          <w:rFonts w:asciiTheme="majorHAnsi" w:hAnsiTheme="majorHAnsi" w:cstheme="majorHAnsi"/>
          <w:lang w:bidi="en-US"/>
        </w:rPr>
        <w:t xml:space="preserve"> McLaughlin/</w:t>
      </w:r>
      <w:proofErr w:type="spellStart"/>
      <w:r w:rsidR="002D632C" w:rsidRPr="002D632C">
        <w:rPr>
          <w:rFonts w:asciiTheme="majorHAnsi" w:hAnsiTheme="majorHAnsi" w:cstheme="majorHAnsi"/>
          <w:lang w:bidi="en-US"/>
        </w:rPr>
        <w:t>Nili</w:t>
      </w:r>
      <w:proofErr w:type="spellEnd"/>
      <w:r w:rsidR="002D632C" w:rsidRPr="002D632C">
        <w:rPr>
          <w:rFonts w:asciiTheme="majorHAnsi" w:hAnsiTheme="majorHAnsi" w:cstheme="majorHAnsi"/>
          <w:lang w:bidi="en-US"/>
        </w:rPr>
        <w:t xml:space="preserve"> Fossae </w:t>
      </w:r>
      <w:r w:rsidR="00EB7495">
        <w:rPr>
          <w:rFonts w:asciiTheme="majorHAnsi" w:hAnsiTheme="majorHAnsi" w:cstheme="majorHAnsi"/>
          <w:lang w:bidi="en-US"/>
        </w:rPr>
        <w:fldChar w:fldCharType="begin"/>
      </w:r>
      <w:r w:rsidR="00EB7495">
        <w:rPr>
          <w:rFonts w:asciiTheme="majorHAnsi" w:hAnsiTheme="majorHAnsi" w:cstheme="majorHAnsi"/>
          <w:lang w:bidi="en-US"/>
        </w:rPr>
        <w:instrText xml:space="preserve"> ADDIN ZOTERO_ITEM CSL_CITATION {"citationID":"uFJQIod9","properties":{"formattedCitation":"(Silvestro et al., 2020)","plainCitation":"(Silvestro et al., 2020)","noteIndex":0},"citationItems":[{"id":4634,"uris":["http://zotero.org/users/277520/items/PSA93EE6"],"uri":["http://zotero.org/users/277520/items/PSA93EE6"],"itemData":{"id":4634,"type":"article-journal","container-title":"Journal of Geophysical Research: Planets","DOI":"10.1029/2020JE006446","ISSN":"2169-9097, 2169-9100","journalAbbreviation":"J. Geophys. Res. Planets","language":"en","source":"DOI.org (Crossref)","title":"Megaripple Migration on Mars","URL":"https://onlinelibrary.wiley.com/doi/abs/10.1029/2020JE006446","author":[{"family":"Silvestro","given":"S."},{"family":"Chojnacki","given":"M."},{"family":"Vaz","given":"D. A."},{"family":"Cardinale","given":"M."},{"family":"Yizhaq","given":"H."},{"family":"Esposito","given":"F."}],"accessed":{"date-parts":[["2020",7,25]]},"issued":{"date-parts":[["2020",6,27]]}}}],"schema":"https://github.com/citation-style-language/schema/raw/master/csl-citation.json"} </w:instrText>
      </w:r>
      <w:r w:rsidR="00EB7495">
        <w:rPr>
          <w:rFonts w:asciiTheme="majorHAnsi" w:hAnsiTheme="majorHAnsi" w:cstheme="majorHAnsi"/>
          <w:lang w:bidi="en-US"/>
        </w:rPr>
        <w:fldChar w:fldCharType="separate"/>
      </w:r>
      <w:r w:rsidR="00AB5FD3">
        <w:rPr>
          <w:rFonts w:asciiTheme="majorHAnsi" w:hAnsiTheme="majorHAnsi" w:cstheme="majorHAnsi"/>
          <w:noProof/>
          <w:lang w:bidi="en-US"/>
        </w:rPr>
        <w:t>(Silvestro et al., 2020)</w:t>
      </w:r>
      <w:r w:rsidR="00EB7495">
        <w:rPr>
          <w:rFonts w:asciiTheme="majorHAnsi" w:hAnsiTheme="majorHAnsi" w:cstheme="majorHAnsi"/>
          <w:lang w:bidi="en-US"/>
        </w:rPr>
        <w:fldChar w:fldCharType="end"/>
      </w:r>
      <w:r w:rsidR="00EB7495">
        <w:rPr>
          <w:rFonts w:asciiTheme="majorHAnsi" w:hAnsiTheme="majorHAnsi" w:cstheme="majorHAnsi"/>
          <w:lang w:bidi="en-US"/>
        </w:rPr>
        <w:t>. Compare with Fig 5.</w:t>
      </w:r>
    </w:p>
    <w:p w14:paraId="795F235A" w14:textId="6C9F4B86" w:rsidR="009B12B3" w:rsidRPr="002D632C" w:rsidRDefault="007022DA" w:rsidP="009B12B3">
      <w:pPr>
        <w:rPr>
          <w:rFonts w:asciiTheme="majorHAnsi" w:hAnsiTheme="majorHAnsi" w:cstheme="majorHAnsi"/>
        </w:rPr>
      </w:pPr>
      <w:r w:rsidRPr="002D632C">
        <w:rPr>
          <w:rFonts w:asciiTheme="majorHAnsi" w:hAnsiTheme="majorHAnsi" w:cstheme="majorHAnsi"/>
          <w:bCs/>
          <w:noProof/>
          <w:color w:val="000000" w:themeColor="text1"/>
          <w:sz w:val="20"/>
          <w:szCs w:val="20"/>
        </w:rPr>
        <w:lastRenderedPageBreak/>
        <mc:AlternateContent>
          <mc:Choice Requires="wpg">
            <w:drawing>
              <wp:anchor distT="0" distB="0" distL="114300" distR="114300" simplePos="0" relativeHeight="251656192" behindDoc="0" locked="0" layoutInCell="0" allowOverlap="0" wp14:anchorId="6559B205" wp14:editId="5D8A1D53">
                <wp:simplePos x="0" y="0"/>
                <wp:positionH relativeFrom="column">
                  <wp:posOffset>1905</wp:posOffset>
                </wp:positionH>
                <wp:positionV relativeFrom="paragraph">
                  <wp:posOffset>159385</wp:posOffset>
                </wp:positionV>
                <wp:extent cx="4882515" cy="4554220"/>
                <wp:effectExtent l="0" t="0" r="0" b="5080"/>
                <wp:wrapTight wrapText="bothSides">
                  <wp:wrapPolygon edited="0">
                    <wp:start x="0" y="0"/>
                    <wp:lineTo x="0" y="17167"/>
                    <wp:lineTo x="169" y="21564"/>
                    <wp:lineTo x="21294" y="21564"/>
                    <wp:lineTo x="21238" y="0"/>
                    <wp:lineTo x="0" y="0"/>
                  </wp:wrapPolygon>
                </wp:wrapTight>
                <wp:docPr id="4" name="Group 4"/>
                <wp:cNvGraphicFramePr/>
                <a:graphic xmlns:a="http://schemas.openxmlformats.org/drawingml/2006/main">
                  <a:graphicData uri="http://schemas.microsoft.com/office/word/2010/wordprocessingGroup">
                    <wpg:wgp>
                      <wpg:cNvGrpSpPr/>
                      <wpg:grpSpPr>
                        <a:xfrm>
                          <a:off x="0" y="0"/>
                          <a:ext cx="4882515" cy="4554220"/>
                          <a:chOff x="0" y="237091"/>
                          <a:chExt cx="2871417" cy="2838086"/>
                        </a:xfrm>
                      </wpg:grpSpPr>
                      <wps:wsp>
                        <wps:cNvPr id="12" name="Text Box 11"/>
                        <wps:cNvSpPr txBox="1">
                          <a:spLocks noChangeArrowheads="1"/>
                        </wps:cNvSpPr>
                        <wps:spPr bwMode="auto">
                          <a:xfrm>
                            <a:off x="44604" y="2482828"/>
                            <a:ext cx="2826813" cy="59234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w="9525">
                                <a:solidFill>
                                  <a:srgbClr val="000000"/>
                                </a:solidFill>
                                <a:miter lim="800000"/>
                                <a:headEnd/>
                                <a:tailEnd/>
                              </a14:hiddenLine>
                            </a:ext>
                          </a:extLst>
                        </wps:spPr>
                        <wps:txbx>
                          <w:txbxContent>
                            <w:p w14:paraId="676E2877" w14:textId="5578A75B" w:rsidR="00EF492E" w:rsidRPr="00EB7495" w:rsidRDefault="00EF492E" w:rsidP="004D4BDB">
                              <w:pPr>
                                <w:jc w:val="both"/>
                                <w:rPr>
                                  <w:rFonts w:asciiTheme="majorHAnsi" w:hAnsiTheme="majorHAnsi" w:cstheme="majorHAnsi"/>
                                  <w:color w:val="000000" w:themeColor="text1"/>
                                </w:rPr>
                              </w:pPr>
                              <w:r w:rsidRPr="00EB7495">
                                <w:rPr>
                                  <w:rFonts w:asciiTheme="majorHAnsi" w:hAnsiTheme="majorHAnsi" w:cstheme="majorHAnsi"/>
                                  <w:b/>
                                  <w:color w:val="000000" w:themeColor="text1"/>
                                </w:rPr>
                                <w:t>Fig</w:t>
                              </w:r>
                              <w:r>
                                <w:rPr>
                                  <w:rFonts w:asciiTheme="majorHAnsi" w:hAnsiTheme="majorHAnsi" w:cstheme="majorHAnsi"/>
                                  <w:b/>
                                  <w:color w:val="000000" w:themeColor="text1"/>
                                </w:rPr>
                                <w:t>ure</w:t>
                              </w:r>
                              <w:r w:rsidRPr="00EB7495">
                                <w:rPr>
                                  <w:rFonts w:asciiTheme="majorHAnsi" w:hAnsiTheme="majorHAnsi" w:cstheme="majorHAnsi"/>
                                  <w:b/>
                                  <w:color w:val="000000" w:themeColor="text1"/>
                                </w:rPr>
                                <w:t xml:space="preserve"> S3.</w:t>
                              </w:r>
                              <w:r w:rsidRPr="00EB7495">
                                <w:rPr>
                                  <w:rFonts w:asciiTheme="majorHAnsi" w:hAnsiTheme="majorHAnsi" w:cstheme="majorHAnsi"/>
                                  <w:color w:val="000000" w:themeColor="text1"/>
                                </w:rPr>
                                <w:t xml:space="preserve"> Example of north polar erg active megaripples where bedform heights of 1-2 m are measurable in HiRISE DTMs (1 m/post). Buzzel dune field in the Olympia </w:t>
                              </w:r>
                              <w:r w:rsidR="00E414CF">
                                <w:rPr>
                                  <w:rFonts w:asciiTheme="majorHAnsi" w:hAnsiTheme="majorHAnsi" w:cstheme="majorHAnsi"/>
                                  <w:color w:val="000000" w:themeColor="text1"/>
                                </w:rPr>
                                <w:t>Cavi</w:t>
                              </w:r>
                              <w:r w:rsidRPr="00EB7495">
                                <w:rPr>
                                  <w:rFonts w:asciiTheme="majorHAnsi" w:hAnsiTheme="majorHAnsi" w:cstheme="majorHAnsi"/>
                                  <w:color w:val="000000" w:themeColor="text1"/>
                                </w:rPr>
                                <w:t xml:space="preserve"> reentrant.</w:t>
                              </w:r>
                            </w:p>
                          </w:txbxContent>
                        </wps:txbx>
                        <wps:bodyPr rot="0" vert="horz" wrap="square" lIns="0" tIns="45720" rIns="91440" bIns="0" anchor="t" anchorCtr="0" upright="1">
                          <a:noAutofit/>
                        </wps:bodyPr>
                      </wps:wsp>
                      <pic:pic xmlns:pic="http://schemas.openxmlformats.org/drawingml/2006/picture">
                        <pic:nvPicPr>
                          <pic:cNvPr id="2" name="Picture 2" descr="A close up of text on a white background&#10;&#10;Description automatically generated"/>
                          <pic:cNvPicPr>
                            <a:picLocks noChangeAspect="1"/>
                          </pic:cNvPicPr>
                        </pic:nvPicPr>
                        <pic:blipFill>
                          <a:blip r:embed="rId15"/>
                          <a:stretch>
                            <a:fillRect/>
                          </a:stretch>
                        </pic:blipFill>
                        <pic:spPr>
                          <a:xfrm>
                            <a:off x="0" y="237091"/>
                            <a:ext cx="2819400" cy="22561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559B205" id="Group 4" o:spid="_x0000_s1026" style="position:absolute;margin-left:.15pt;margin-top:12.55pt;width:384.45pt;height:358.6pt;z-index:251656192;mso-width-relative:margin;mso-height-relative:margin" coordorigin=",2370" coordsize="28714,2838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13;&#10;///+///+//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13;&#10;///+///+///+///+//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13;&#10;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AwMDAwMDAwMDAwMDA&#13;&#10;wMDAwMC/v7++vr7AwMDAwMDBwcHBwcHBwcHBwcHBwcHBwcHBwcHBwcHBwcG9i1ALAAAAAAAAAAAA&#13;&#10;AAAAAAAAAB4/bpe0wcHBwcHBwcHBwcHBwcHBwcHBwcC+vr7BwcHBwcHBwcHBwcHBwcHBwcHBwcHB&#13;&#10;wcG/pnpCGgcAAAALLS0nABpQi7TBwaJuLQsLUIu9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C8ik8LABpP&#13;&#10;irPAwMDAwMDAwLmlfEcaAA8wbZ++wMDAwMDAwMDAwMDAwMDAwMDAwMDAwMDAwMDAwMDAwMDAwMDA&#13;&#10;wMDAwMDAwKp8PxIAGlKKs77AwMDAwMDAwMDAwKFtLQsLT4q8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C8&#13;&#10;ik8LABpPirPAwMDAwMDAwMDAwKp8PxIAHl+YvsDAwMDAwMDAwMDAwMDAwMDAwMDAwMDAwMDAwMDA&#13;&#10;wMDAwMDAwMDAwMDAwKFtLQsALW2lwMDAwMDAwMDAwMDAwKFtLQsLT4q8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G9i1ALABpQi7TBwcHBwcHBwcHBwbSLUBoAC1CLvcHBwcHBwcHBwcHBwcHBwcHBwcHBwcHB&#13;&#10;wcHBwcHBwcHBwcHBwcHBwcHBwaJuLQsALW6mwcHBwcHBwcHBwcHBwaJuLQsLUIu9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G9i1ALABpQi7TBwcHBwcHBwcHBwat9PxMALW6mwb2mbjQACzxdWjEHAB5CfaS/&#13;&#10;wbqmi2Q/GgcAAAAAAB4/Yommv8HBvYtQCwAAAAAAAAAAADRui2ktABpQi7TBwaJuLQsLUIu9wcHB&#13;&#10;wb+0mXhQLQ8AAAAAAB4/Yommv8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C8ik8LABpPirPAwMDAwMDAwLGYbUEaABI/fKrAwLylbTQAAAAAACBM&#13;&#10;a1xBUoWmilIaAA8tUoOlvr6zlmEtBwcaT4izwMDAwKFtLQsALW2lwMDApW0tABpPirPAwKFtLQsL&#13;&#10;T4q8wMC+pG0wBwcaQXqlvr6zlmEtBwcaT4iz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C8ik8LAAAAAAAAAAAAAAAAAAAAGj9ffJizwMDAwLylbTQA&#13;&#10;AB5BfKS+wMDAwKp8PxIAHl+YvsDAwMDAwLmkbTYHACdfmLfAwKFtLQsALW2lwMDApW0tABpPirPA&#13;&#10;wKFtLQsLT4q8wKp8PxIAB0F8sb7AwMDAwLeYXycAB0F8sb7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C8ik8LABpPirPAwMDAwMDAwMDAwMDAwMDAwMDA&#13;&#10;wLylbTQAC0+KvMDAwMDAvIpPCwALT4q8wMDAwMDAwMC+mF8eABI/fKrAwKFtLQsALW2lwMDApW0t&#13;&#10;ABpPirPAwKFtLQsLT4q8vpZfHgcALW2lwMDAwMDAwMC8ik8LABpPirP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C8ik8LABpPirPAwMDAwMDAwMDAwMDA&#13;&#10;wMDAwMDAwLylbTQAC0+KvMDAwMDAvIpPCwALT4q8wMDAwMDAwMDApW0tAAstbaHAwKFtLQsALW2l&#13;&#10;wMDApW0tABpPirPAwKFtLQsLT4q8vIpPCwAAAAAAAAAAAAAAAAAAAAAAABpPirP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C8ik8LABpPirPAwMDAwMDA&#13;&#10;wMDAwMDAwMDAwMDAwLylbTQAC0+KvMDAwMDAvIpPCwALT4q8wMDAwMDAwMC+mF8eABI/fKrAwKFt&#13;&#10;LQsALW2lwMDApW0tABpPirPAwKFtLQsLT4q8vpZfHgcLT4q8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C8ik8LABpPirPA&#13;&#10;wMDAwMDAwMDAwMDAwMDAwMDAwLylbTQAC0+KvMDAwMDAwKp8PxIAHl+YvsDAwMDAwLmkbTYHACdf&#13;&#10;mLfAwKFtLQsALW2lwMDApW0tABpPirPAwKFtLQsLT4q8wKp8PxIAHl+YvsDAwMDAwLeYXycAB0F8&#13;&#10;sb7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C/v7/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13;&#10;//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" o:allowincell="f" o:allowoverlap="f">
                <v:shapetype id="_x0000_t202" coordsize="21600,21600" o:spt="202" path="m,l,21600r21600,l21600,xe">
                  <v:stroke joinstyle="miter"/>
                  <v:path gradientshapeok="t" o:connecttype="rect"/>
                </v:shapetype>
                <v:shape id="Text Box 11" o:spid="_x0000_s1027" type="#_x0000_t202" style="position:absolute;left:446;top:24828;width:28268;height:5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" filled="f" stroked="f">
                  <v:textbox inset="0,,,0">
                    <w:txbxContent>
                      <w:p w14:paraId="676E2877" w14:textId="5578A75B" w:rsidR="00EF492E" w:rsidRPr="00EB7495" w:rsidRDefault="00EF492E" w:rsidP="004D4BDB">
                        <w:pPr>
                          <w:jc w:val="both"/>
                          <w:rPr>
                            <w:rFonts w:asciiTheme="majorHAnsi" w:hAnsiTheme="majorHAnsi" w:cstheme="majorHAnsi"/>
                            <w:color w:val="000000" w:themeColor="text1"/>
                          </w:rPr>
                        </w:pPr>
                        <w:r w:rsidRPr="00EB7495">
                          <w:rPr>
                            <w:rFonts w:asciiTheme="majorHAnsi" w:hAnsiTheme="majorHAnsi" w:cstheme="majorHAnsi"/>
                            <w:b/>
                            <w:color w:val="000000" w:themeColor="text1"/>
                          </w:rPr>
                          <w:t>Fig</w:t>
                        </w:r>
                        <w:r>
                          <w:rPr>
                            <w:rFonts w:asciiTheme="majorHAnsi" w:hAnsiTheme="majorHAnsi" w:cstheme="majorHAnsi"/>
                            <w:b/>
                            <w:color w:val="000000" w:themeColor="text1"/>
                          </w:rPr>
                          <w:t>ure</w:t>
                        </w:r>
                        <w:r w:rsidRPr="00EB7495">
                          <w:rPr>
                            <w:rFonts w:asciiTheme="majorHAnsi" w:hAnsiTheme="majorHAnsi" w:cstheme="majorHAnsi"/>
                            <w:b/>
                            <w:color w:val="000000" w:themeColor="text1"/>
                          </w:rPr>
                          <w:t xml:space="preserve"> S3.</w:t>
                        </w:r>
                        <w:r w:rsidRPr="00EB7495">
                          <w:rPr>
                            <w:rFonts w:asciiTheme="majorHAnsi" w:hAnsiTheme="majorHAnsi" w:cstheme="majorHAnsi"/>
                            <w:color w:val="000000" w:themeColor="text1"/>
                          </w:rPr>
                          <w:t xml:space="preserve"> Example of north polar erg active megaripples where bedform heights of 1-2 m are measurable in HiRISE DTMs (1 m/post). Buzzel dune field in the Olympia </w:t>
                        </w:r>
                        <w:proofErr w:type="spellStart"/>
                        <w:r w:rsidR="00E414CF">
                          <w:rPr>
                            <w:rFonts w:asciiTheme="majorHAnsi" w:hAnsiTheme="majorHAnsi" w:cstheme="majorHAnsi"/>
                            <w:color w:val="000000" w:themeColor="text1"/>
                          </w:rPr>
                          <w:t>Cavi</w:t>
                        </w:r>
                        <w:proofErr w:type="spellEnd"/>
                        <w:r w:rsidRPr="00EB7495">
                          <w:rPr>
                            <w:rFonts w:asciiTheme="majorHAnsi" w:hAnsiTheme="majorHAnsi" w:cstheme="majorHAnsi"/>
                            <w:color w:val="000000" w:themeColor="text1"/>
                          </w:rPr>
                          <w:t xml:space="preserve"> reentrant.</w:t>
                        </w:r>
                      </w:p>
                    </w:txbxContent>
                  </v:textbox>
                </v:shape>
                <v:shape id="Picture 2" o:spid="_x0000_s1028" type="#_x0000_t75" alt="A close up of text on a white background&#10;&#10;Description automatically generated" style="position:absolute;top:2370;width:28194;height:225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">
                  <v:imagedata r:id="rId21" o:title="A close up of text on a white background&#10;&#10;Description automatically generated"/>
                </v:shape>
                <w10:wrap type="tight"/>
              </v:group>
            </w:pict>
          </mc:Fallback>
        </mc:AlternateContent>
      </w:r>
    </w:p>
    <w:p w14:paraId="059DA8E1" w14:textId="0C64631C" w:rsidR="009B12B3" w:rsidRPr="002D632C" w:rsidRDefault="009B12B3" w:rsidP="009B12B3">
      <w:pPr>
        <w:rPr>
          <w:rFonts w:asciiTheme="majorHAnsi" w:hAnsiTheme="majorHAnsi" w:cstheme="majorHAnsi"/>
        </w:rPr>
      </w:pPr>
    </w:p>
    <w:p w14:paraId="023AD276" w14:textId="25A8AF91" w:rsidR="009B12B3" w:rsidRPr="002D632C" w:rsidRDefault="009B12B3" w:rsidP="009B12B3">
      <w:pPr>
        <w:rPr>
          <w:rFonts w:asciiTheme="majorHAnsi" w:hAnsiTheme="majorHAnsi" w:cstheme="majorHAnsi"/>
        </w:rPr>
      </w:pPr>
    </w:p>
    <w:p w14:paraId="53641815" w14:textId="41FCB645" w:rsidR="009B12B3" w:rsidRPr="002D632C" w:rsidRDefault="009B12B3" w:rsidP="009B12B3">
      <w:pPr>
        <w:rPr>
          <w:rFonts w:asciiTheme="majorHAnsi" w:hAnsiTheme="majorHAnsi" w:cstheme="majorHAnsi"/>
        </w:rPr>
      </w:pPr>
    </w:p>
    <w:p w14:paraId="16E94A56" w14:textId="0ED593D8" w:rsidR="009B12B3" w:rsidRPr="002D632C" w:rsidRDefault="009B12B3" w:rsidP="009B12B3">
      <w:pPr>
        <w:rPr>
          <w:rFonts w:asciiTheme="majorHAnsi" w:hAnsiTheme="majorHAnsi" w:cstheme="majorHAnsi"/>
        </w:rPr>
      </w:pPr>
    </w:p>
    <w:p w14:paraId="32958DB3" w14:textId="2E69E9C4" w:rsidR="009B12B3" w:rsidRPr="002D632C" w:rsidRDefault="009B12B3" w:rsidP="009B12B3">
      <w:pPr>
        <w:rPr>
          <w:rFonts w:asciiTheme="majorHAnsi" w:hAnsiTheme="majorHAnsi" w:cstheme="majorHAnsi"/>
        </w:rPr>
      </w:pPr>
    </w:p>
    <w:p w14:paraId="3039C099" w14:textId="329E707F" w:rsidR="009B12B3" w:rsidRPr="002D632C" w:rsidRDefault="009B12B3" w:rsidP="009B12B3">
      <w:pPr>
        <w:rPr>
          <w:rFonts w:asciiTheme="majorHAnsi" w:hAnsiTheme="majorHAnsi" w:cstheme="majorHAnsi"/>
        </w:rPr>
      </w:pPr>
    </w:p>
    <w:p w14:paraId="034E737C" w14:textId="73B10A20" w:rsidR="009B12B3" w:rsidRPr="002D632C" w:rsidRDefault="009B12B3" w:rsidP="009B12B3">
      <w:pPr>
        <w:rPr>
          <w:rFonts w:asciiTheme="majorHAnsi" w:hAnsiTheme="majorHAnsi" w:cstheme="majorHAnsi"/>
        </w:rPr>
      </w:pPr>
    </w:p>
    <w:p w14:paraId="69DE62AA" w14:textId="137BFA0A" w:rsidR="009B12B3" w:rsidRPr="002D632C" w:rsidRDefault="009B12B3" w:rsidP="009B12B3">
      <w:pPr>
        <w:rPr>
          <w:rFonts w:asciiTheme="majorHAnsi" w:hAnsiTheme="majorHAnsi" w:cstheme="majorHAnsi"/>
        </w:rPr>
      </w:pPr>
    </w:p>
    <w:p w14:paraId="163402CA" w14:textId="645BB8DA" w:rsidR="009B12B3" w:rsidRPr="002D632C" w:rsidRDefault="009B12B3" w:rsidP="009B12B3">
      <w:pPr>
        <w:rPr>
          <w:rFonts w:asciiTheme="majorHAnsi" w:hAnsiTheme="majorHAnsi" w:cstheme="majorHAnsi"/>
        </w:rPr>
      </w:pPr>
    </w:p>
    <w:p w14:paraId="2DCF6940" w14:textId="09057EDD" w:rsidR="009B12B3" w:rsidRPr="002D632C" w:rsidRDefault="009B12B3" w:rsidP="009B12B3">
      <w:pPr>
        <w:rPr>
          <w:rFonts w:asciiTheme="majorHAnsi" w:hAnsiTheme="majorHAnsi" w:cstheme="majorHAnsi"/>
        </w:rPr>
      </w:pPr>
    </w:p>
    <w:p w14:paraId="32E0AA1F" w14:textId="6FEB25D3" w:rsidR="009B12B3" w:rsidRPr="002D632C" w:rsidRDefault="009B12B3" w:rsidP="009B12B3">
      <w:pPr>
        <w:rPr>
          <w:rFonts w:asciiTheme="majorHAnsi" w:hAnsiTheme="majorHAnsi" w:cstheme="majorHAnsi"/>
        </w:rPr>
      </w:pPr>
    </w:p>
    <w:p w14:paraId="2B170332" w14:textId="2CE24C3D" w:rsidR="009B12B3" w:rsidRPr="002D632C" w:rsidRDefault="009B12B3" w:rsidP="009B12B3">
      <w:pPr>
        <w:rPr>
          <w:rFonts w:asciiTheme="majorHAnsi" w:hAnsiTheme="majorHAnsi" w:cstheme="majorHAnsi"/>
        </w:rPr>
      </w:pPr>
    </w:p>
    <w:p w14:paraId="0093870C" w14:textId="36B08464" w:rsidR="009B12B3" w:rsidRPr="002D632C" w:rsidRDefault="009B12B3" w:rsidP="009B12B3">
      <w:pPr>
        <w:rPr>
          <w:rFonts w:asciiTheme="majorHAnsi" w:hAnsiTheme="majorHAnsi" w:cstheme="majorHAnsi"/>
        </w:rPr>
      </w:pPr>
    </w:p>
    <w:p w14:paraId="2CD3D08A" w14:textId="54F405C3" w:rsidR="009B12B3" w:rsidRPr="002D632C" w:rsidRDefault="009B12B3" w:rsidP="009B12B3">
      <w:pPr>
        <w:rPr>
          <w:rFonts w:asciiTheme="majorHAnsi" w:hAnsiTheme="majorHAnsi" w:cstheme="majorHAnsi"/>
        </w:rPr>
      </w:pPr>
    </w:p>
    <w:p w14:paraId="308DFC8E" w14:textId="521EB0F2" w:rsidR="009B12B3" w:rsidRPr="002D632C" w:rsidRDefault="009B12B3" w:rsidP="009B12B3">
      <w:pPr>
        <w:rPr>
          <w:rFonts w:asciiTheme="majorHAnsi" w:hAnsiTheme="majorHAnsi" w:cstheme="majorHAnsi"/>
        </w:rPr>
      </w:pPr>
    </w:p>
    <w:p w14:paraId="7E771A30" w14:textId="3A34A151" w:rsidR="009B12B3" w:rsidRPr="002D632C" w:rsidRDefault="009B12B3" w:rsidP="009B12B3">
      <w:pPr>
        <w:rPr>
          <w:rFonts w:asciiTheme="majorHAnsi" w:hAnsiTheme="majorHAnsi" w:cstheme="majorHAnsi"/>
        </w:rPr>
      </w:pPr>
    </w:p>
    <w:p w14:paraId="101D8043" w14:textId="56CE4A07" w:rsidR="009B12B3" w:rsidRPr="002D632C" w:rsidRDefault="009B12B3" w:rsidP="009B12B3">
      <w:pPr>
        <w:rPr>
          <w:rFonts w:asciiTheme="majorHAnsi" w:hAnsiTheme="majorHAnsi" w:cstheme="majorHAnsi"/>
        </w:rPr>
      </w:pPr>
    </w:p>
    <w:p w14:paraId="42FAD785" w14:textId="2C2ACF27" w:rsidR="009B12B3" w:rsidRPr="002D632C" w:rsidRDefault="009B12B3" w:rsidP="009B12B3">
      <w:pPr>
        <w:rPr>
          <w:rFonts w:asciiTheme="majorHAnsi" w:hAnsiTheme="majorHAnsi" w:cstheme="majorHAnsi"/>
        </w:rPr>
      </w:pPr>
    </w:p>
    <w:p w14:paraId="0159C9BD" w14:textId="6C9CFE78" w:rsidR="009B12B3" w:rsidRPr="002D632C" w:rsidRDefault="009B12B3" w:rsidP="009B12B3">
      <w:pPr>
        <w:rPr>
          <w:rFonts w:asciiTheme="majorHAnsi" w:hAnsiTheme="majorHAnsi" w:cstheme="majorHAnsi"/>
        </w:rPr>
      </w:pPr>
    </w:p>
    <w:p w14:paraId="5DDB453E" w14:textId="3FFC4672" w:rsidR="009B12B3" w:rsidRPr="002D632C" w:rsidRDefault="009B12B3" w:rsidP="009B12B3">
      <w:pPr>
        <w:rPr>
          <w:rFonts w:asciiTheme="majorHAnsi" w:hAnsiTheme="majorHAnsi" w:cstheme="majorHAnsi"/>
        </w:rPr>
      </w:pPr>
    </w:p>
    <w:p w14:paraId="4C2764F8" w14:textId="1E596AF8" w:rsidR="009B12B3" w:rsidRPr="002D632C" w:rsidRDefault="009B12B3" w:rsidP="009B12B3">
      <w:pPr>
        <w:rPr>
          <w:rFonts w:asciiTheme="majorHAnsi" w:hAnsiTheme="majorHAnsi" w:cstheme="majorHAnsi"/>
        </w:rPr>
      </w:pPr>
    </w:p>
    <w:p w14:paraId="67695CA5" w14:textId="50141AC1" w:rsidR="009B12B3" w:rsidRPr="002D632C" w:rsidRDefault="009B12B3" w:rsidP="009B12B3">
      <w:pPr>
        <w:rPr>
          <w:rFonts w:asciiTheme="majorHAnsi" w:hAnsiTheme="majorHAnsi" w:cstheme="majorHAnsi"/>
        </w:rPr>
      </w:pPr>
    </w:p>
    <w:p w14:paraId="2E533EC6" w14:textId="2988BA8F" w:rsidR="009B12B3" w:rsidRPr="002D632C" w:rsidRDefault="009B12B3" w:rsidP="009B12B3">
      <w:pPr>
        <w:tabs>
          <w:tab w:val="left" w:pos="922"/>
        </w:tabs>
        <w:rPr>
          <w:rFonts w:asciiTheme="majorHAnsi" w:hAnsiTheme="majorHAnsi" w:cstheme="majorHAnsi"/>
        </w:rPr>
      </w:pPr>
      <w:r w:rsidRPr="002D632C">
        <w:rPr>
          <w:rFonts w:asciiTheme="majorHAnsi" w:hAnsiTheme="majorHAnsi" w:cstheme="majorHAnsi"/>
        </w:rPr>
        <w:tab/>
      </w:r>
    </w:p>
    <w:p w14:paraId="51272413" w14:textId="40310788" w:rsidR="009B12B3" w:rsidRPr="002D632C" w:rsidRDefault="00887601" w:rsidP="009B12B3">
      <w:pPr>
        <w:tabs>
          <w:tab w:val="left" w:pos="922"/>
        </w:tabs>
        <w:rPr>
          <w:rFonts w:asciiTheme="majorHAnsi" w:hAnsiTheme="majorHAnsi" w:cstheme="majorHAnsi"/>
        </w:rPr>
      </w:pPr>
      <w:r w:rsidRPr="00887601">
        <w:rPr>
          <w:rFonts w:asciiTheme="majorHAnsi" w:hAnsiTheme="majorHAnsi" w:cstheme="majorHAnsi"/>
          <w:noProof/>
        </w:rPr>
        <w:lastRenderedPageBreak/>
        <w:drawing>
          <wp:inline distT="0" distB="0" distL="0" distR="0" wp14:anchorId="33FACAAB" wp14:editId="393F09C8">
            <wp:extent cx="5513033" cy="7074528"/>
            <wp:effectExtent l="0" t="0" r="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22"/>
                    <a:stretch>
                      <a:fillRect/>
                    </a:stretch>
                  </pic:blipFill>
                  <pic:spPr>
                    <a:xfrm>
                      <a:off x="0" y="0"/>
                      <a:ext cx="5523496" cy="7087955"/>
                    </a:xfrm>
                    <a:prstGeom prst="rect">
                      <a:avLst/>
                    </a:prstGeom>
                  </pic:spPr>
                </pic:pic>
              </a:graphicData>
            </a:graphic>
          </wp:inline>
        </w:drawing>
      </w:r>
    </w:p>
    <w:p w14:paraId="5D9190DC" w14:textId="1F7F06F6" w:rsidR="009B12B3" w:rsidRPr="002D632C" w:rsidRDefault="009B12B3" w:rsidP="00EB7495">
      <w:pPr>
        <w:tabs>
          <w:tab w:val="left" w:pos="922"/>
        </w:tabs>
        <w:jc w:val="both"/>
        <w:rPr>
          <w:rFonts w:asciiTheme="majorHAnsi" w:hAnsiTheme="majorHAnsi" w:cstheme="majorHAnsi"/>
        </w:rPr>
      </w:pPr>
      <w:r w:rsidRPr="002D632C">
        <w:rPr>
          <w:rFonts w:asciiTheme="majorHAnsi" w:hAnsiTheme="majorHAnsi" w:cstheme="majorHAnsi"/>
          <w:b/>
        </w:rPr>
        <w:t>Figure S</w:t>
      </w:r>
      <w:r w:rsidR="00AA6F51" w:rsidRPr="002D632C">
        <w:rPr>
          <w:rFonts w:asciiTheme="majorHAnsi" w:hAnsiTheme="majorHAnsi" w:cstheme="majorHAnsi"/>
          <w:b/>
        </w:rPr>
        <w:t>4</w:t>
      </w:r>
      <w:r w:rsidRPr="002D632C">
        <w:rPr>
          <w:rFonts w:asciiTheme="majorHAnsi" w:hAnsiTheme="majorHAnsi" w:cstheme="majorHAnsi"/>
          <w:b/>
        </w:rPr>
        <w:t>.</w:t>
      </w:r>
      <w:r w:rsidRPr="002D632C">
        <w:rPr>
          <w:rFonts w:asciiTheme="majorHAnsi" w:hAnsiTheme="majorHAnsi" w:cstheme="majorHAnsi"/>
        </w:rPr>
        <w:t xml:space="preserve"> </w:t>
      </w:r>
      <w:r w:rsidR="00EB7495" w:rsidRPr="002D632C">
        <w:rPr>
          <w:rFonts w:asciiTheme="majorHAnsi" w:hAnsiTheme="majorHAnsi" w:cstheme="majorHAnsi"/>
        </w:rPr>
        <w:t xml:space="preserve">Examples of </w:t>
      </w:r>
      <w:proofErr w:type="spellStart"/>
      <w:r w:rsidR="00EB7495" w:rsidRPr="002D632C">
        <w:rPr>
          <w:rFonts w:asciiTheme="majorHAnsi" w:hAnsiTheme="majorHAnsi" w:cstheme="majorHAnsi"/>
        </w:rPr>
        <w:t>Buzzel</w:t>
      </w:r>
      <w:proofErr w:type="spellEnd"/>
      <w:r w:rsidR="00EB7495" w:rsidRPr="002D632C">
        <w:rPr>
          <w:rFonts w:asciiTheme="majorHAnsi" w:hAnsiTheme="majorHAnsi" w:cstheme="majorHAnsi"/>
        </w:rPr>
        <w:t xml:space="preserve"> </w:t>
      </w:r>
      <w:r w:rsidR="00EB7495">
        <w:rPr>
          <w:rFonts w:asciiTheme="majorHAnsi" w:hAnsiTheme="majorHAnsi" w:cstheme="majorHAnsi"/>
        </w:rPr>
        <w:t>bedforms</w:t>
      </w:r>
      <w:r w:rsidR="00EB7495" w:rsidRPr="002D632C">
        <w:rPr>
          <w:rFonts w:asciiTheme="majorHAnsi" w:hAnsiTheme="majorHAnsi" w:cstheme="majorHAnsi"/>
        </w:rPr>
        <w:t xml:space="preserve"> measurements</w:t>
      </w:r>
      <w:r w:rsidR="00EB7495">
        <w:rPr>
          <w:rFonts w:asciiTheme="majorHAnsi" w:hAnsiTheme="majorHAnsi" w:cstheme="majorHAnsi"/>
        </w:rPr>
        <w:t xml:space="preserve"> and activity, with</w:t>
      </w:r>
      <w:r w:rsidR="00EB7495" w:rsidRPr="002D632C">
        <w:rPr>
          <w:rFonts w:asciiTheme="majorHAnsi" w:hAnsiTheme="majorHAnsi" w:cstheme="majorHAnsi"/>
        </w:rPr>
        <w:t xml:space="preserve"> </w:t>
      </w:r>
      <w:r w:rsidRPr="002D632C">
        <w:rPr>
          <w:rFonts w:asciiTheme="majorHAnsi" w:hAnsiTheme="majorHAnsi" w:cstheme="majorHAnsi"/>
        </w:rPr>
        <w:t xml:space="preserve">(top) dune </w:t>
      </w:r>
      <w:r w:rsidR="00EB7495">
        <w:rPr>
          <w:rFonts w:asciiTheme="majorHAnsi" w:hAnsiTheme="majorHAnsi" w:cstheme="majorHAnsi"/>
        </w:rPr>
        <w:t>crest advancements,</w:t>
      </w:r>
      <w:r w:rsidRPr="002D632C">
        <w:rPr>
          <w:rFonts w:asciiTheme="majorHAnsi" w:hAnsiTheme="majorHAnsi" w:cstheme="majorHAnsi"/>
        </w:rPr>
        <w:t xml:space="preserve"> (</w:t>
      </w:r>
      <w:r w:rsidR="00EB7495">
        <w:rPr>
          <w:rFonts w:asciiTheme="majorHAnsi" w:hAnsiTheme="majorHAnsi" w:cstheme="majorHAnsi"/>
        </w:rPr>
        <w:t>middle</w:t>
      </w:r>
      <w:r w:rsidRPr="002D632C">
        <w:rPr>
          <w:rFonts w:asciiTheme="majorHAnsi" w:hAnsiTheme="majorHAnsi" w:cstheme="majorHAnsi"/>
        </w:rPr>
        <w:t xml:space="preserve">) </w:t>
      </w:r>
      <w:r w:rsidR="00EB7495">
        <w:rPr>
          <w:rFonts w:asciiTheme="majorHAnsi" w:hAnsiTheme="majorHAnsi" w:cstheme="majorHAnsi"/>
        </w:rPr>
        <w:t xml:space="preserve">manually-mapped </w:t>
      </w:r>
      <w:r w:rsidR="003162EA" w:rsidRPr="002D632C">
        <w:rPr>
          <w:rFonts w:asciiTheme="majorHAnsi" w:hAnsiTheme="majorHAnsi" w:cstheme="majorHAnsi"/>
        </w:rPr>
        <w:t>megaripple crest lines</w:t>
      </w:r>
      <w:r w:rsidR="00EB7495">
        <w:rPr>
          <w:rFonts w:asciiTheme="majorHAnsi" w:hAnsiTheme="majorHAnsi" w:cstheme="majorHAnsi"/>
        </w:rPr>
        <w:t>, and</w:t>
      </w:r>
      <w:r w:rsidR="003162EA" w:rsidRPr="002D632C">
        <w:rPr>
          <w:rFonts w:asciiTheme="majorHAnsi" w:hAnsiTheme="majorHAnsi" w:cstheme="majorHAnsi"/>
        </w:rPr>
        <w:t xml:space="preserve"> (</w:t>
      </w:r>
      <w:r w:rsidR="00EB7495">
        <w:rPr>
          <w:rFonts w:asciiTheme="majorHAnsi" w:hAnsiTheme="majorHAnsi" w:cstheme="majorHAnsi"/>
        </w:rPr>
        <w:t>bottom</w:t>
      </w:r>
      <w:r w:rsidR="003162EA" w:rsidRPr="002D632C">
        <w:rPr>
          <w:rFonts w:asciiTheme="majorHAnsi" w:hAnsiTheme="majorHAnsi" w:cstheme="majorHAnsi"/>
        </w:rPr>
        <w:t xml:space="preserve">) </w:t>
      </w:r>
      <w:r w:rsidR="00EB7495">
        <w:rPr>
          <w:rFonts w:asciiTheme="majorHAnsi" w:hAnsiTheme="majorHAnsi" w:cstheme="majorHAnsi"/>
        </w:rPr>
        <w:t xml:space="preserve">ripple </w:t>
      </w:r>
      <w:r w:rsidR="003162EA" w:rsidRPr="002D632C">
        <w:rPr>
          <w:rFonts w:asciiTheme="majorHAnsi" w:hAnsiTheme="majorHAnsi" w:cstheme="majorHAnsi"/>
        </w:rPr>
        <w:t xml:space="preserve">migration </w:t>
      </w:r>
      <w:r w:rsidR="00EB7495">
        <w:rPr>
          <w:rFonts w:asciiTheme="majorHAnsi" w:hAnsiTheme="majorHAnsi" w:cstheme="majorHAnsi"/>
        </w:rPr>
        <w:t xml:space="preserve">during the early summer. All comparisons show the two time periods for the same area and the right subfigures provide flux information. </w:t>
      </w:r>
      <w:r w:rsidR="004D1C5F">
        <w:rPr>
          <w:rFonts w:asciiTheme="majorHAnsi" w:hAnsiTheme="majorHAnsi" w:cstheme="majorHAnsi"/>
          <w:lang w:bidi="en-US"/>
        </w:rPr>
        <w:t>Compare with Fig 7.</w:t>
      </w:r>
      <w:r w:rsidR="002D1FCD">
        <w:rPr>
          <w:rFonts w:asciiTheme="majorHAnsi" w:hAnsiTheme="majorHAnsi" w:cstheme="majorHAnsi"/>
          <w:lang w:bidi="en-US"/>
        </w:rPr>
        <w:t xml:space="preserve"> North is up in all figures.</w:t>
      </w:r>
    </w:p>
    <w:p w14:paraId="05F36B6F" w14:textId="2BA847CF" w:rsidR="009B12B3" w:rsidRPr="002D632C" w:rsidRDefault="009B12B3" w:rsidP="009B12B3">
      <w:pPr>
        <w:tabs>
          <w:tab w:val="left" w:pos="922"/>
        </w:tabs>
        <w:rPr>
          <w:rFonts w:asciiTheme="majorHAnsi" w:hAnsiTheme="majorHAnsi" w:cstheme="majorHAnsi"/>
        </w:rPr>
      </w:pPr>
    </w:p>
    <w:p w14:paraId="71D7A444" w14:textId="57AE981A" w:rsidR="009B12B3" w:rsidRPr="002D632C" w:rsidRDefault="00D71188" w:rsidP="009B12B3">
      <w:pPr>
        <w:tabs>
          <w:tab w:val="left" w:pos="922"/>
        </w:tabs>
        <w:rPr>
          <w:rFonts w:asciiTheme="majorHAnsi" w:hAnsiTheme="majorHAnsi" w:cstheme="majorHAnsi"/>
        </w:rPr>
      </w:pPr>
      <w:r w:rsidRPr="00D71188">
        <w:rPr>
          <w:rFonts w:asciiTheme="majorHAnsi" w:hAnsiTheme="majorHAnsi" w:cstheme="majorHAnsi"/>
          <w:noProof/>
        </w:rPr>
        <w:lastRenderedPageBreak/>
        <w:drawing>
          <wp:inline distT="0" distB="0" distL="0" distR="0" wp14:anchorId="600E019F" wp14:editId="19F4737F">
            <wp:extent cx="5486400" cy="5750805"/>
            <wp:effectExtent l="0" t="0" r="0" b="254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a:stretch>
                      <a:fillRect/>
                    </a:stretch>
                  </pic:blipFill>
                  <pic:spPr>
                    <a:xfrm>
                      <a:off x="0" y="0"/>
                      <a:ext cx="5497859" cy="5762817"/>
                    </a:xfrm>
                    <a:prstGeom prst="rect">
                      <a:avLst/>
                    </a:prstGeom>
                  </pic:spPr>
                </pic:pic>
              </a:graphicData>
            </a:graphic>
          </wp:inline>
        </w:drawing>
      </w:r>
    </w:p>
    <w:p w14:paraId="5E4A0B16" w14:textId="23C2BF3D" w:rsidR="003162EA" w:rsidRPr="002D632C" w:rsidRDefault="003162EA" w:rsidP="00D71188">
      <w:pPr>
        <w:tabs>
          <w:tab w:val="left" w:pos="922"/>
        </w:tabs>
        <w:jc w:val="both"/>
        <w:rPr>
          <w:rFonts w:asciiTheme="majorHAnsi" w:hAnsiTheme="majorHAnsi" w:cstheme="majorHAnsi"/>
        </w:rPr>
      </w:pPr>
      <w:r w:rsidRPr="002D632C">
        <w:rPr>
          <w:rFonts w:asciiTheme="majorHAnsi" w:hAnsiTheme="majorHAnsi" w:cstheme="majorHAnsi"/>
          <w:b/>
        </w:rPr>
        <w:t>Figure S</w:t>
      </w:r>
      <w:r w:rsidR="00AA6F51" w:rsidRPr="002D632C">
        <w:rPr>
          <w:rFonts w:asciiTheme="majorHAnsi" w:hAnsiTheme="majorHAnsi" w:cstheme="majorHAnsi"/>
          <w:b/>
        </w:rPr>
        <w:t>5</w:t>
      </w:r>
      <w:r w:rsidRPr="002D632C">
        <w:rPr>
          <w:rFonts w:asciiTheme="majorHAnsi" w:hAnsiTheme="majorHAnsi" w:cstheme="majorHAnsi"/>
          <w:b/>
        </w:rPr>
        <w:t>.</w:t>
      </w:r>
      <w:r w:rsidR="00F32EEF" w:rsidRPr="002D632C">
        <w:rPr>
          <w:rFonts w:asciiTheme="majorHAnsi" w:hAnsiTheme="majorHAnsi" w:cstheme="majorHAnsi"/>
        </w:rPr>
        <w:t xml:space="preserve"> Circular plots showing the distribution of the </w:t>
      </w:r>
      <w:proofErr w:type="spellStart"/>
      <w:r w:rsidR="00F32EEF" w:rsidRPr="002D632C">
        <w:rPr>
          <w:rFonts w:asciiTheme="majorHAnsi" w:hAnsiTheme="majorHAnsi" w:cstheme="majorHAnsi"/>
        </w:rPr>
        <w:t>Buzzel</w:t>
      </w:r>
      <w:proofErr w:type="spellEnd"/>
      <w:r w:rsidR="00F32EEF" w:rsidRPr="002D632C">
        <w:rPr>
          <w:rFonts w:asciiTheme="majorHAnsi" w:hAnsiTheme="majorHAnsi" w:cstheme="majorHAnsi"/>
        </w:rPr>
        <w:t xml:space="preserve"> dune field DTR, megaripple, and dune (left) sand fluxes, (center) displacement, and (right) migration rate vectors.</w:t>
      </w:r>
      <w:r w:rsidR="004D1C5F">
        <w:rPr>
          <w:rFonts w:asciiTheme="majorHAnsi" w:hAnsiTheme="majorHAnsi" w:cstheme="majorHAnsi"/>
        </w:rPr>
        <w:t xml:space="preserve"> Note, ripple migration rate plot is not provided.</w:t>
      </w:r>
      <w:r w:rsidR="00F32EEF" w:rsidRPr="002D632C">
        <w:rPr>
          <w:rFonts w:asciiTheme="majorHAnsi" w:hAnsiTheme="majorHAnsi" w:cstheme="majorHAnsi"/>
        </w:rPr>
        <w:t xml:space="preserve"> </w:t>
      </w:r>
      <w:r w:rsidR="004D1C5F">
        <w:rPr>
          <w:rFonts w:asciiTheme="majorHAnsi" w:hAnsiTheme="majorHAnsi" w:cstheme="majorHAnsi"/>
          <w:lang w:bidi="en-US"/>
        </w:rPr>
        <w:t>Compare with Fig 7d.</w:t>
      </w:r>
    </w:p>
    <w:p w14:paraId="4792C48C" w14:textId="194CBBF8" w:rsidR="009B12B3" w:rsidRPr="002D632C" w:rsidRDefault="009B12B3" w:rsidP="00D71188">
      <w:pPr>
        <w:tabs>
          <w:tab w:val="left" w:pos="922"/>
        </w:tabs>
        <w:jc w:val="both"/>
        <w:rPr>
          <w:rFonts w:asciiTheme="majorHAnsi" w:hAnsiTheme="majorHAnsi" w:cstheme="majorHAnsi"/>
        </w:rPr>
      </w:pPr>
    </w:p>
    <w:p w14:paraId="2FD3E00D" w14:textId="30EFB884" w:rsidR="009B12B3" w:rsidRDefault="007B706E" w:rsidP="009B12B3">
      <w:pPr>
        <w:tabs>
          <w:tab w:val="left" w:pos="922"/>
        </w:tabs>
        <w:rPr>
          <w:rFonts w:asciiTheme="majorHAnsi" w:hAnsiTheme="majorHAnsi" w:cstheme="majorHAnsi"/>
        </w:rPr>
      </w:pPr>
      <w:r>
        <w:rPr>
          <w:rFonts w:asciiTheme="majorHAnsi" w:hAnsiTheme="majorHAnsi" w:cstheme="majorHAnsi"/>
          <w:noProof/>
          <w:color w:val="000000" w:themeColor="text1"/>
          <w:lang w:bidi="en-US"/>
        </w:rPr>
        <w:lastRenderedPageBreak/>
        <w:drawing>
          <wp:inline distT="0" distB="0" distL="0" distR="0" wp14:anchorId="2A94A6F3" wp14:editId="23D585AE">
            <wp:extent cx="5483225" cy="4568825"/>
            <wp:effectExtent l="0" t="0" r="317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3225" cy="4568825"/>
                    </a:xfrm>
                    <a:prstGeom prst="rect">
                      <a:avLst/>
                    </a:prstGeom>
                    <a:noFill/>
                    <a:ln>
                      <a:noFill/>
                    </a:ln>
                  </pic:spPr>
                </pic:pic>
              </a:graphicData>
            </a:graphic>
          </wp:inline>
        </w:drawing>
      </w:r>
    </w:p>
    <w:p w14:paraId="77867C56" w14:textId="46EDB47D" w:rsidR="007B706E" w:rsidRPr="004B3C6A" w:rsidRDefault="007B706E" w:rsidP="00445046">
      <w:pPr>
        <w:tabs>
          <w:tab w:val="left" w:pos="922"/>
        </w:tabs>
        <w:jc w:val="both"/>
        <w:rPr>
          <w:rFonts w:asciiTheme="majorHAnsi" w:hAnsiTheme="majorHAnsi" w:cstheme="majorHAnsi"/>
          <w:color w:val="000000" w:themeColor="text1"/>
        </w:rPr>
      </w:pPr>
      <w:r w:rsidRPr="004B3C6A">
        <w:rPr>
          <w:rFonts w:asciiTheme="majorHAnsi" w:hAnsiTheme="majorHAnsi" w:cstheme="majorHAnsi"/>
          <w:b/>
          <w:color w:val="000000" w:themeColor="text1"/>
        </w:rPr>
        <w:t>Figure S6.</w:t>
      </w:r>
      <w:r w:rsidRPr="004B3C6A">
        <w:rPr>
          <w:rFonts w:asciiTheme="majorHAnsi" w:hAnsiTheme="majorHAnsi" w:cstheme="majorHAnsi"/>
          <w:color w:val="000000" w:themeColor="text1"/>
        </w:rPr>
        <w:t xml:space="preserve">  Example of the COSI-</w:t>
      </w:r>
      <w:proofErr w:type="spellStart"/>
      <w:r w:rsidRPr="004B3C6A">
        <w:rPr>
          <w:rFonts w:asciiTheme="majorHAnsi" w:hAnsiTheme="majorHAnsi" w:cstheme="majorHAnsi"/>
          <w:color w:val="000000" w:themeColor="text1"/>
        </w:rPr>
        <w:t>Corr</w:t>
      </w:r>
      <w:proofErr w:type="spellEnd"/>
      <w:r w:rsidRPr="004B3C6A">
        <w:rPr>
          <w:rFonts w:asciiTheme="majorHAnsi" w:hAnsiTheme="majorHAnsi" w:cstheme="majorHAnsi"/>
          <w:color w:val="000000" w:themeColor="text1"/>
        </w:rPr>
        <w:t xml:space="preserve"> </w:t>
      </w:r>
      <w:r w:rsidR="003502A4" w:rsidRPr="004B3C6A">
        <w:rPr>
          <w:rFonts w:asciiTheme="majorHAnsi" w:hAnsiTheme="majorHAnsi" w:cstheme="majorHAnsi"/>
          <w:color w:val="000000" w:themeColor="text1"/>
        </w:rPr>
        <w:t xml:space="preserve">correction </w:t>
      </w:r>
      <w:r w:rsidR="00D71188" w:rsidRPr="004B3C6A">
        <w:rPr>
          <w:rFonts w:asciiTheme="majorHAnsi" w:hAnsiTheme="majorHAnsi" w:cstheme="majorHAnsi"/>
          <w:color w:val="000000" w:themeColor="text1"/>
        </w:rPr>
        <w:t xml:space="preserve">that was </w:t>
      </w:r>
      <w:r w:rsidR="003502A4" w:rsidRPr="004B3C6A">
        <w:rPr>
          <w:rFonts w:asciiTheme="majorHAnsi" w:hAnsiTheme="majorHAnsi" w:cstheme="majorHAnsi"/>
          <w:color w:val="000000" w:themeColor="text1"/>
        </w:rPr>
        <w:t>applied to improve the bedform migration rates estimates</w:t>
      </w:r>
      <w:r w:rsidR="00D71188" w:rsidRPr="004B3C6A">
        <w:rPr>
          <w:rFonts w:asciiTheme="majorHAnsi" w:hAnsiTheme="majorHAnsi" w:cstheme="majorHAnsi"/>
          <w:color w:val="000000" w:themeColor="text1"/>
        </w:rPr>
        <w:t>. The</w:t>
      </w:r>
      <w:r w:rsidR="003502A4" w:rsidRPr="004B3C6A">
        <w:rPr>
          <w:rFonts w:asciiTheme="majorHAnsi" w:hAnsiTheme="majorHAnsi" w:cstheme="majorHAnsi"/>
          <w:color w:val="000000" w:themeColor="text1"/>
        </w:rPr>
        <w:t xml:space="preserve"> red outline marks the buffer area where the fluxes of the different bedforms where compared. </w:t>
      </w:r>
      <w:r w:rsidR="00D71188" w:rsidRPr="004B3C6A">
        <w:rPr>
          <w:rFonts w:asciiTheme="majorHAnsi" w:hAnsiTheme="majorHAnsi" w:cstheme="majorHAnsi"/>
          <w:color w:val="000000" w:themeColor="text1"/>
        </w:rPr>
        <w:t>(</w:t>
      </w:r>
      <w:r w:rsidR="003502A4" w:rsidRPr="004B3C6A">
        <w:rPr>
          <w:rFonts w:asciiTheme="majorHAnsi" w:hAnsiTheme="majorHAnsi" w:cstheme="majorHAnsi"/>
          <w:color w:val="000000" w:themeColor="text1"/>
        </w:rPr>
        <w:t xml:space="preserve">a) HiRISE </w:t>
      </w:r>
      <w:r w:rsidR="00D71188" w:rsidRPr="004B3C6A">
        <w:rPr>
          <w:rFonts w:asciiTheme="majorHAnsi" w:hAnsiTheme="majorHAnsi" w:cstheme="majorHAnsi"/>
          <w:color w:val="000000" w:themeColor="text1"/>
        </w:rPr>
        <w:t>ortho</w:t>
      </w:r>
      <w:r w:rsidR="003502A4" w:rsidRPr="004B3C6A">
        <w:rPr>
          <w:rFonts w:asciiTheme="majorHAnsi" w:hAnsiTheme="majorHAnsi" w:cstheme="majorHAnsi"/>
          <w:color w:val="000000" w:themeColor="text1"/>
        </w:rPr>
        <w:t xml:space="preserve">image ESP_062009_2640. </w:t>
      </w:r>
      <w:r w:rsidR="00D71188" w:rsidRPr="004B3C6A">
        <w:rPr>
          <w:rFonts w:asciiTheme="majorHAnsi" w:hAnsiTheme="majorHAnsi" w:cstheme="majorHAnsi"/>
          <w:color w:val="000000" w:themeColor="text1"/>
        </w:rPr>
        <w:t>(b</w:t>
      </w:r>
      <w:r w:rsidR="003502A4" w:rsidRPr="004B3C6A">
        <w:rPr>
          <w:rFonts w:asciiTheme="majorHAnsi" w:hAnsiTheme="majorHAnsi" w:cstheme="majorHAnsi"/>
          <w:color w:val="000000" w:themeColor="text1"/>
        </w:rPr>
        <w:t>) COSI-</w:t>
      </w:r>
      <w:proofErr w:type="spellStart"/>
      <w:r w:rsidR="003502A4" w:rsidRPr="004B3C6A">
        <w:rPr>
          <w:rFonts w:asciiTheme="majorHAnsi" w:hAnsiTheme="majorHAnsi" w:cstheme="majorHAnsi"/>
          <w:color w:val="000000" w:themeColor="text1"/>
        </w:rPr>
        <w:t>Corr</w:t>
      </w:r>
      <w:proofErr w:type="spellEnd"/>
      <w:r w:rsidR="003502A4" w:rsidRPr="004B3C6A">
        <w:rPr>
          <w:rFonts w:asciiTheme="majorHAnsi" w:hAnsiTheme="majorHAnsi" w:cstheme="majorHAnsi"/>
          <w:color w:val="000000" w:themeColor="text1"/>
        </w:rPr>
        <w:t xml:space="preserve"> displacement map used to monitor DTRs migration</w:t>
      </w:r>
      <w:r w:rsidR="00D71188" w:rsidRPr="004B3C6A">
        <w:rPr>
          <w:rFonts w:asciiTheme="majorHAnsi" w:hAnsiTheme="majorHAnsi" w:cstheme="majorHAnsi"/>
          <w:color w:val="000000" w:themeColor="text1"/>
        </w:rPr>
        <w:t>. N</w:t>
      </w:r>
      <w:r w:rsidR="003502A4" w:rsidRPr="004B3C6A">
        <w:rPr>
          <w:rFonts w:asciiTheme="majorHAnsi" w:hAnsiTheme="majorHAnsi" w:cstheme="majorHAnsi"/>
          <w:color w:val="000000" w:themeColor="text1"/>
        </w:rPr>
        <w:t>ote the ~EW bands and long-wavelength wavy pattern caused by CCD misalignments and jitter</w:t>
      </w:r>
      <w:r w:rsidR="00D71188" w:rsidRPr="004B3C6A">
        <w:rPr>
          <w:rFonts w:asciiTheme="majorHAnsi" w:hAnsiTheme="majorHAnsi" w:cstheme="majorHAnsi"/>
          <w:color w:val="000000" w:themeColor="text1"/>
        </w:rPr>
        <w:t>. T</w:t>
      </w:r>
      <w:r w:rsidR="003502A4" w:rsidRPr="004B3C6A">
        <w:rPr>
          <w:rFonts w:asciiTheme="majorHAnsi" w:hAnsiTheme="majorHAnsi" w:cstheme="majorHAnsi"/>
          <w:color w:val="000000" w:themeColor="text1"/>
        </w:rPr>
        <w:t xml:space="preserve">his pattern is more obvious in the bedrock areas where displacements should be null. </w:t>
      </w:r>
      <w:r w:rsidR="00D71188" w:rsidRPr="004B3C6A">
        <w:rPr>
          <w:rFonts w:asciiTheme="majorHAnsi" w:hAnsiTheme="majorHAnsi" w:cstheme="majorHAnsi"/>
          <w:color w:val="000000" w:themeColor="text1"/>
        </w:rPr>
        <w:t>(</w:t>
      </w:r>
      <w:r w:rsidR="00F57CA9" w:rsidRPr="004B3C6A">
        <w:rPr>
          <w:rFonts w:asciiTheme="majorHAnsi" w:hAnsiTheme="majorHAnsi" w:cstheme="majorHAnsi"/>
          <w:color w:val="000000" w:themeColor="text1"/>
        </w:rPr>
        <w:t>c</w:t>
      </w:r>
      <w:r w:rsidR="003502A4" w:rsidRPr="004B3C6A">
        <w:rPr>
          <w:rFonts w:asciiTheme="majorHAnsi" w:hAnsiTheme="majorHAnsi" w:cstheme="majorHAnsi"/>
          <w:color w:val="000000" w:themeColor="text1"/>
        </w:rPr>
        <w:t xml:space="preserve">) </w:t>
      </w:r>
      <w:r w:rsidR="00F57CA9" w:rsidRPr="004B3C6A">
        <w:rPr>
          <w:rFonts w:asciiTheme="majorHAnsi" w:hAnsiTheme="majorHAnsi" w:cstheme="majorHAnsi"/>
          <w:color w:val="000000" w:themeColor="text1"/>
        </w:rPr>
        <w:t>R</w:t>
      </w:r>
      <w:r w:rsidR="003502A4" w:rsidRPr="004B3C6A">
        <w:rPr>
          <w:rFonts w:asciiTheme="majorHAnsi" w:hAnsiTheme="majorHAnsi" w:cstheme="majorHAnsi"/>
          <w:color w:val="000000" w:themeColor="text1"/>
        </w:rPr>
        <w:t xml:space="preserve">esidual displacements computed using the filtered EW and NS components </w:t>
      </w:r>
      <w:r w:rsidR="001551D2" w:rsidRPr="004B3C6A">
        <w:rPr>
          <w:rFonts w:asciiTheme="majorHAnsi" w:hAnsiTheme="majorHAnsi" w:cstheme="majorHAnsi"/>
          <w:color w:val="000000" w:themeColor="text1"/>
        </w:rPr>
        <w:t>(refer to Silvestro, et al. 2020 for details)</w:t>
      </w:r>
      <w:r w:rsidR="00CD0242" w:rsidRPr="004B3C6A">
        <w:rPr>
          <w:rFonts w:asciiTheme="majorHAnsi" w:hAnsiTheme="majorHAnsi" w:cstheme="majorHAnsi"/>
          <w:color w:val="000000" w:themeColor="text1"/>
        </w:rPr>
        <w:t>; the</w:t>
      </w:r>
      <w:r w:rsidR="001551D2" w:rsidRPr="004B3C6A">
        <w:rPr>
          <w:rFonts w:asciiTheme="majorHAnsi" w:hAnsiTheme="majorHAnsi" w:cstheme="majorHAnsi"/>
          <w:color w:val="000000" w:themeColor="text1"/>
        </w:rPr>
        <w:t xml:space="preserve"> residuals are computed and extrapolated from the bedrock areas</w:t>
      </w:r>
      <w:r w:rsidR="00CD0242" w:rsidRPr="004B3C6A">
        <w:rPr>
          <w:rFonts w:asciiTheme="majorHAnsi" w:hAnsiTheme="majorHAnsi" w:cstheme="majorHAnsi"/>
          <w:color w:val="000000" w:themeColor="text1"/>
        </w:rPr>
        <w:t>,</w:t>
      </w:r>
      <w:r w:rsidR="00EF492E" w:rsidRPr="004B3C6A">
        <w:rPr>
          <w:rFonts w:asciiTheme="majorHAnsi" w:hAnsiTheme="majorHAnsi" w:cstheme="majorHAnsi"/>
          <w:color w:val="000000" w:themeColor="text1"/>
        </w:rPr>
        <w:t xml:space="preserve"> resulting in a</w:t>
      </w:r>
      <w:r w:rsidR="00CD0242" w:rsidRPr="004B3C6A">
        <w:rPr>
          <w:rFonts w:asciiTheme="majorHAnsi" w:hAnsiTheme="majorHAnsi" w:cstheme="majorHAnsi"/>
          <w:color w:val="000000" w:themeColor="text1"/>
        </w:rPr>
        <w:t xml:space="preserve"> </w:t>
      </w:r>
      <w:r w:rsidR="001551D2" w:rsidRPr="004B3C6A">
        <w:rPr>
          <w:rFonts w:asciiTheme="majorHAnsi" w:hAnsiTheme="majorHAnsi" w:cstheme="majorHAnsi"/>
          <w:color w:val="000000" w:themeColor="text1"/>
        </w:rPr>
        <w:t xml:space="preserve">less effective </w:t>
      </w:r>
      <w:r w:rsidR="00EF492E" w:rsidRPr="004B3C6A">
        <w:rPr>
          <w:rFonts w:asciiTheme="majorHAnsi" w:hAnsiTheme="majorHAnsi" w:cstheme="majorHAnsi"/>
          <w:color w:val="000000" w:themeColor="text1"/>
        </w:rPr>
        <w:t xml:space="preserve">correction </w:t>
      </w:r>
      <w:r w:rsidR="00CD0242" w:rsidRPr="004B3C6A">
        <w:rPr>
          <w:rFonts w:asciiTheme="majorHAnsi" w:hAnsiTheme="majorHAnsi" w:cstheme="majorHAnsi"/>
          <w:color w:val="000000" w:themeColor="text1"/>
        </w:rPr>
        <w:t>with increasing distance from the dune edge</w:t>
      </w:r>
      <w:r w:rsidR="001551D2" w:rsidRPr="004B3C6A">
        <w:rPr>
          <w:rFonts w:asciiTheme="majorHAnsi" w:hAnsiTheme="majorHAnsi" w:cstheme="majorHAnsi"/>
          <w:color w:val="000000" w:themeColor="text1"/>
        </w:rPr>
        <w:t xml:space="preserve">. </w:t>
      </w:r>
      <w:r w:rsidR="00F57CA9" w:rsidRPr="004B3C6A">
        <w:rPr>
          <w:rFonts w:asciiTheme="majorHAnsi" w:hAnsiTheme="majorHAnsi" w:cstheme="majorHAnsi"/>
          <w:color w:val="000000" w:themeColor="text1"/>
        </w:rPr>
        <w:t>(</w:t>
      </w:r>
      <w:r w:rsidR="001551D2" w:rsidRPr="004B3C6A">
        <w:rPr>
          <w:rFonts w:asciiTheme="majorHAnsi" w:hAnsiTheme="majorHAnsi" w:cstheme="majorHAnsi"/>
          <w:color w:val="000000" w:themeColor="text1"/>
        </w:rPr>
        <w:t xml:space="preserve">d) </w:t>
      </w:r>
      <w:r w:rsidR="00F57CA9" w:rsidRPr="004B3C6A">
        <w:rPr>
          <w:rFonts w:asciiTheme="majorHAnsi" w:hAnsiTheme="majorHAnsi" w:cstheme="majorHAnsi"/>
          <w:color w:val="000000" w:themeColor="text1"/>
        </w:rPr>
        <w:t>The c</w:t>
      </w:r>
      <w:r w:rsidR="001551D2" w:rsidRPr="004B3C6A">
        <w:rPr>
          <w:rFonts w:asciiTheme="majorHAnsi" w:hAnsiTheme="majorHAnsi" w:cstheme="majorHAnsi"/>
          <w:color w:val="000000" w:themeColor="text1"/>
        </w:rPr>
        <w:t>orrected displacement map</w:t>
      </w:r>
      <w:r w:rsidR="00CD0242" w:rsidRPr="004B3C6A">
        <w:rPr>
          <w:rFonts w:asciiTheme="majorHAnsi" w:hAnsiTheme="majorHAnsi" w:cstheme="majorHAnsi"/>
          <w:color w:val="000000" w:themeColor="text1"/>
        </w:rPr>
        <w:t xml:space="preserve">; note the improvements in the dune edge, while strong banding is still visible in the southern (left) </w:t>
      </w:r>
      <w:r w:rsidR="00081B97" w:rsidRPr="004B3C6A">
        <w:rPr>
          <w:rFonts w:asciiTheme="majorHAnsi" w:hAnsiTheme="majorHAnsi" w:cstheme="majorHAnsi"/>
          <w:color w:val="000000" w:themeColor="text1"/>
        </w:rPr>
        <w:t>inner</w:t>
      </w:r>
      <w:r w:rsidR="00CD0242" w:rsidRPr="004B3C6A">
        <w:rPr>
          <w:rFonts w:asciiTheme="majorHAnsi" w:hAnsiTheme="majorHAnsi" w:cstheme="majorHAnsi"/>
          <w:color w:val="000000" w:themeColor="text1"/>
        </w:rPr>
        <w:t xml:space="preserve"> section of the dune field.</w:t>
      </w:r>
    </w:p>
    <w:p w14:paraId="4E3F82AB" w14:textId="491C07A1" w:rsidR="00C15C9D" w:rsidRDefault="00C15C9D">
      <w:pPr>
        <w:rPr>
          <w:rFonts w:asciiTheme="majorHAnsi" w:hAnsiTheme="majorHAnsi" w:cstheme="majorHAnsi"/>
        </w:rPr>
      </w:pPr>
      <w:r>
        <w:rPr>
          <w:rFonts w:asciiTheme="majorHAnsi" w:hAnsiTheme="majorHAnsi" w:cstheme="majorHAnsi"/>
        </w:rPr>
        <w:br w:type="page"/>
      </w:r>
    </w:p>
    <w:p w14:paraId="33621D46" w14:textId="77777777" w:rsidR="009B4A69" w:rsidRDefault="00553DE2" w:rsidP="009B4A69">
      <w:pPr>
        <w:pStyle w:val="Style2"/>
        <w:rPr>
          <w:b/>
        </w:rPr>
      </w:pPr>
      <w:r w:rsidRPr="002D632C">
        <w:rPr>
          <w:rFonts w:asciiTheme="majorHAnsi" w:hAnsiTheme="majorHAnsi" w:cstheme="majorHAnsi"/>
          <w:b/>
        </w:rPr>
        <w:lastRenderedPageBreak/>
        <w:t>Supplemental Tables</w:t>
      </w:r>
    </w:p>
    <w:tbl>
      <w:tblPr>
        <w:tblStyle w:val="TableGrid"/>
        <w:tblpPr w:leftFromText="180" w:rightFromText="180" w:vertAnchor="text" w:horzAnchor="margin" w:tblpY="2"/>
        <w:tblW w:w="8640" w:type="dxa"/>
        <w:tblLook w:val="04A0" w:firstRow="1" w:lastRow="0" w:firstColumn="1" w:lastColumn="0" w:noHBand="0" w:noVBand="1"/>
      </w:tblPr>
      <w:tblGrid>
        <w:gridCol w:w="1797"/>
        <w:gridCol w:w="1710"/>
        <w:gridCol w:w="1711"/>
        <w:gridCol w:w="1711"/>
        <w:gridCol w:w="1711"/>
      </w:tblGrid>
      <w:tr w:rsidR="009B4A69" w:rsidRPr="000603FE" w14:paraId="4FCBB854" w14:textId="77777777" w:rsidTr="00B97E79">
        <w:trPr>
          <w:trHeight w:val="317"/>
        </w:trPr>
        <w:tc>
          <w:tcPr>
            <w:tcW w:w="8640" w:type="dxa"/>
            <w:gridSpan w:val="5"/>
            <w:tcBorders>
              <w:top w:val="nil"/>
              <w:left w:val="nil"/>
              <w:bottom w:val="single" w:sz="6" w:space="0" w:color="000000" w:themeColor="text1"/>
              <w:right w:val="nil"/>
            </w:tcBorders>
            <w:vAlign w:val="center"/>
          </w:tcPr>
          <w:p w14:paraId="5609C4B2" w14:textId="3E882852" w:rsidR="009B4A69" w:rsidRPr="000824D3" w:rsidRDefault="009B4A69" w:rsidP="00B97E79">
            <w:pPr>
              <w:spacing w:line="240" w:lineRule="exact"/>
              <w:outlineLvl w:val="0"/>
              <w:rPr>
                <w:rFonts w:asciiTheme="majorHAnsi" w:hAnsiTheme="majorHAnsi" w:cstheme="majorHAnsi"/>
                <w:color w:val="000000" w:themeColor="text1"/>
              </w:rPr>
            </w:pPr>
            <w:r w:rsidRPr="000824D3">
              <w:rPr>
                <w:rFonts w:asciiTheme="majorHAnsi" w:hAnsiTheme="majorHAnsi" w:cstheme="majorHAnsi"/>
                <w:b/>
                <w:bCs/>
                <w:color w:val="000000" w:themeColor="text1"/>
              </w:rPr>
              <w:t xml:space="preserve">Table </w:t>
            </w:r>
            <w:r>
              <w:rPr>
                <w:rFonts w:asciiTheme="majorHAnsi" w:hAnsiTheme="majorHAnsi" w:cstheme="majorHAnsi"/>
                <w:b/>
                <w:bCs/>
                <w:color w:val="000000" w:themeColor="text1"/>
              </w:rPr>
              <w:t>S1</w:t>
            </w:r>
            <w:r w:rsidRPr="000824D3">
              <w:rPr>
                <w:rFonts w:asciiTheme="majorHAnsi" w:hAnsiTheme="majorHAnsi" w:cstheme="majorHAnsi"/>
                <w:b/>
                <w:bCs/>
                <w:color w:val="000000" w:themeColor="text1"/>
              </w:rPr>
              <w:t>.</w:t>
            </w:r>
            <w:r w:rsidRPr="000824D3">
              <w:rPr>
                <w:rFonts w:asciiTheme="majorHAnsi" w:hAnsiTheme="majorHAnsi" w:cstheme="majorHAnsi"/>
                <w:color w:val="000000" w:themeColor="text1"/>
              </w:rPr>
              <w:t xml:space="preserve"> Survey </w:t>
            </w:r>
            <w:r>
              <w:rPr>
                <w:rFonts w:asciiTheme="majorHAnsi" w:hAnsiTheme="majorHAnsi" w:cstheme="majorHAnsi"/>
                <w:color w:val="000000" w:themeColor="text1"/>
              </w:rPr>
              <w:t>r</w:t>
            </w:r>
            <w:r w:rsidRPr="000824D3">
              <w:rPr>
                <w:rFonts w:asciiTheme="majorHAnsi" w:hAnsiTheme="majorHAnsi" w:cstheme="majorHAnsi"/>
                <w:color w:val="000000" w:themeColor="text1"/>
              </w:rPr>
              <w:t xml:space="preserve">esults for </w:t>
            </w:r>
            <w:r>
              <w:rPr>
                <w:rFonts w:asciiTheme="majorHAnsi" w:hAnsiTheme="majorHAnsi" w:cstheme="majorHAnsi"/>
                <w:color w:val="000000" w:themeColor="text1"/>
              </w:rPr>
              <w:t>m</w:t>
            </w:r>
            <w:r w:rsidRPr="000824D3">
              <w:rPr>
                <w:rFonts w:asciiTheme="majorHAnsi" w:hAnsiTheme="majorHAnsi" w:cstheme="majorHAnsi"/>
                <w:color w:val="000000" w:themeColor="text1"/>
                <w:lang w:bidi="en-US"/>
              </w:rPr>
              <w:t xml:space="preserve">egaripples and TARs </w:t>
            </w:r>
            <w:r>
              <w:rPr>
                <w:rFonts w:asciiTheme="majorHAnsi" w:hAnsiTheme="majorHAnsi" w:cstheme="majorHAnsi"/>
                <w:color w:val="000000" w:themeColor="text1"/>
                <w:lang w:bidi="en-US"/>
              </w:rPr>
              <w:t>u</w:t>
            </w:r>
            <w:r w:rsidRPr="000824D3">
              <w:rPr>
                <w:rFonts w:asciiTheme="majorHAnsi" w:hAnsiTheme="majorHAnsi" w:cstheme="majorHAnsi"/>
                <w:color w:val="000000" w:themeColor="text1"/>
                <w:lang w:bidi="en-US"/>
              </w:rPr>
              <w:t>sing HiRISE</w:t>
            </w:r>
            <w:r>
              <w:rPr>
                <w:rFonts w:asciiTheme="majorHAnsi" w:hAnsiTheme="majorHAnsi" w:cstheme="majorHAnsi"/>
                <w:color w:val="000000" w:themeColor="text1"/>
                <w:lang w:bidi="en-US"/>
              </w:rPr>
              <w:t xml:space="preserve"> (Objective </w:t>
            </w:r>
            <w:proofErr w:type="gramStart"/>
            <w:r>
              <w:rPr>
                <w:rFonts w:asciiTheme="majorHAnsi" w:hAnsiTheme="majorHAnsi" w:cstheme="majorHAnsi"/>
                <w:color w:val="000000" w:themeColor="text1"/>
                <w:lang w:bidi="en-US"/>
              </w:rPr>
              <w:t>1)</w:t>
            </w:r>
            <w:r w:rsidRPr="00EE2343">
              <w:rPr>
                <w:rFonts w:asciiTheme="majorHAnsi" w:hAnsiTheme="majorHAnsi" w:cstheme="majorHAnsi"/>
                <w:color w:val="000000"/>
                <w:vertAlign w:val="superscript"/>
              </w:rPr>
              <w:t>a</w:t>
            </w:r>
            <w:r w:rsidRPr="000824D3">
              <w:rPr>
                <w:rFonts w:asciiTheme="majorHAnsi" w:hAnsiTheme="majorHAnsi" w:cstheme="majorHAnsi"/>
                <w:color w:val="000000" w:themeColor="text1"/>
                <w:lang w:bidi="en-US"/>
              </w:rPr>
              <w:t>.</w:t>
            </w:r>
            <w:proofErr w:type="gramEnd"/>
            <w:r w:rsidRPr="000824D3">
              <w:rPr>
                <w:rFonts w:asciiTheme="majorHAnsi" w:hAnsiTheme="majorHAnsi" w:cstheme="majorHAnsi"/>
                <w:color w:val="000000" w:themeColor="text1"/>
                <w:lang w:bidi="en-US"/>
              </w:rPr>
              <w:t xml:space="preserve"> </w:t>
            </w:r>
          </w:p>
        </w:tc>
      </w:tr>
      <w:tr w:rsidR="009B4A69" w:rsidRPr="000603FE" w14:paraId="3DF20A1B" w14:textId="77777777" w:rsidTr="00B97E79">
        <w:tc>
          <w:tcPr>
            <w:tcW w:w="1797" w:type="dxa"/>
            <w:tcBorders>
              <w:top w:val="single" w:sz="6" w:space="0" w:color="000000" w:themeColor="text1"/>
              <w:left w:val="nil"/>
              <w:bottom w:val="single" w:sz="6" w:space="0" w:color="000000" w:themeColor="text1"/>
              <w:right w:val="nil"/>
            </w:tcBorders>
            <w:shd w:val="clear" w:color="auto" w:fill="auto"/>
          </w:tcPr>
          <w:p w14:paraId="556B5C49" w14:textId="77777777" w:rsidR="009B4A69" w:rsidRPr="000824D3" w:rsidRDefault="009B4A69" w:rsidP="00B97E79">
            <w:pPr>
              <w:spacing w:line="240" w:lineRule="exact"/>
              <w:jc w:val="both"/>
              <w:outlineLvl w:val="0"/>
              <w:rPr>
                <w:rFonts w:asciiTheme="majorHAnsi" w:hAnsiTheme="majorHAnsi" w:cstheme="majorHAnsi"/>
                <w:i/>
                <w:iCs/>
                <w:color w:val="000000" w:themeColor="text1"/>
              </w:rPr>
            </w:pPr>
            <w:r w:rsidRPr="000824D3">
              <w:rPr>
                <w:rFonts w:asciiTheme="majorHAnsi" w:hAnsiTheme="majorHAnsi" w:cstheme="majorHAnsi"/>
                <w:i/>
                <w:iCs/>
                <w:color w:val="000000" w:themeColor="text1"/>
              </w:rPr>
              <w:t>Bedform class</w:t>
            </w:r>
          </w:p>
        </w:tc>
        <w:tc>
          <w:tcPr>
            <w:tcW w:w="1710" w:type="dxa"/>
            <w:tcBorders>
              <w:top w:val="single" w:sz="6" w:space="0" w:color="000000" w:themeColor="text1"/>
              <w:left w:val="nil"/>
              <w:bottom w:val="single" w:sz="6" w:space="0" w:color="000000" w:themeColor="text1"/>
              <w:right w:val="nil"/>
            </w:tcBorders>
            <w:shd w:val="clear" w:color="auto" w:fill="auto"/>
          </w:tcPr>
          <w:p w14:paraId="12C03A55"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0824D3">
              <w:rPr>
                <w:rFonts w:asciiTheme="majorHAnsi" w:hAnsiTheme="majorHAnsi" w:cstheme="majorHAnsi"/>
                <w:color w:val="000000" w:themeColor="text1"/>
              </w:rPr>
              <w:t>Megaripples</w:t>
            </w:r>
          </w:p>
        </w:tc>
        <w:tc>
          <w:tcPr>
            <w:tcW w:w="1711" w:type="dxa"/>
            <w:tcBorders>
              <w:top w:val="single" w:sz="6" w:space="0" w:color="000000" w:themeColor="text1"/>
              <w:left w:val="nil"/>
              <w:bottom w:val="single" w:sz="6" w:space="0" w:color="000000" w:themeColor="text1"/>
              <w:right w:val="nil"/>
            </w:tcBorders>
            <w:shd w:val="clear" w:color="auto" w:fill="auto"/>
          </w:tcPr>
          <w:p w14:paraId="738A923D"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0824D3">
              <w:rPr>
                <w:rFonts w:asciiTheme="majorHAnsi" w:hAnsiTheme="majorHAnsi" w:cstheme="majorHAnsi"/>
                <w:color w:val="000000" w:themeColor="text1"/>
              </w:rPr>
              <w:t>TARs</w:t>
            </w:r>
          </w:p>
        </w:tc>
        <w:tc>
          <w:tcPr>
            <w:tcW w:w="1711" w:type="dxa"/>
            <w:tcBorders>
              <w:top w:val="single" w:sz="6" w:space="0" w:color="000000" w:themeColor="text1"/>
              <w:left w:val="nil"/>
              <w:bottom w:val="single" w:sz="6" w:space="0" w:color="000000" w:themeColor="text1"/>
              <w:right w:val="nil"/>
            </w:tcBorders>
            <w:shd w:val="clear" w:color="auto" w:fill="auto"/>
          </w:tcPr>
          <w:p w14:paraId="26191351"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0824D3">
              <w:rPr>
                <w:rFonts w:asciiTheme="majorHAnsi" w:hAnsiTheme="majorHAnsi" w:cstheme="majorHAnsi"/>
                <w:color w:val="000000" w:themeColor="text1"/>
              </w:rPr>
              <w:t>Both</w:t>
            </w:r>
          </w:p>
        </w:tc>
        <w:tc>
          <w:tcPr>
            <w:tcW w:w="1711" w:type="dxa"/>
            <w:tcBorders>
              <w:top w:val="single" w:sz="6" w:space="0" w:color="000000" w:themeColor="text1"/>
              <w:left w:val="nil"/>
              <w:bottom w:val="single" w:sz="4" w:space="0" w:color="000000" w:themeColor="text1"/>
              <w:right w:val="nil"/>
            </w:tcBorders>
            <w:shd w:val="clear" w:color="auto" w:fill="auto"/>
          </w:tcPr>
          <w:p w14:paraId="2B06C64C"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0824D3">
              <w:rPr>
                <w:rFonts w:asciiTheme="majorHAnsi" w:hAnsiTheme="majorHAnsi" w:cstheme="majorHAnsi"/>
                <w:color w:val="000000" w:themeColor="text1"/>
              </w:rPr>
              <w:t>Neither</w:t>
            </w:r>
          </w:p>
        </w:tc>
      </w:tr>
      <w:tr w:rsidR="009B4A69" w:rsidRPr="000603FE" w14:paraId="3C737FD2" w14:textId="77777777" w:rsidTr="00B97E79">
        <w:trPr>
          <w:trHeight w:val="359"/>
        </w:trPr>
        <w:tc>
          <w:tcPr>
            <w:tcW w:w="8640" w:type="dxa"/>
            <w:gridSpan w:val="5"/>
            <w:tcBorders>
              <w:top w:val="single" w:sz="6" w:space="0" w:color="000000" w:themeColor="text1"/>
              <w:left w:val="nil"/>
              <w:bottom w:val="nil"/>
              <w:right w:val="nil"/>
            </w:tcBorders>
            <w:shd w:val="clear" w:color="auto" w:fill="auto"/>
            <w:vAlign w:val="bottom"/>
          </w:tcPr>
          <w:p w14:paraId="097A8601" w14:textId="77777777" w:rsidR="009B4A69" w:rsidRPr="000824D3" w:rsidRDefault="009B4A69" w:rsidP="00B97E79">
            <w:pPr>
              <w:spacing w:line="240" w:lineRule="exact"/>
              <w:outlineLvl w:val="0"/>
              <w:rPr>
                <w:rFonts w:asciiTheme="majorHAnsi" w:hAnsiTheme="majorHAnsi" w:cstheme="majorHAnsi"/>
                <w:color w:val="000000" w:themeColor="text1"/>
              </w:rPr>
            </w:pPr>
            <w:r w:rsidRPr="000824D3">
              <w:rPr>
                <w:rFonts w:asciiTheme="majorHAnsi" w:hAnsiTheme="majorHAnsi" w:cstheme="majorHAnsi"/>
                <w:color w:val="000000" w:themeColor="text1"/>
              </w:rPr>
              <w:t xml:space="preserve">North Polar - </w:t>
            </w:r>
            <w:r>
              <w:rPr>
                <w:rFonts w:asciiTheme="majorHAnsi" w:hAnsiTheme="majorHAnsi" w:cstheme="majorHAnsi"/>
                <w:color w:val="000000" w:themeColor="text1"/>
              </w:rPr>
              <w:t>67</w:t>
            </w:r>
            <w:r w:rsidRPr="000824D3">
              <w:rPr>
                <w:rFonts w:asciiTheme="majorHAnsi" w:hAnsiTheme="majorHAnsi" w:cstheme="majorHAnsi"/>
                <w:color w:val="000000" w:themeColor="text1"/>
              </w:rPr>
              <w:t xml:space="preserve"> aeolian sites (65</w:t>
            </w:r>
            <w:r w:rsidRPr="000824D3">
              <w:rPr>
                <w:rFonts w:asciiTheme="majorHAnsi" w:hAnsiTheme="majorHAnsi" w:cstheme="majorHAnsi"/>
                <w:color w:val="000000" w:themeColor="text1"/>
              </w:rPr>
              <w:sym w:font="Symbol" w:char="F0B0"/>
            </w:r>
            <w:r w:rsidRPr="000824D3">
              <w:rPr>
                <w:rFonts w:asciiTheme="majorHAnsi" w:hAnsiTheme="majorHAnsi" w:cstheme="majorHAnsi"/>
                <w:color w:val="000000" w:themeColor="text1"/>
              </w:rPr>
              <w:t>N – 85</w:t>
            </w:r>
            <w:r w:rsidRPr="000824D3">
              <w:rPr>
                <w:rFonts w:asciiTheme="majorHAnsi" w:hAnsiTheme="majorHAnsi" w:cstheme="majorHAnsi"/>
                <w:color w:val="000000" w:themeColor="text1"/>
              </w:rPr>
              <w:sym w:font="Symbol" w:char="F0B0"/>
            </w:r>
            <w:r w:rsidRPr="000824D3">
              <w:rPr>
                <w:rFonts w:asciiTheme="majorHAnsi" w:hAnsiTheme="majorHAnsi" w:cstheme="majorHAnsi"/>
                <w:color w:val="000000" w:themeColor="text1"/>
              </w:rPr>
              <w:t>N)</w:t>
            </w:r>
          </w:p>
        </w:tc>
      </w:tr>
      <w:tr w:rsidR="009B4A69" w:rsidRPr="000603FE" w14:paraId="6680ABB6" w14:textId="77777777" w:rsidTr="00B97E79">
        <w:tc>
          <w:tcPr>
            <w:tcW w:w="1797" w:type="dxa"/>
            <w:tcBorders>
              <w:top w:val="single" w:sz="2" w:space="0" w:color="000000" w:themeColor="text1"/>
              <w:left w:val="nil"/>
              <w:bottom w:val="nil"/>
              <w:right w:val="nil"/>
            </w:tcBorders>
            <w:shd w:val="clear" w:color="auto" w:fill="auto"/>
          </w:tcPr>
          <w:p w14:paraId="35FB829E" w14:textId="77777777" w:rsidR="009B4A69" w:rsidRPr="000824D3" w:rsidRDefault="009B4A69" w:rsidP="00B97E79">
            <w:pPr>
              <w:spacing w:line="240" w:lineRule="exact"/>
              <w:jc w:val="both"/>
              <w:outlineLvl w:val="0"/>
              <w:rPr>
                <w:rFonts w:asciiTheme="majorHAnsi" w:hAnsiTheme="majorHAnsi" w:cstheme="majorHAnsi"/>
                <w:i/>
                <w:iCs/>
                <w:color w:val="000000" w:themeColor="text1"/>
              </w:rPr>
            </w:pPr>
            <w:r w:rsidRPr="000824D3">
              <w:rPr>
                <w:rFonts w:asciiTheme="majorHAnsi" w:hAnsiTheme="majorHAnsi" w:cstheme="majorHAnsi"/>
                <w:i/>
                <w:iCs/>
                <w:color w:val="000000" w:themeColor="text1"/>
              </w:rPr>
              <w:t>Count</w:t>
            </w:r>
          </w:p>
        </w:tc>
        <w:tc>
          <w:tcPr>
            <w:tcW w:w="1710" w:type="dxa"/>
            <w:tcBorders>
              <w:top w:val="single" w:sz="2" w:space="0" w:color="000000" w:themeColor="text1"/>
              <w:left w:val="nil"/>
              <w:bottom w:val="nil"/>
              <w:right w:val="nil"/>
            </w:tcBorders>
            <w:shd w:val="clear" w:color="auto" w:fill="auto"/>
          </w:tcPr>
          <w:p w14:paraId="0CCEAD63"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Pr>
                <w:rFonts w:asciiTheme="majorHAnsi" w:hAnsiTheme="majorHAnsi" w:cstheme="majorHAnsi"/>
                <w:color w:val="000000" w:themeColor="text1"/>
              </w:rPr>
              <w:t>59</w:t>
            </w:r>
          </w:p>
        </w:tc>
        <w:tc>
          <w:tcPr>
            <w:tcW w:w="1711" w:type="dxa"/>
            <w:tcBorders>
              <w:top w:val="single" w:sz="2" w:space="0" w:color="000000" w:themeColor="text1"/>
              <w:left w:val="nil"/>
              <w:bottom w:val="nil"/>
              <w:right w:val="nil"/>
            </w:tcBorders>
            <w:shd w:val="clear" w:color="auto" w:fill="auto"/>
          </w:tcPr>
          <w:p w14:paraId="6FDE551A"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0824D3">
              <w:rPr>
                <w:rFonts w:asciiTheme="majorHAnsi" w:hAnsiTheme="majorHAnsi" w:cstheme="majorHAnsi"/>
                <w:color w:val="000000" w:themeColor="text1"/>
              </w:rPr>
              <w:t>6</w:t>
            </w:r>
          </w:p>
        </w:tc>
        <w:tc>
          <w:tcPr>
            <w:tcW w:w="1711" w:type="dxa"/>
            <w:tcBorders>
              <w:top w:val="single" w:sz="2" w:space="0" w:color="000000" w:themeColor="text1"/>
              <w:left w:val="nil"/>
              <w:bottom w:val="nil"/>
              <w:right w:val="nil"/>
            </w:tcBorders>
            <w:shd w:val="clear" w:color="auto" w:fill="auto"/>
          </w:tcPr>
          <w:p w14:paraId="3F73B1BE"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Pr>
                <w:rFonts w:asciiTheme="majorHAnsi" w:hAnsiTheme="majorHAnsi" w:cstheme="majorHAnsi"/>
                <w:color w:val="000000" w:themeColor="text1"/>
              </w:rPr>
              <w:t>6</w:t>
            </w:r>
          </w:p>
        </w:tc>
        <w:tc>
          <w:tcPr>
            <w:tcW w:w="1711" w:type="dxa"/>
            <w:tcBorders>
              <w:top w:val="single" w:sz="2" w:space="0" w:color="000000" w:themeColor="text1"/>
              <w:left w:val="nil"/>
              <w:bottom w:val="nil"/>
              <w:right w:val="nil"/>
            </w:tcBorders>
            <w:shd w:val="clear" w:color="auto" w:fill="auto"/>
          </w:tcPr>
          <w:p w14:paraId="5476A40F"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Pr>
                <w:rFonts w:asciiTheme="majorHAnsi" w:hAnsiTheme="majorHAnsi" w:cstheme="majorHAnsi"/>
                <w:color w:val="000000" w:themeColor="text1"/>
              </w:rPr>
              <w:t>8</w:t>
            </w:r>
          </w:p>
        </w:tc>
      </w:tr>
      <w:tr w:rsidR="009B4A69" w:rsidRPr="000603FE" w14:paraId="23A61D72" w14:textId="77777777" w:rsidTr="00B97E79">
        <w:trPr>
          <w:trHeight w:val="374"/>
        </w:trPr>
        <w:tc>
          <w:tcPr>
            <w:tcW w:w="1797" w:type="dxa"/>
            <w:tcBorders>
              <w:top w:val="nil"/>
              <w:left w:val="nil"/>
              <w:bottom w:val="nil"/>
              <w:right w:val="nil"/>
            </w:tcBorders>
            <w:shd w:val="clear" w:color="auto" w:fill="auto"/>
          </w:tcPr>
          <w:p w14:paraId="71486445" w14:textId="77777777" w:rsidR="009B4A69" w:rsidRPr="000824D3" w:rsidRDefault="009B4A69" w:rsidP="00B97E79">
            <w:pPr>
              <w:spacing w:line="240" w:lineRule="exact"/>
              <w:jc w:val="both"/>
              <w:outlineLvl w:val="0"/>
              <w:rPr>
                <w:rFonts w:asciiTheme="majorHAnsi" w:hAnsiTheme="majorHAnsi" w:cstheme="majorHAnsi"/>
                <w:i/>
                <w:iCs/>
                <w:color w:val="000000" w:themeColor="text1"/>
              </w:rPr>
            </w:pPr>
            <w:r w:rsidRPr="000824D3">
              <w:rPr>
                <w:rFonts w:asciiTheme="majorHAnsi" w:hAnsiTheme="majorHAnsi" w:cstheme="majorHAnsi"/>
                <w:i/>
                <w:iCs/>
                <w:color w:val="000000" w:themeColor="text1"/>
              </w:rPr>
              <w:t>Perc.</w:t>
            </w:r>
          </w:p>
        </w:tc>
        <w:tc>
          <w:tcPr>
            <w:tcW w:w="1710" w:type="dxa"/>
            <w:tcBorders>
              <w:top w:val="nil"/>
              <w:left w:val="nil"/>
              <w:bottom w:val="nil"/>
              <w:right w:val="nil"/>
            </w:tcBorders>
            <w:shd w:val="clear" w:color="auto" w:fill="auto"/>
          </w:tcPr>
          <w:p w14:paraId="013B8E47"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0824D3">
              <w:rPr>
                <w:rFonts w:asciiTheme="majorHAnsi" w:hAnsiTheme="majorHAnsi" w:cstheme="majorHAnsi"/>
                <w:color w:val="000000" w:themeColor="text1"/>
              </w:rPr>
              <w:t>8</w:t>
            </w:r>
            <w:r>
              <w:rPr>
                <w:rFonts w:asciiTheme="majorHAnsi" w:hAnsiTheme="majorHAnsi" w:cstheme="majorHAnsi"/>
                <w:color w:val="000000" w:themeColor="text1"/>
              </w:rPr>
              <w:t>8</w:t>
            </w:r>
            <w:r w:rsidRPr="000824D3">
              <w:rPr>
                <w:rFonts w:asciiTheme="majorHAnsi" w:hAnsiTheme="majorHAnsi" w:cstheme="majorHAnsi"/>
                <w:color w:val="000000" w:themeColor="text1"/>
              </w:rPr>
              <w:t>.</w:t>
            </w:r>
            <w:r>
              <w:rPr>
                <w:rFonts w:asciiTheme="majorHAnsi" w:hAnsiTheme="majorHAnsi" w:cstheme="majorHAnsi"/>
                <w:color w:val="000000" w:themeColor="text1"/>
              </w:rPr>
              <w:t>1</w:t>
            </w:r>
            <w:r w:rsidRPr="000824D3">
              <w:rPr>
                <w:rFonts w:asciiTheme="majorHAnsi" w:hAnsiTheme="majorHAnsi" w:cstheme="majorHAnsi"/>
                <w:color w:val="000000" w:themeColor="text1"/>
              </w:rPr>
              <w:t>%</w:t>
            </w:r>
          </w:p>
        </w:tc>
        <w:tc>
          <w:tcPr>
            <w:tcW w:w="1711" w:type="dxa"/>
            <w:tcBorders>
              <w:top w:val="nil"/>
              <w:left w:val="nil"/>
              <w:bottom w:val="nil"/>
              <w:right w:val="nil"/>
            </w:tcBorders>
            <w:shd w:val="clear" w:color="auto" w:fill="auto"/>
          </w:tcPr>
          <w:p w14:paraId="64CDD9C9"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Pr>
                <w:rFonts w:asciiTheme="majorHAnsi" w:hAnsiTheme="majorHAnsi" w:cstheme="majorHAnsi"/>
                <w:color w:val="000000" w:themeColor="text1"/>
              </w:rPr>
              <w:t>9.0</w:t>
            </w:r>
            <w:r w:rsidRPr="000824D3">
              <w:rPr>
                <w:rFonts w:asciiTheme="majorHAnsi" w:hAnsiTheme="majorHAnsi" w:cstheme="majorHAnsi"/>
                <w:color w:val="000000" w:themeColor="text1"/>
              </w:rPr>
              <w:t>%</w:t>
            </w:r>
          </w:p>
        </w:tc>
        <w:tc>
          <w:tcPr>
            <w:tcW w:w="1711" w:type="dxa"/>
            <w:tcBorders>
              <w:top w:val="nil"/>
              <w:left w:val="nil"/>
              <w:bottom w:val="nil"/>
              <w:right w:val="nil"/>
            </w:tcBorders>
            <w:shd w:val="clear" w:color="auto" w:fill="auto"/>
          </w:tcPr>
          <w:p w14:paraId="4828E35D"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Pr>
                <w:rFonts w:asciiTheme="majorHAnsi" w:hAnsiTheme="majorHAnsi" w:cstheme="majorHAnsi"/>
                <w:color w:val="000000" w:themeColor="text1"/>
              </w:rPr>
              <w:t>9.0</w:t>
            </w:r>
            <w:r w:rsidRPr="000824D3">
              <w:rPr>
                <w:rFonts w:asciiTheme="majorHAnsi" w:hAnsiTheme="majorHAnsi" w:cstheme="majorHAnsi"/>
                <w:color w:val="000000" w:themeColor="text1"/>
              </w:rPr>
              <w:t>%</w:t>
            </w:r>
          </w:p>
        </w:tc>
        <w:tc>
          <w:tcPr>
            <w:tcW w:w="1711" w:type="dxa"/>
            <w:tcBorders>
              <w:top w:val="nil"/>
              <w:left w:val="nil"/>
              <w:bottom w:val="nil"/>
              <w:right w:val="nil"/>
            </w:tcBorders>
            <w:shd w:val="clear" w:color="auto" w:fill="auto"/>
          </w:tcPr>
          <w:p w14:paraId="63A748F0"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0824D3">
              <w:rPr>
                <w:rFonts w:asciiTheme="majorHAnsi" w:hAnsiTheme="majorHAnsi" w:cstheme="majorHAnsi"/>
                <w:color w:val="000000" w:themeColor="text1"/>
              </w:rPr>
              <w:t>1</w:t>
            </w:r>
            <w:r>
              <w:rPr>
                <w:rFonts w:asciiTheme="majorHAnsi" w:hAnsiTheme="majorHAnsi" w:cstheme="majorHAnsi"/>
                <w:color w:val="000000" w:themeColor="text1"/>
              </w:rPr>
              <w:t>1</w:t>
            </w:r>
            <w:r w:rsidRPr="000824D3">
              <w:rPr>
                <w:rFonts w:asciiTheme="majorHAnsi" w:hAnsiTheme="majorHAnsi" w:cstheme="majorHAnsi"/>
                <w:color w:val="000000" w:themeColor="text1"/>
              </w:rPr>
              <w:t>.</w:t>
            </w:r>
            <w:r>
              <w:rPr>
                <w:rFonts w:asciiTheme="majorHAnsi" w:hAnsiTheme="majorHAnsi" w:cstheme="majorHAnsi"/>
                <w:color w:val="000000" w:themeColor="text1"/>
              </w:rPr>
              <w:t>9</w:t>
            </w:r>
            <w:r w:rsidRPr="000824D3">
              <w:rPr>
                <w:rFonts w:asciiTheme="majorHAnsi" w:hAnsiTheme="majorHAnsi" w:cstheme="majorHAnsi"/>
                <w:color w:val="000000" w:themeColor="text1"/>
              </w:rPr>
              <w:t>%</w:t>
            </w:r>
          </w:p>
        </w:tc>
      </w:tr>
      <w:tr w:rsidR="009B4A69" w:rsidRPr="000603FE" w14:paraId="24E5453C" w14:textId="77777777" w:rsidTr="00B97E79">
        <w:tc>
          <w:tcPr>
            <w:tcW w:w="8640" w:type="dxa"/>
            <w:gridSpan w:val="5"/>
            <w:tcBorders>
              <w:top w:val="nil"/>
              <w:left w:val="nil"/>
              <w:bottom w:val="nil"/>
              <w:right w:val="nil"/>
            </w:tcBorders>
            <w:shd w:val="clear" w:color="auto" w:fill="auto"/>
          </w:tcPr>
          <w:p w14:paraId="36C4545D"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0824D3">
              <w:rPr>
                <w:rFonts w:asciiTheme="majorHAnsi" w:hAnsiTheme="majorHAnsi" w:cstheme="majorHAnsi"/>
                <w:color w:val="000000" w:themeColor="text1"/>
              </w:rPr>
              <w:t xml:space="preserve">Global - </w:t>
            </w:r>
            <w:r>
              <w:rPr>
                <w:rFonts w:asciiTheme="majorHAnsi" w:hAnsiTheme="majorHAnsi" w:cstheme="majorHAnsi"/>
                <w:color w:val="000000" w:themeColor="text1"/>
              </w:rPr>
              <w:t>238</w:t>
            </w:r>
            <w:r w:rsidRPr="000824D3">
              <w:rPr>
                <w:rFonts w:asciiTheme="majorHAnsi" w:hAnsiTheme="majorHAnsi" w:cstheme="majorHAnsi"/>
                <w:color w:val="000000" w:themeColor="text1"/>
              </w:rPr>
              <w:t xml:space="preserve"> aeolian sites (73</w:t>
            </w:r>
            <w:r w:rsidRPr="000824D3">
              <w:rPr>
                <w:rFonts w:asciiTheme="majorHAnsi" w:hAnsiTheme="majorHAnsi" w:cstheme="majorHAnsi"/>
                <w:color w:val="000000" w:themeColor="text1"/>
              </w:rPr>
              <w:sym w:font="Symbol" w:char="F0B0"/>
            </w:r>
            <w:r w:rsidRPr="000824D3">
              <w:rPr>
                <w:rFonts w:asciiTheme="majorHAnsi" w:hAnsiTheme="majorHAnsi" w:cstheme="majorHAnsi"/>
                <w:color w:val="000000" w:themeColor="text1"/>
              </w:rPr>
              <w:t>S – 85</w:t>
            </w:r>
            <w:r w:rsidRPr="000824D3">
              <w:rPr>
                <w:rFonts w:asciiTheme="majorHAnsi" w:hAnsiTheme="majorHAnsi" w:cstheme="majorHAnsi"/>
                <w:color w:val="000000" w:themeColor="text1"/>
              </w:rPr>
              <w:sym w:font="Symbol" w:char="F0B0"/>
            </w:r>
            <w:proofErr w:type="gramStart"/>
            <w:r w:rsidRPr="000824D3">
              <w:rPr>
                <w:rFonts w:asciiTheme="majorHAnsi" w:hAnsiTheme="majorHAnsi" w:cstheme="majorHAnsi"/>
                <w:color w:val="000000" w:themeColor="text1"/>
              </w:rPr>
              <w:t>N)</w:t>
            </w:r>
            <w:r>
              <w:rPr>
                <w:rFonts w:asciiTheme="majorHAnsi" w:hAnsiTheme="majorHAnsi" w:cstheme="majorHAnsi"/>
                <w:color w:val="000000"/>
                <w:vertAlign w:val="superscript"/>
              </w:rPr>
              <w:t>b</w:t>
            </w:r>
            <w:proofErr w:type="gramEnd"/>
            <w:r>
              <w:rPr>
                <w:rFonts w:asciiTheme="majorHAnsi" w:hAnsiTheme="majorHAnsi" w:cstheme="majorHAnsi"/>
                <w:color w:val="000000" w:themeColor="text1"/>
              </w:rPr>
              <w:t xml:space="preserve"> </w:t>
            </w:r>
          </w:p>
        </w:tc>
      </w:tr>
      <w:tr w:rsidR="009B4A69" w:rsidRPr="000603FE" w14:paraId="10558B93" w14:textId="77777777" w:rsidTr="00B97E79">
        <w:tc>
          <w:tcPr>
            <w:tcW w:w="1797" w:type="dxa"/>
            <w:tcBorders>
              <w:top w:val="single" w:sz="2" w:space="0" w:color="000000" w:themeColor="text1"/>
              <w:left w:val="nil"/>
              <w:bottom w:val="nil"/>
              <w:right w:val="nil"/>
            </w:tcBorders>
            <w:shd w:val="clear" w:color="auto" w:fill="auto"/>
          </w:tcPr>
          <w:p w14:paraId="0A9DD349" w14:textId="77777777" w:rsidR="009B4A69" w:rsidRPr="000824D3" w:rsidRDefault="009B4A69" w:rsidP="00B97E79">
            <w:pPr>
              <w:spacing w:line="240" w:lineRule="exact"/>
              <w:jc w:val="both"/>
              <w:outlineLvl w:val="0"/>
              <w:rPr>
                <w:rFonts w:asciiTheme="majorHAnsi" w:hAnsiTheme="majorHAnsi" w:cstheme="majorHAnsi"/>
                <w:i/>
                <w:iCs/>
                <w:color w:val="000000" w:themeColor="text1"/>
              </w:rPr>
            </w:pPr>
            <w:r w:rsidRPr="000824D3">
              <w:rPr>
                <w:rFonts w:asciiTheme="majorHAnsi" w:hAnsiTheme="majorHAnsi" w:cstheme="majorHAnsi"/>
                <w:i/>
                <w:iCs/>
                <w:color w:val="000000" w:themeColor="text1"/>
              </w:rPr>
              <w:t>Count</w:t>
            </w:r>
          </w:p>
        </w:tc>
        <w:tc>
          <w:tcPr>
            <w:tcW w:w="1710" w:type="dxa"/>
            <w:tcBorders>
              <w:top w:val="single" w:sz="2" w:space="0" w:color="000000" w:themeColor="text1"/>
              <w:left w:val="nil"/>
              <w:bottom w:val="nil"/>
              <w:right w:val="nil"/>
            </w:tcBorders>
            <w:shd w:val="clear" w:color="auto" w:fill="auto"/>
          </w:tcPr>
          <w:p w14:paraId="63BF4BBE"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Pr>
                <w:rFonts w:asciiTheme="majorHAnsi" w:hAnsiTheme="majorHAnsi" w:cstheme="majorHAnsi"/>
                <w:color w:val="000000" w:themeColor="text1"/>
              </w:rPr>
              <w:t>184</w:t>
            </w:r>
          </w:p>
        </w:tc>
        <w:tc>
          <w:tcPr>
            <w:tcW w:w="1711" w:type="dxa"/>
            <w:tcBorders>
              <w:top w:val="single" w:sz="2" w:space="0" w:color="000000" w:themeColor="text1"/>
              <w:left w:val="nil"/>
              <w:bottom w:val="nil"/>
              <w:right w:val="nil"/>
            </w:tcBorders>
            <w:shd w:val="clear" w:color="auto" w:fill="auto"/>
          </w:tcPr>
          <w:p w14:paraId="3CC9A904"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Pr>
                <w:rFonts w:asciiTheme="majorHAnsi" w:hAnsiTheme="majorHAnsi" w:cstheme="majorHAnsi"/>
                <w:color w:val="000000" w:themeColor="text1"/>
              </w:rPr>
              <w:t>125</w:t>
            </w:r>
          </w:p>
        </w:tc>
        <w:tc>
          <w:tcPr>
            <w:tcW w:w="1711" w:type="dxa"/>
            <w:tcBorders>
              <w:top w:val="single" w:sz="2" w:space="0" w:color="000000" w:themeColor="text1"/>
              <w:left w:val="nil"/>
              <w:bottom w:val="nil"/>
              <w:right w:val="nil"/>
            </w:tcBorders>
            <w:shd w:val="clear" w:color="auto" w:fill="auto"/>
          </w:tcPr>
          <w:p w14:paraId="1F65D4FF"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Pr>
                <w:rFonts w:asciiTheme="majorHAnsi" w:hAnsiTheme="majorHAnsi" w:cstheme="majorHAnsi"/>
                <w:color w:val="000000" w:themeColor="text1"/>
              </w:rPr>
              <w:t>98</w:t>
            </w:r>
          </w:p>
        </w:tc>
        <w:tc>
          <w:tcPr>
            <w:tcW w:w="1711" w:type="dxa"/>
            <w:tcBorders>
              <w:top w:val="single" w:sz="2" w:space="0" w:color="000000" w:themeColor="text1"/>
              <w:left w:val="nil"/>
              <w:bottom w:val="nil"/>
              <w:right w:val="nil"/>
            </w:tcBorders>
            <w:shd w:val="clear" w:color="auto" w:fill="auto"/>
          </w:tcPr>
          <w:p w14:paraId="20A90C9C"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Pr>
                <w:rFonts w:asciiTheme="majorHAnsi" w:hAnsiTheme="majorHAnsi" w:cstheme="majorHAnsi"/>
                <w:color w:val="000000" w:themeColor="text1"/>
              </w:rPr>
              <w:t>27</w:t>
            </w:r>
          </w:p>
        </w:tc>
      </w:tr>
      <w:tr w:rsidR="009B4A69" w:rsidRPr="000603FE" w14:paraId="32B2947D" w14:textId="77777777" w:rsidTr="00B97E79">
        <w:tc>
          <w:tcPr>
            <w:tcW w:w="1797" w:type="dxa"/>
            <w:tcBorders>
              <w:top w:val="nil"/>
              <w:left w:val="nil"/>
              <w:bottom w:val="single" w:sz="8" w:space="0" w:color="auto"/>
              <w:right w:val="nil"/>
            </w:tcBorders>
            <w:shd w:val="clear" w:color="auto" w:fill="auto"/>
          </w:tcPr>
          <w:p w14:paraId="3CD84425" w14:textId="77777777" w:rsidR="009B4A69" w:rsidRPr="000824D3" w:rsidRDefault="009B4A69" w:rsidP="00B97E79">
            <w:pPr>
              <w:spacing w:line="240" w:lineRule="exact"/>
              <w:jc w:val="both"/>
              <w:outlineLvl w:val="0"/>
              <w:rPr>
                <w:rFonts w:asciiTheme="majorHAnsi" w:hAnsiTheme="majorHAnsi" w:cstheme="majorHAnsi"/>
                <w:i/>
                <w:iCs/>
                <w:color w:val="000000" w:themeColor="text1"/>
              </w:rPr>
            </w:pPr>
            <w:r w:rsidRPr="000824D3">
              <w:rPr>
                <w:rFonts w:asciiTheme="majorHAnsi" w:hAnsiTheme="majorHAnsi" w:cstheme="majorHAnsi"/>
                <w:i/>
                <w:iCs/>
                <w:color w:val="000000" w:themeColor="text1"/>
              </w:rPr>
              <w:t>Perc.</w:t>
            </w:r>
          </w:p>
        </w:tc>
        <w:tc>
          <w:tcPr>
            <w:tcW w:w="1710" w:type="dxa"/>
            <w:tcBorders>
              <w:top w:val="nil"/>
              <w:left w:val="nil"/>
              <w:bottom w:val="single" w:sz="8" w:space="0" w:color="auto"/>
              <w:right w:val="nil"/>
            </w:tcBorders>
            <w:shd w:val="clear" w:color="auto" w:fill="auto"/>
          </w:tcPr>
          <w:p w14:paraId="4FBB0CB1"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6D7290">
              <w:rPr>
                <w:rFonts w:asciiTheme="majorHAnsi" w:hAnsiTheme="majorHAnsi" w:cstheme="majorHAnsi"/>
                <w:color w:val="000000" w:themeColor="text1"/>
              </w:rPr>
              <w:t>77.3%</w:t>
            </w:r>
          </w:p>
        </w:tc>
        <w:tc>
          <w:tcPr>
            <w:tcW w:w="1711" w:type="dxa"/>
            <w:tcBorders>
              <w:top w:val="nil"/>
              <w:left w:val="nil"/>
              <w:bottom w:val="single" w:sz="8" w:space="0" w:color="auto"/>
              <w:right w:val="nil"/>
            </w:tcBorders>
            <w:shd w:val="clear" w:color="auto" w:fill="auto"/>
          </w:tcPr>
          <w:p w14:paraId="55E2C68E"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6D7290">
              <w:rPr>
                <w:rFonts w:asciiTheme="majorHAnsi" w:hAnsiTheme="majorHAnsi" w:cstheme="majorHAnsi"/>
                <w:color w:val="000000" w:themeColor="text1"/>
              </w:rPr>
              <w:t>52.5%</w:t>
            </w:r>
          </w:p>
        </w:tc>
        <w:tc>
          <w:tcPr>
            <w:tcW w:w="1711" w:type="dxa"/>
            <w:tcBorders>
              <w:top w:val="nil"/>
              <w:left w:val="nil"/>
              <w:bottom w:val="single" w:sz="8" w:space="0" w:color="auto"/>
              <w:right w:val="nil"/>
            </w:tcBorders>
            <w:shd w:val="clear" w:color="auto" w:fill="auto"/>
          </w:tcPr>
          <w:p w14:paraId="77E810C5"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6D7290">
              <w:rPr>
                <w:rFonts w:asciiTheme="majorHAnsi" w:hAnsiTheme="majorHAnsi" w:cstheme="majorHAnsi"/>
                <w:color w:val="000000" w:themeColor="text1"/>
              </w:rPr>
              <w:t>41.2%</w:t>
            </w:r>
          </w:p>
        </w:tc>
        <w:tc>
          <w:tcPr>
            <w:tcW w:w="1711" w:type="dxa"/>
            <w:tcBorders>
              <w:top w:val="nil"/>
              <w:left w:val="nil"/>
              <w:bottom w:val="single" w:sz="8" w:space="0" w:color="auto"/>
              <w:right w:val="nil"/>
            </w:tcBorders>
            <w:shd w:val="clear" w:color="auto" w:fill="auto"/>
          </w:tcPr>
          <w:p w14:paraId="1CD857F2" w14:textId="77777777" w:rsidR="009B4A69" w:rsidRPr="000824D3" w:rsidRDefault="009B4A69" w:rsidP="00B97E79">
            <w:pPr>
              <w:spacing w:line="240" w:lineRule="exact"/>
              <w:jc w:val="both"/>
              <w:outlineLvl w:val="0"/>
              <w:rPr>
                <w:rFonts w:asciiTheme="majorHAnsi" w:hAnsiTheme="majorHAnsi" w:cstheme="majorHAnsi"/>
                <w:color w:val="000000" w:themeColor="text1"/>
              </w:rPr>
            </w:pPr>
            <w:r w:rsidRPr="006D7290">
              <w:rPr>
                <w:rFonts w:asciiTheme="majorHAnsi" w:hAnsiTheme="majorHAnsi" w:cstheme="majorHAnsi"/>
                <w:color w:val="000000" w:themeColor="text1"/>
              </w:rPr>
              <w:t>11.3%</w:t>
            </w:r>
          </w:p>
        </w:tc>
      </w:tr>
    </w:tbl>
    <w:p w14:paraId="07F75462" w14:textId="77777777" w:rsidR="009B4A69" w:rsidRDefault="009B4A69" w:rsidP="009B4A69">
      <w:pPr>
        <w:spacing w:line="238" w:lineRule="auto"/>
        <w:ind w:right="-30"/>
        <w:rPr>
          <w:rFonts w:asciiTheme="majorHAnsi" w:hAnsiTheme="majorHAnsi" w:cstheme="majorHAnsi"/>
          <w:color w:val="000000" w:themeColor="text1"/>
        </w:rPr>
      </w:pPr>
      <w:proofErr w:type="spellStart"/>
      <w:r w:rsidRPr="00EE2343">
        <w:rPr>
          <w:rFonts w:asciiTheme="majorHAnsi" w:hAnsiTheme="majorHAnsi" w:cstheme="majorHAnsi"/>
          <w:color w:val="000000"/>
          <w:vertAlign w:val="superscript"/>
        </w:rPr>
        <w:t>a</w:t>
      </w:r>
      <w:r>
        <w:rPr>
          <w:rFonts w:asciiTheme="majorHAnsi" w:hAnsiTheme="majorHAnsi" w:cstheme="majorHAnsi"/>
          <w:color w:val="000000" w:themeColor="text1"/>
        </w:rPr>
        <w:t>Also</w:t>
      </w:r>
      <w:proofErr w:type="spellEnd"/>
      <w:r>
        <w:rPr>
          <w:rFonts w:asciiTheme="majorHAnsi" w:hAnsiTheme="majorHAnsi" w:cstheme="majorHAnsi"/>
          <w:color w:val="000000" w:themeColor="text1"/>
        </w:rPr>
        <w:t xml:space="preserve"> s</w:t>
      </w:r>
      <w:r w:rsidRPr="00EE2343">
        <w:rPr>
          <w:rFonts w:asciiTheme="majorHAnsi" w:hAnsiTheme="majorHAnsi" w:cstheme="majorHAnsi"/>
          <w:color w:val="000000" w:themeColor="text1"/>
        </w:rPr>
        <w:t xml:space="preserve">ee </w:t>
      </w:r>
      <w:r>
        <w:rPr>
          <w:rFonts w:asciiTheme="majorHAnsi" w:hAnsiTheme="majorHAnsi" w:cstheme="majorHAnsi"/>
          <w:color w:val="000000" w:themeColor="text1"/>
        </w:rPr>
        <w:t>Fig. 2 &amp; 4.</w:t>
      </w:r>
    </w:p>
    <w:p w14:paraId="366CE654" w14:textId="77777777" w:rsidR="009B4A69" w:rsidRPr="008701AF" w:rsidRDefault="009B4A69" w:rsidP="009B4A69">
      <w:pPr>
        <w:spacing w:line="238" w:lineRule="auto"/>
        <w:ind w:right="-30"/>
        <w:rPr>
          <w:rFonts w:asciiTheme="majorHAnsi" w:hAnsiTheme="majorHAnsi" w:cstheme="majorHAnsi"/>
          <w:color w:val="000000" w:themeColor="text1"/>
        </w:rPr>
      </w:pPr>
      <w:proofErr w:type="spellStart"/>
      <w:r>
        <w:rPr>
          <w:rFonts w:asciiTheme="majorHAnsi" w:hAnsiTheme="majorHAnsi" w:cstheme="majorHAnsi"/>
          <w:color w:val="000000"/>
          <w:vertAlign w:val="superscript"/>
        </w:rPr>
        <w:t>b</w:t>
      </w:r>
      <w:r>
        <w:rPr>
          <w:rFonts w:asciiTheme="majorHAnsi" w:hAnsiTheme="majorHAnsi" w:cstheme="majorHAnsi"/>
          <w:color w:val="000000" w:themeColor="text1"/>
        </w:rPr>
        <w:t>See</w:t>
      </w:r>
      <w:proofErr w:type="spellEnd"/>
      <w:r>
        <w:rPr>
          <w:rFonts w:asciiTheme="majorHAnsi" w:hAnsiTheme="majorHAnsi" w:cstheme="majorHAnsi"/>
          <w:color w:val="000000" w:themeColor="text1"/>
        </w:rPr>
        <w:t xml:space="preserve"> </w:t>
      </w:r>
      <w:r w:rsidRPr="000824D3">
        <w:rPr>
          <w:rFonts w:asciiTheme="majorHAnsi" w:hAnsiTheme="majorHAnsi" w:cstheme="majorHAnsi"/>
          <w:color w:val="000000" w:themeColor="text1"/>
        </w:rPr>
        <w:t>Chojnacki et al.</w:t>
      </w:r>
      <w:r>
        <w:rPr>
          <w:rFonts w:asciiTheme="majorHAnsi" w:hAnsiTheme="majorHAnsi" w:cstheme="majorHAnsi"/>
          <w:color w:val="000000" w:themeColor="text1"/>
        </w:rPr>
        <w:t xml:space="preserve"> </w:t>
      </w:r>
      <w:r>
        <w:rPr>
          <w:rFonts w:asciiTheme="majorHAnsi" w:hAnsiTheme="majorHAnsi" w:cstheme="majorHAnsi"/>
          <w:color w:val="000000" w:themeColor="text1"/>
        </w:rPr>
        <w:fldChar w:fldCharType="begin"/>
      </w:r>
      <w:r>
        <w:rPr>
          <w:rFonts w:asciiTheme="majorHAnsi" w:hAnsiTheme="majorHAnsi" w:cstheme="majorHAnsi"/>
          <w:color w:val="000000" w:themeColor="text1"/>
        </w:rPr>
        <w:instrText xml:space="preserve"> ADDIN ZOTERO_ITEM CSL_CITATION {"citationID":"Mmc5aaOg","properties":{"formattedCitation":"(2021)","plainCitation":"(2021)","noteIndex":0},"citationItems":[{"id":4700,"uris":["http://zotero.org/users/277520/items/SS7H2JEU"],"uri":["http://zotero.org/users/277520/items/SS7H2JEU"],"itemData":{"id":4700,"type":"paper-conference","abstract":"We surveyed the global distribution and activity of intermediate-scale aeolian bedforms and find a high proportion of migrating megaripples in the sand seas surrounding the north polar cap.","container-title":"52nd Lunar and Planetary Science Conference","event-place":"Houston","page":"Abstract #2524","publisher":"Lunar and Planetary Institute","publisher-place":"Houston","title":"Global Heterogeneity of Martian Megaripples and Transverse Aeolian Ridges:   Distribution and Activity","URL":"http://www.lpi.usra.edu/meetings/lpsc2021/pdf/2524.pdf","author":[{"family":"Chojnacki","given":"M."},{"family":"Vaz","given":"D. A."},{"family":"Silvestro","given":"S."},{"family":"Silva","given":"D. C. A."}],"issued":{"date-parts":[["2021"]]}},"suppress-author":true}],"schema":"https://github.com/citation-style-language/schema/raw/master/csl-citation.json"} </w:instrText>
      </w:r>
      <w:r>
        <w:rPr>
          <w:rFonts w:asciiTheme="majorHAnsi" w:hAnsiTheme="majorHAnsi" w:cstheme="majorHAnsi"/>
          <w:color w:val="000000" w:themeColor="text1"/>
        </w:rPr>
        <w:fldChar w:fldCharType="separate"/>
      </w:r>
      <w:r>
        <w:rPr>
          <w:rFonts w:asciiTheme="majorHAnsi" w:hAnsiTheme="majorHAnsi" w:cstheme="majorHAnsi"/>
          <w:noProof/>
          <w:color w:val="000000" w:themeColor="text1"/>
        </w:rPr>
        <w:t>(2021)</w:t>
      </w:r>
      <w:r>
        <w:rPr>
          <w:rFonts w:asciiTheme="majorHAnsi" w:hAnsiTheme="majorHAnsi" w:cstheme="majorHAnsi"/>
          <w:color w:val="000000" w:themeColor="text1"/>
        </w:rPr>
        <w:fldChar w:fldCharType="end"/>
      </w:r>
      <w:r>
        <w:rPr>
          <w:rFonts w:asciiTheme="majorHAnsi" w:hAnsiTheme="majorHAnsi" w:cstheme="majorHAnsi"/>
          <w:color w:val="000000" w:themeColor="text1"/>
        </w:rPr>
        <w:t>.</w:t>
      </w:r>
    </w:p>
    <w:p w14:paraId="57B43F50" w14:textId="0ACCFD3C" w:rsidR="00553DE2" w:rsidRPr="00553DE2" w:rsidRDefault="00553DE2" w:rsidP="00553DE2">
      <w:pPr>
        <w:pStyle w:val="Style2"/>
        <w:rPr>
          <w:rFonts w:asciiTheme="majorHAnsi" w:hAnsiTheme="majorHAnsi" w:cstheme="majorHAnsi"/>
          <w:b/>
        </w:rPr>
      </w:pPr>
    </w:p>
    <w:tbl>
      <w:tblPr>
        <w:tblW w:w="9078" w:type="dxa"/>
        <w:tblLook w:val="04A0" w:firstRow="1" w:lastRow="0" w:firstColumn="1" w:lastColumn="0" w:noHBand="0" w:noVBand="1"/>
      </w:tblPr>
      <w:tblGrid>
        <w:gridCol w:w="1296"/>
        <w:gridCol w:w="1008"/>
        <w:gridCol w:w="1751"/>
        <w:gridCol w:w="1951"/>
        <w:gridCol w:w="1121"/>
        <w:gridCol w:w="1951"/>
      </w:tblGrid>
      <w:tr w:rsidR="00553DE2" w:rsidRPr="007B64AF" w14:paraId="1494127D" w14:textId="77777777" w:rsidTr="00DA564D">
        <w:trPr>
          <w:trHeight w:val="317"/>
        </w:trPr>
        <w:tc>
          <w:tcPr>
            <w:tcW w:w="9078" w:type="dxa"/>
            <w:gridSpan w:val="6"/>
            <w:tcBorders>
              <w:bottom w:val="single" w:sz="8" w:space="0" w:color="000000"/>
            </w:tcBorders>
            <w:shd w:val="clear" w:color="auto" w:fill="auto"/>
            <w:noWrap/>
            <w:vAlign w:val="bottom"/>
          </w:tcPr>
          <w:p w14:paraId="38EDC464" w14:textId="531AEF57" w:rsidR="00553DE2" w:rsidRPr="007B64AF" w:rsidRDefault="00553DE2" w:rsidP="00EF492E">
            <w:pPr>
              <w:rPr>
                <w:rFonts w:ascii="Calibri" w:hAnsi="Calibri" w:cs="Calibri"/>
                <w:b/>
                <w:bCs/>
                <w:i/>
                <w:iCs/>
                <w:color w:val="000000"/>
                <w:sz w:val="22"/>
                <w:szCs w:val="22"/>
                <w:u w:val="single"/>
              </w:rPr>
            </w:pPr>
            <w:r w:rsidRPr="007B64AF">
              <w:rPr>
                <w:rFonts w:ascii="Calibri" w:eastAsia="Calibri" w:hAnsi="Calibri" w:cs="Calibri"/>
                <w:b/>
                <w:bCs/>
              </w:rPr>
              <w:t>Table S</w:t>
            </w:r>
            <w:r w:rsidR="009B4A69">
              <w:rPr>
                <w:rFonts w:ascii="Calibri" w:eastAsia="Calibri" w:hAnsi="Calibri" w:cs="Calibri"/>
                <w:b/>
                <w:bCs/>
              </w:rPr>
              <w:t>2</w:t>
            </w:r>
            <w:r w:rsidRPr="007B64AF">
              <w:rPr>
                <w:rFonts w:ascii="Calibri" w:eastAsia="Calibri" w:hAnsi="Calibri" w:cs="Calibri"/>
                <w:b/>
                <w:bCs/>
              </w:rPr>
              <w:t xml:space="preserve">. </w:t>
            </w:r>
            <w:r w:rsidRPr="007B64AF">
              <w:rPr>
                <w:rFonts w:ascii="Calibri" w:eastAsia="Calibri" w:hAnsi="Calibri" w:cs="Calibri"/>
              </w:rPr>
              <w:t>Objectives 1&amp;2 survey results</w:t>
            </w:r>
            <w:r w:rsidRPr="007B64AF">
              <w:rPr>
                <w:rFonts w:ascii="Calibri" w:eastAsia="Calibri" w:hAnsi="Calibri" w:cs="Calibri"/>
                <w:b/>
                <w:bCs/>
              </w:rPr>
              <w:t xml:space="preserve"> </w:t>
            </w:r>
            <w:r w:rsidRPr="007B64AF">
              <w:rPr>
                <w:rFonts w:ascii="Calibri" w:eastAsia="Calibri" w:hAnsi="Calibri" w:cs="Calibri"/>
              </w:rPr>
              <w:t xml:space="preserve">of north polar dune field morphology and </w:t>
            </w:r>
            <w:proofErr w:type="spellStart"/>
            <w:r w:rsidRPr="007B64AF">
              <w:rPr>
                <w:rFonts w:ascii="Calibri" w:eastAsia="Calibri" w:hAnsi="Calibri" w:cs="Calibri"/>
              </w:rPr>
              <w:t>activity</w:t>
            </w:r>
            <w:r w:rsidRPr="00EE2343">
              <w:rPr>
                <w:rFonts w:asciiTheme="majorHAnsi" w:hAnsiTheme="majorHAnsi" w:cstheme="majorHAnsi"/>
                <w:color w:val="000000"/>
                <w:vertAlign w:val="superscript"/>
              </w:rPr>
              <w:t>a</w:t>
            </w:r>
            <w:proofErr w:type="spellEnd"/>
            <w:r w:rsidRPr="007B64AF">
              <w:rPr>
                <w:rFonts w:ascii="Calibri" w:eastAsia="Calibri" w:hAnsi="Calibri" w:cs="Calibri"/>
              </w:rPr>
              <w:t xml:space="preserve">. </w:t>
            </w:r>
          </w:p>
        </w:tc>
      </w:tr>
      <w:tr w:rsidR="00553DE2" w:rsidRPr="007B64AF" w14:paraId="3D844266" w14:textId="77777777" w:rsidTr="00EF492E">
        <w:trPr>
          <w:trHeight w:val="720"/>
        </w:trPr>
        <w:tc>
          <w:tcPr>
            <w:tcW w:w="1296" w:type="dxa"/>
            <w:tcBorders>
              <w:top w:val="single" w:sz="8" w:space="0" w:color="auto"/>
              <w:bottom w:val="single" w:sz="8" w:space="0" w:color="auto"/>
            </w:tcBorders>
            <w:shd w:val="clear" w:color="auto" w:fill="auto"/>
            <w:noWrap/>
            <w:vAlign w:val="bottom"/>
            <w:hideMark/>
          </w:tcPr>
          <w:p w14:paraId="0F95F6F1" w14:textId="77777777" w:rsidR="00553DE2" w:rsidRPr="00442AB0" w:rsidRDefault="00553DE2" w:rsidP="00EF492E">
            <w:pPr>
              <w:rPr>
                <w:rFonts w:ascii="Calibri" w:hAnsi="Calibri" w:cs="Calibri"/>
                <w:b/>
                <w:bCs/>
                <w:color w:val="000000"/>
                <w:sz w:val="22"/>
                <w:szCs w:val="22"/>
              </w:rPr>
            </w:pPr>
            <w:r w:rsidRPr="00442AB0">
              <w:rPr>
                <w:rFonts w:ascii="Calibri" w:hAnsi="Calibri" w:cs="Calibri"/>
                <w:b/>
                <w:bCs/>
                <w:color w:val="000000"/>
                <w:sz w:val="22"/>
                <w:szCs w:val="22"/>
              </w:rPr>
              <w:t>Site name &amp; ID</w:t>
            </w:r>
          </w:p>
        </w:tc>
        <w:tc>
          <w:tcPr>
            <w:tcW w:w="1008" w:type="dxa"/>
            <w:tcBorders>
              <w:top w:val="single" w:sz="8" w:space="0" w:color="000000"/>
              <w:bottom w:val="single" w:sz="8" w:space="0" w:color="auto"/>
            </w:tcBorders>
            <w:shd w:val="clear" w:color="auto" w:fill="auto"/>
            <w:noWrap/>
            <w:vAlign w:val="bottom"/>
            <w:hideMark/>
          </w:tcPr>
          <w:p w14:paraId="072F3181" w14:textId="77777777" w:rsidR="00553DE2" w:rsidRPr="00442AB0" w:rsidRDefault="00553DE2" w:rsidP="00EF492E">
            <w:pPr>
              <w:rPr>
                <w:rFonts w:ascii="Calibri" w:hAnsi="Calibri" w:cs="Calibri"/>
                <w:b/>
                <w:bCs/>
                <w:color w:val="000000"/>
                <w:sz w:val="22"/>
                <w:szCs w:val="22"/>
              </w:rPr>
            </w:pPr>
            <w:r w:rsidRPr="00442AB0">
              <w:rPr>
                <w:rFonts w:ascii="Calibri" w:hAnsi="Calibri" w:cs="Calibri"/>
                <w:b/>
                <w:bCs/>
                <w:color w:val="000000"/>
                <w:sz w:val="22"/>
                <w:szCs w:val="22"/>
              </w:rPr>
              <w:t>Survey status (Obj. 1)</w:t>
            </w:r>
          </w:p>
        </w:tc>
        <w:tc>
          <w:tcPr>
            <w:tcW w:w="1751" w:type="dxa"/>
            <w:tcBorders>
              <w:top w:val="single" w:sz="8" w:space="0" w:color="000000"/>
              <w:bottom w:val="single" w:sz="8" w:space="0" w:color="auto"/>
            </w:tcBorders>
            <w:shd w:val="clear" w:color="auto" w:fill="auto"/>
            <w:noWrap/>
            <w:vAlign w:val="bottom"/>
            <w:hideMark/>
          </w:tcPr>
          <w:p w14:paraId="388ACCF3" w14:textId="77777777" w:rsidR="00553DE2" w:rsidRPr="00442AB0" w:rsidRDefault="00553DE2" w:rsidP="00EF492E">
            <w:pPr>
              <w:rPr>
                <w:rFonts w:ascii="Calibri" w:hAnsi="Calibri" w:cs="Calibri"/>
                <w:b/>
                <w:bCs/>
                <w:color w:val="000000"/>
                <w:sz w:val="22"/>
                <w:szCs w:val="22"/>
              </w:rPr>
            </w:pPr>
            <w:r w:rsidRPr="00442AB0">
              <w:rPr>
                <w:rFonts w:ascii="Calibri" w:hAnsi="Calibri" w:cs="Calibri"/>
                <w:b/>
                <w:bCs/>
                <w:color w:val="000000"/>
                <w:sz w:val="22"/>
                <w:szCs w:val="22"/>
              </w:rPr>
              <w:t>Activity status (Obj. 2)</w:t>
            </w:r>
          </w:p>
        </w:tc>
        <w:tc>
          <w:tcPr>
            <w:tcW w:w="1951" w:type="dxa"/>
            <w:tcBorders>
              <w:top w:val="single" w:sz="8" w:space="0" w:color="000000"/>
              <w:bottom w:val="single" w:sz="8" w:space="0" w:color="auto"/>
            </w:tcBorders>
            <w:shd w:val="clear" w:color="auto" w:fill="auto"/>
            <w:vAlign w:val="bottom"/>
            <w:hideMark/>
          </w:tcPr>
          <w:p w14:paraId="3FE54AC3" w14:textId="3CFF18C2" w:rsidR="00553DE2" w:rsidRPr="00442AB0" w:rsidRDefault="00442AB0" w:rsidP="00EF492E">
            <w:pPr>
              <w:rPr>
                <w:rFonts w:ascii="Calibri" w:hAnsi="Calibri" w:cs="Calibri"/>
                <w:b/>
                <w:bCs/>
                <w:color w:val="000000"/>
                <w:sz w:val="22"/>
                <w:szCs w:val="22"/>
              </w:rPr>
            </w:pPr>
            <w:r w:rsidRPr="00442AB0">
              <w:rPr>
                <w:rFonts w:ascii="Calibri" w:hAnsi="Calibri" w:cs="Calibri"/>
                <w:b/>
                <w:bCs/>
                <w:color w:val="000000"/>
                <w:sz w:val="22"/>
                <w:szCs w:val="22"/>
              </w:rPr>
              <w:t xml:space="preserve">T1 and T2 </w:t>
            </w:r>
            <w:r w:rsidR="00553DE2" w:rsidRPr="00442AB0">
              <w:rPr>
                <w:rFonts w:ascii="Calibri" w:hAnsi="Calibri" w:cs="Calibri"/>
                <w:b/>
                <w:bCs/>
                <w:color w:val="000000"/>
                <w:sz w:val="22"/>
                <w:szCs w:val="22"/>
              </w:rPr>
              <w:t xml:space="preserve">Images and timing </w:t>
            </w:r>
          </w:p>
        </w:tc>
        <w:tc>
          <w:tcPr>
            <w:tcW w:w="1121" w:type="dxa"/>
            <w:tcBorders>
              <w:top w:val="single" w:sz="8" w:space="0" w:color="000000"/>
              <w:bottom w:val="single" w:sz="8" w:space="0" w:color="auto"/>
            </w:tcBorders>
            <w:shd w:val="clear" w:color="auto" w:fill="auto"/>
            <w:vAlign w:val="bottom"/>
            <w:hideMark/>
          </w:tcPr>
          <w:p w14:paraId="5A71F56D" w14:textId="77777777" w:rsidR="00553DE2" w:rsidRPr="00442AB0" w:rsidRDefault="00553DE2" w:rsidP="00EF492E">
            <w:pPr>
              <w:rPr>
                <w:rFonts w:ascii="Calibri" w:hAnsi="Calibri" w:cs="Calibri"/>
                <w:b/>
                <w:bCs/>
                <w:color w:val="000000"/>
                <w:sz w:val="22"/>
                <w:szCs w:val="22"/>
              </w:rPr>
            </w:pPr>
            <w:r w:rsidRPr="00442AB0">
              <w:rPr>
                <w:rFonts w:ascii="Calibri" w:hAnsi="Calibri" w:cs="Calibri"/>
                <w:b/>
                <w:bCs/>
                <w:color w:val="000000"/>
                <w:sz w:val="22"/>
                <w:szCs w:val="22"/>
              </w:rPr>
              <w:t>Duration (Mars years)</w:t>
            </w:r>
          </w:p>
        </w:tc>
        <w:tc>
          <w:tcPr>
            <w:tcW w:w="1951" w:type="dxa"/>
            <w:tcBorders>
              <w:top w:val="single" w:sz="8" w:space="0" w:color="000000"/>
              <w:bottom w:val="single" w:sz="8" w:space="0" w:color="auto"/>
            </w:tcBorders>
            <w:shd w:val="clear" w:color="auto" w:fill="auto"/>
            <w:vAlign w:val="bottom"/>
            <w:hideMark/>
          </w:tcPr>
          <w:p w14:paraId="60E14796" w14:textId="77777777" w:rsidR="00553DE2" w:rsidRPr="00442AB0" w:rsidRDefault="00553DE2" w:rsidP="00EF492E">
            <w:pPr>
              <w:rPr>
                <w:rFonts w:ascii="Calibri" w:hAnsi="Calibri" w:cs="Calibri"/>
                <w:b/>
                <w:bCs/>
                <w:color w:val="000000"/>
                <w:sz w:val="22"/>
                <w:szCs w:val="22"/>
              </w:rPr>
            </w:pPr>
            <w:r w:rsidRPr="00442AB0">
              <w:rPr>
                <w:rFonts w:ascii="Calibri" w:hAnsi="Calibri" w:cs="Calibri"/>
                <w:b/>
                <w:bCs/>
                <w:color w:val="000000"/>
                <w:sz w:val="22"/>
                <w:szCs w:val="22"/>
              </w:rPr>
              <w:t>Megaripple (MR) activity notes</w:t>
            </w:r>
          </w:p>
        </w:tc>
      </w:tr>
      <w:tr w:rsidR="00553DE2" w:rsidRPr="007B64AF" w14:paraId="2B9A1A64" w14:textId="77777777" w:rsidTr="00EF492E">
        <w:trPr>
          <w:trHeight w:val="280"/>
        </w:trPr>
        <w:tc>
          <w:tcPr>
            <w:tcW w:w="1296" w:type="dxa"/>
            <w:tcBorders>
              <w:top w:val="single" w:sz="8" w:space="0" w:color="auto"/>
              <w:bottom w:val="single" w:sz="4" w:space="0" w:color="auto"/>
            </w:tcBorders>
            <w:shd w:val="clear" w:color="auto" w:fill="auto"/>
            <w:noWrap/>
            <w:vAlign w:val="center"/>
            <w:hideMark/>
          </w:tcPr>
          <w:p w14:paraId="15F41507"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Chasma Boreale Scarp Dunes - 3393+850</w:t>
            </w:r>
          </w:p>
        </w:tc>
        <w:tc>
          <w:tcPr>
            <w:tcW w:w="1008" w:type="dxa"/>
            <w:tcBorders>
              <w:top w:val="single" w:sz="8" w:space="0" w:color="auto"/>
              <w:bottom w:val="single" w:sz="4" w:space="0" w:color="auto"/>
            </w:tcBorders>
            <w:shd w:val="clear" w:color="auto" w:fill="auto"/>
            <w:noWrap/>
            <w:vAlign w:val="center"/>
            <w:hideMark/>
          </w:tcPr>
          <w:p w14:paraId="4FD77C71"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8" w:space="0" w:color="auto"/>
              <w:bottom w:val="single" w:sz="4" w:space="0" w:color="auto"/>
            </w:tcBorders>
            <w:shd w:val="clear" w:color="auto" w:fill="auto"/>
            <w:noWrap/>
            <w:vAlign w:val="center"/>
            <w:hideMark/>
          </w:tcPr>
          <w:p w14:paraId="18CDDF28"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8" w:space="0" w:color="auto"/>
              <w:bottom w:val="single" w:sz="4" w:space="0" w:color="auto"/>
            </w:tcBorders>
            <w:shd w:val="clear" w:color="auto" w:fill="auto"/>
            <w:noWrap/>
            <w:vAlign w:val="center"/>
            <w:hideMark/>
          </w:tcPr>
          <w:p w14:paraId="2CF6CEC9"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SP_001374_2650 @Ls134 (2006) - ESP_054013_2650 @Ls124 (2018)</w:t>
            </w:r>
          </w:p>
        </w:tc>
        <w:tc>
          <w:tcPr>
            <w:tcW w:w="1121" w:type="dxa"/>
            <w:tcBorders>
              <w:top w:val="single" w:sz="8" w:space="0" w:color="auto"/>
              <w:bottom w:val="single" w:sz="4" w:space="0" w:color="auto"/>
            </w:tcBorders>
            <w:shd w:val="clear" w:color="auto" w:fill="auto"/>
            <w:noWrap/>
            <w:vAlign w:val="center"/>
            <w:hideMark/>
          </w:tcPr>
          <w:p w14:paraId="1367B2EA"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0</w:t>
            </w:r>
          </w:p>
        </w:tc>
        <w:tc>
          <w:tcPr>
            <w:tcW w:w="1951" w:type="dxa"/>
            <w:tcBorders>
              <w:top w:val="single" w:sz="8" w:space="0" w:color="auto"/>
              <w:bottom w:val="single" w:sz="4" w:space="0" w:color="auto"/>
            </w:tcBorders>
            <w:shd w:val="clear" w:color="auto" w:fill="auto"/>
            <w:noWrap/>
            <w:vAlign w:val="center"/>
            <w:hideMark/>
          </w:tcPr>
          <w:p w14:paraId="0C476FD6"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Many stoss and interdune MR migration. Most active MR in high sand volume fields but some on bedrock.  Other static MRs in troughs or on stoss-side in the N (maybe frozen crests and/or limited upwind sand supply). </w:t>
            </w:r>
          </w:p>
        </w:tc>
      </w:tr>
      <w:tr w:rsidR="00553DE2" w:rsidRPr="007B64AF" w14:paraId="132058FA" w14:textId="77777777" w:rsidTr="00EF492E">
        <w:trPr>
          <w:trHeight w:val="280"/>
        </w:trPr>
        <w:tc>
          <w:tcPr>
            <w:tcW w:w="1296" w:type="dxa"/>
            <w:tcBorders>
              <w:top w:val="single" w:sz="4" w:space="0" w:color="auto"/>
              <w:bottom w:val="single" w:sz="4" w:space="0" w:color="auto"/>
            </w:tcBorders>
            <w:shd w:val="clear" w:color="auto" w:fill="auto"/>
            <w:noWrap/>
            <w:vAlign w:val="center"/>
            <w:hideMark/>
          </w:tcPr>
          <w:p w14:paraId="51F34A44" w14:textId="77777777" w:rsidR="00553DE2" w:rsidRPr="007B64AF" w:rsidRDefault="00553DE2" w:rsidP="00EF492E">
            <w:pPr>
              <w:rPr>
                <w:rFonts w:ascii="Calibri" w:hAnsi="Calibri" w:cs="Calibri"/>
                <w:color w:val="000000"/>
                <w:sz w:val="20"/>
                <w:szCs w:val="20"/>
              </w:rPr>
            </w:pPr>
            <w:proofErr w:type="spellStart"/>
            <w:r w:rsidRPr="007B64AF">
              <w:rPr>
                <w:rFonts w:ascii="Calibri" w:hAnsi="Calibri" w:cs="Calibri"/>
                <w:color w:val="000000"/>
                <w:sz w:val="20"/>
                <w:szCs w:val="20"/>
              </w:rPr>
              <w:t>Kolhar</w:t>
            </w:r>
            <w:proofErr w:type="spellEnd"/>
            <w:r w:rsidRPr="007B64AF">
              <w:rPr>
                <w:rFonts w:ascii="Calibri" w:hAnsi="Calibri" w:cs="Calibri"/>
                <w:color w:val="000000"/>
                <w:sz w:val="20"/>
                <w:szCs w:val="20"/>
              </w:rPr>
              <w:t xml:space="preserve"> Dunes in Chasma Boreale - 0010+846</w:t>
            </w:r>
          </w:p>
        </w:tc>
        <w:tc>
          <w:tcPr>
            <w:tcW w:w="1008" w:type="dxa"/>
            <w:tcBorders>
              <w:top w:val="single" w:sz="4" w:space="0" w:color="auto"/>
              <w:bottom w:val="single" w:sz="4" w:space="0" w:color="auto"/>
            </w:tcBorders>
            <w:shd w:val="clear" w:color="auto" w:fill="auto"/>
            <w:noWrap/>
            <w:vAlign w:val="center"/>
            <w:hideMark/>
          </w:tcPr>
          <w:p w14:paraId="7D74E7AB"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Neither</w:t>
            </w:r>
          </w:p>
        </w:tc>
        <w:tc>
          <w:tcPr>
            <w:tcW w:w="1751" w:type="dxa"/>
            <w:tcBorders>
              <w:top w:val="single" w:sz="4" w:space="0" w:color="auto"/>
              <w:bottom w:val="single" w:sz="4" w:space="0" w:color="auto"/>
            </w:tcBorders>
            <w:shd w:val="clear" w:color="auto" w:fill="auto"/>
            <w:noWrap/>
            <w:vAlign w:val="center"/>
            <w:hideMark/>
          </w:tcPr>
          <w:p w14:paraId="08E88A94"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no MRs/TARs</w:t>
            </w:r>
          </w:p>
        </w:tc>
        <w:tc>
          <w:tcPr>
            <w:tcW w:w="1951" w:type="dxa"/>
            <w:tcBorders>
              <w:top w:val="single" w:sz="4" w:space="0" w:color="auto"/>
              <w:bottom w:val="single" w:sz="4" w:space="0" w:color="auto"/>
            </w:tcBorders>
            <w:shd w:val="clear" w:color="auto" w:fill="auto"/>
            <w:noWrap/>
            <w:vAlign w:val="center"/>
            <w:hideMark/>
          </w:tcPr>
          <w:p w14:paraId="5C190231"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SP_008968_2650 @Ls90 (2008) - ESP_063323_2650 @Ls143 (2020)</w:t>
            </w:r>
          </w:p>
        </w:tc>
        <w:tc>
          <w:tcPr>
            <w:tcW w:w="1121" w:type="dxa"/>
            <w:tcBorders>
              <w:top w:val="single" w:sz="4" w:space="0" w:color="auto"/>
              <w:bottom w:val="single" w:sz="4" w:space="0" w:color="auto"/>
            </w:tcBorders>
            <w:shd w:val="clear" w:color="auto" w:fill="auto"/>
            <w:noWrap/>
            <w:vAlign w:val="center"/>
            <w:hideMark/>
          </w:tcPr>
          <w:p w14:paraId="4675F501"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1</w:t>
            </w:r>
          </w:p>
        </w:tc>
        <w:tc>
          <w:tcPr>
            <w:tcW w:w="1951" w:type="dxa"/>
            <w:tcBorders>
              <w:top w:val="single" w:sz="4" w:space="0" w:color="auto"/>
              <w:bottom w:val="single" w:sz="4" w:space="0" w:color="auto"/>
            </w:tcBorders>
            <w:shd w:val="clear" w:color="auto" w:fill="auto"/>
            <w:noWrap/>
            <w:vAlign w:val="center"/>
            <w:hideMark/>
          </w:tcPr>
          <w:p w14:paraId="36451416"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Lack of MR anywhere. Barchan and barchanoid </w:t>
            </w:r>
            <w:proofErr w:type="spellStart"/>
            <w:r w:rsidRPr="007B64AF">
              <w:rPr>
                <w:rFonts w:ascii="Calibri" w:hAnsi="Calibri" w:cs="Calibri"/>
                <w:color w:val="000000"/>
                <w:sz w:val="20"/>
                <w:szCs w:val="20"/>
              </w:rPr>
              <w:t>megadunes</w:t>
            </w:r>
            <w:proofErr w:type="spellEnd"/>
            <w:r w:rsidRPr="007B64AF">
              <w:rPr>
                <w:rFonts w:ascii="Calibri" w:hAnsi="Calibri" w:cs="Calibri"/>
                <w:color w:val="000000"/>
                <w:sz w:val="20"/>
                <w:szCs w:val="20"/>
              </w:rPr>
              <w:t xml:space="preserve"> migrating. </w:t>
            </w:r>
          </w:p>
        </w:tc>
      </w:tr>
      <w:tr w:rsidR="00553DE2" w:rsidRPr="007B64AF" w14:paraId="7E46EB61" w14:textId="77777777" w:rsidTr="00EF492E">
        <w:trPr>
          <w:trHeight w:val="280"/>
        </w:trPr>
        <w:tc>
          <w:tcPr>
            <w:tcW w:w="1296" w:type="dxa"/>
            <w:tcBorders>
              <w:top w:val="single" w:sz="4" w:space="0" w:color="auto"/>
              <w:bottom w:val="single" w:sz="4" w:space="0" w:color="auto"/>
            </w:tcBorders>
            <w:shd w:val="clear" w:color="auto" w:fill="auto"/>
            <w:noWrap/>
            <w:vAlign w:val="center"/>
            <w:hideMark/>
          </w:tcPr>
          <w:p w14:paraId="5B021F26" w14:textId="77777777" w:rsidR="00553DE2" w:rsidRPr="007B64AF" w:rsidRDefault="00553DE2" w:rsidP="00EF492E">
            <w:pPr>
              <w:rPr>
                <w:rFonts w:ascii="Calibri" w:hAnsi="Calibri" w:cs="Calibri"/>
                <w:color w:val="000000"/>
                <w:sz w:val="20"/>
                <w:szCs w:val="20"/>
              </w:rPr>
            </w:pPr>
            <w:proofErr w:type="spellStart"/>
            <w:r w:rsidRPr="007B64AF">
              <w:rPr>
                <w:rFonts w:ascii="Calibri" w:hAnsi="Calibri" w:cs="Calibri"/>
                <w:color w:val="000000"/>
                <w:sz w:val="20"/>
                <w:szCs w:val="20"/>
              </w:rPr>
              <w:t>Buzzel</w:t>
            </w:r>
            <w:proofErr w:type="spellEnd"/>
            <w:r w:rsidRPr="007B64AF">
              <w:rPr>
                <w:rFonts w:ascii="Calibri" w:hAnsi="Calibri" w:cs="Calibri"/>
                <w:color w:val="000000"/>
                <w:sz w:val="20"/>
                <w:szCs w:val="20"/>
              </w:rPr>
              <w:t xml:space="preserve"> Dunes and Polar Scarp - 2329+840</w:t>
            </w:r>
          </w:p>
        </w:tc>
        <w:tc>
          <w:tcPr>
            <w:tcW w:w="1008" w:type="dxa"/>
            <w:tcBorders>
              <w:top w:val="single" w:sz="4" w:space="0" w:color="auto"/>
              <w:bottom w:val="single" w:sz="4" w:space="0" w:color="auto"/>
            </w:tcBorders>
            <w:shd w:val="clear" w:color="auto" w:fill="auto"/>
            <w:noWrap/>
            <w:vAlign w:val="center"/>
            <w:hideMark/>
          </w:tcPr>
          <w:p w14:paraId="7B71D4B6" w14:textId="77777777" w:rsidR="00553DE2" w:rsidRPr="007B64AF" w:rsidRDefault="00553DE2" w:rsidP="00EF492E">
            <w:pPr>
              <w:ind w:right="195"/>
              <w:rPr>
                <w:rFonts w:ascii="Calibri" w:hAnsi="Calibri" w:cs="Calibri"/>
                <w:color w:val="000000"/>
                <w:sz w:val="20"/>
                <w:szCs w:val="20"/>
              </w:rPr>
            </w:pPr>
            <w:r w:rsidRPr="007B64AF">
              <w:rPr>
                <w:rFonts w:ascii="Calibri" w:hAnsi="Calibri" w:cs="Calibri"/>
                <w:color w:val="000000"/>
                <w:sz w:val="20"/>
                <w:szCs w:val="20"/>
              </w:rPr>
              <w:t>Both</w:t>
            </w:r>
          </w:p>
        </w:tc>
        <w:tc>
          <w:tcPr>
            <w:tcW w:w="1751" w:type="dxa"/>
            <w:tcBorders>
              <w:top w:val="single" w:sz="4" w:space="0" w:color="auto"/>
              <w:bottom w:val="single" w:sz="4" w:space="0" w:color="auto"/>
            </w:tcBorders>
            <w:shd w:val="clear" w:color="auto" w:fill="auto"/>
            <w:noWrap/>
            <w:vAlign w:val="center"/>
            <w:hideMark/>
          </w:tcPr>
          <w:p w14:paraId="58FA3723"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4" w:space="0" w:color="auto"/>
              <w:bottom w:val="single" w:sz="4" w:space="0" w:color="auto"/>
            </w:tcBorders>
            <w:shd w:val="clear" w:color="auto" w:fill="auto"/>
            <w:noWrap/>
            <w:vAlign w:val="center"/>
            <w:hideMark/>
          </w:tcPr>
          <w:p w14:paraId="12221EA5"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SP_009105_2640 @Ls95 (2008) - ESP_062009_2640 @Ls94 (2019)</w:t>
            </w:r>
          </w:p>
        </w:tc>
        <w:tc>
          <w:tcPr>
            <w:tcW w:w="1121" w:type="dxa"/>
            <w:tcBorders>
              <w:top w:val="single" w:sz="4" w:space="0" w:color="auto"/>
              <w:bottom w:val="single" w:sz="4" w:space="0" w:color="auto"/>
            </w:tcBorders>
            <w:shd w:val="clear" w:color="auto" w:fill="auto"/>
            <w:noWrap/>
            <w:vAlign w:val="center"/>
            <w:hideMark/>
          </w:tcPr>
          <w:p w14:paraId="41FE6D1E"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0</w:t>
            </w:r>
          </w:p>
        </w:tc>
        <w:tc>
          <w:tcPr>
            <w:tcW w:w="1951" w:type="dxa"/>
            <w:tcBorders>
              <w:top w:val="single" w:sz="4" w:space="0" w:color="auto"/>
              <w:bottom w:val="single" w:sz="4" w:space="0" w:color="auto"/>
            </w:tcBorders>
            <w:shd w:val="clear" w:color="auto" w:fill="auto"/>
            <w:noWrap/>
            <w:vAlign w:val="center"/>
            <w:hideMark/>
          </w:tcPr>
          <w:p w14:paraId="58ACF52F"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ost stoss leading edge MR moving; some motionless in deep troughs. Most MR in high sand volume fields but some on bedrock migrating.</w:t>
            </w:r>
          </w:p>
        </w:tc>
      </w:tr>
      <w:tr w:rsidR="00553DE2" w:rsidRPr="007B64AF" w14:paraId="2A170025" w14:textId="77777777" w:rsidTr="00EF492E">
        <w:trPr>
          <w:trHeight w:val="280"/>
        </w:trPr>
        <w:tc>
          <w:tcPr>
            <w:tcW w:w="1296" w:type="dxa"/>
            <w:tcBorders>
              <w:top w:val="single" w:sz="4" w:space="0" w:color="auto"/>
              <w:bottom w:val="single" w:sz="4" w:space="0" w:color="auto"/>
            </w:tcBorders>
            <w:shd w:val="clear" w:color="auto" w:fill="auto"/>
            <w:noWrap/>
            <w:vAlign w:val="center"/>
            <w:hideMark/>
          </w:tcPr>
          <w:p w14:paraId="01C0EA3E" w14:textId="77777777" w:rsidR="00553DE2" w:rsidRPr="007B64AF" w:rsidRDefault="00553DE2" w:rsidP="00EF492E">
            <w:pPr>
              <w:rPr>
                <w:rFonts w:ascii="Calibri" w:hAnsi="Calibri" w:cs="Calibri"/>
                <w:color w:val="000000"/>
                <w:sz w:val="20"/>
                <w:szCs w:val="20"/>
              </w:rPr>
            </w:pPr>
            <w:proofErr w:type="spellStart"/>
            <w:r w:rsidRPr="007B64AF">
              <w:rPr>
                <w:rFonts w:ascii="Calibri" w:hAnsi="Calibri" w:cs="Calibri"/>
                <w:color w:val="000000"/>
                <w:sz w:val="20"/>
                <w:szCs w:val="20"/>
              </w:rPr>
              <w:t>Tleilax</w:t>
            </w:r>
            <w:proofErr w:type="spellEnd"/>
            <w:r w:rsidRPr="007B64AF">
              <w:rPr>
                <w:rFonts w:ascii="Calibri" w:hAnsi="Calibri" w:cs="Calibri"/>
                <w:color w:val="000000"/>
                <w:sz w:val="20"/>
                <w:szCs w:val="20"/>
              </w:rPr>
              <w:t xml:space="preserve"> Dunes and Polar Basal Unit - 1188+834</w:t>
            </w:r>
          </w:p>
        </w:tc>
        <w:tc>
          <w:tcPr>
            <w:tcW w:w="1008" w:type="dxa"/>
            <w:tcBorders>
              <w:top w:val="single" w:sz="4" w:space="0" w:color="auto"/>
              <w:bottom w:val="single" w:sz="4" w:space="0" w:color="auto"/>
            </w:tcBorders>
            <w:shd w:val="clear" w:color="auto" w:fill="auto"/>
            <w:noWrap/>
            <w:vAlign w:val="center"/>
            <w:hideMark/>
          </w:tcPr>
          <w:p w14:paraId="60E705B1"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4" w:space="0" w:color="auto"/>
              <w:bottom w:val="single" w:sz="4" w:space="0" w:color="auto"/>
            </w:tcBorders>
            <w:shd w:val="clear" w:color="auto" w:fill="auto"/>
            <w:noWrap/>
            <w:vAlign w:val="center"/>
            <w:hideMark/>
          </w:tcPr>
          <w:p w14:paraId="19D247D9"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4" w:space="0" w:color="auto"/>
              <w:bottom w:val="single" w:sz="4" w:space="0" w:color="auto"/>
            </w:tcBorders>
            <w:shd w:val="clear" w:color="auto" w:fill="auto"/>
            <w:noWrap/>
            <w:vAlign w:val="center"/>
            <w:hideMark/>
          </w:tcPr>
          <w:p w14:paraId="331B1391"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PSP_001712_2635 @Ls147 (2006) - ESP_053270_2635 @Ls98 (2017) </w:t>
            </w:r>
          </w:p>
        </w:tc>
        <w:tc>
          <w:tcPr>
            <w:tcW w:w="1121" w:type="dxa"/>
            <w:tcBorders>
              <w:top w:val="single" w:sz="4" w:space="0" w:color="auto"/>
              <w:bottom w:val="single" w:sz="4" w:space="0" w:color="auto"/>
            </w:tcBorders>
            <w:shd w:val="clear" w:color="auto" w:fill="auto"/>
            <w:noWrap/>
            <w:vAlign w:val="center"/>
            <w:hideMark/>
          </w:tcPr>
          <w:p w14:paraId="30CA834F"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2</w:t>
            </w:r>
          </w:p>
        </w:tc>
        <w:tc>
          <w:tcPr>
            <w:tcW w:w="1951" w:type="dxa"/>
            <w:tcBorders>
              <w:top w:val="single" w:sz="4" w:space="0" w:color="auto"/>
              <w:bottom w:val="single" w:sz="4" w:space="0" w:color="auto"/>
            </w:tcBorders>
            <w:shd w:val="clear" w:color="auto" w:fill="auto"/>
            <w:noWrap/>
            <w:vAlign w:val="center"/>
            <w:hideMark/>
          </w:tcPr>
          <w:p w14:paraId="641C3B2C"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Multiple groups of interdune MR migrating. Few stoss or cliff areas with </w:t>
            </w:r>
            <w:proofErr w:type="spellStart"/>
            <w:r w:rsidRPr="007B64AF">
              <w:rPr>
                <w:rFonts w:ascii="Calibri" w:hAnsi="Calibri" w:cs="Calibri"/>
                <w:color w:val="000000"/>
                <w:sz w:val="20"/>
                <w:szCs w:val="20"/>
              </w:rPr>
              <w:t>MRs.</w:t>
            </w:r>
            <w:proofErr w:type="spellEnd"/>
            <w:r w:rsidRPr="007B64AF">
              <w:rPr>
                <w:rFonts w:ascii="Calibri" w:hAnsi="Calibri" w:cs="Calibri"/>
                <w:color w:val="000000"/>
                <w:sz w:val="20"/>
                <w:szCs w:val="20"/>
              </w:rPr>
              <w:t xml:space="preserve"> Some motionless in deep troughs. Most MR in </w:t>
            </w:r>
            <w:r w:rsidRPr="007B64AF">
              <w:rPr>
                <w:rFonts w:ascii="Calibri" w:hAnsi="Calibri" w:cs="Calibri"/>
                <w:color w:val="000000"/>
                <w:sz w:val="20"/>
                <w:szCs w:val="20"/>
              </w:rPr>
              <w:lastRenderedPageBreak/>
              <w:t xml:space="preserve">high sand volume fields. </w:t>
            </w:r>
          </w:p>
        </w:tc>
      </w:tr>
      <w:tr w:rsidR="00553DE2" w:rsidRPr="007B64AF" w14:paraId="214A1593" w14:textId="77777777" w:rsidTr="00EF492E">
        <w:trPr>
          <w:trHeight w:val="330"/>
        </w:trPr>
        <w:tc>
          <w:tcPr>
            <w:tcW w:w="1296" w:type="dxa"/>
            <w:tcBorders>
              <w:top w:val="single" w:sz="4" w:space="0" w:color="auto"/>
              <w:bottom w:val="single" w:sz="4" w:space="0" w:color="auto"/>
            </w:tcBorders>
            <w:shd w:val="clear" w:color="auto" w:fill="auto"/>
            <w:noWrap/>
            <w:vAlign w:val="center"/>
            <w:hideMark/>
          </w:tcPr>
          <w:p w14:paraId="4F6D5A44"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lastRenderedPageBreak/>
              <w:t>Chasma Boreale Mega Dunes  - 3155+826</w:t>
            </w:r>
          </w:p>
        </w:tc>
        <w:tc>
          <w:tcPr>
            <w:tcW w:w="1008" w:type="dxa"/>
            <w:tcBorders>
              <w:top w:val="single" w:sz="4" w:space="0" w:color="auto"/>
              <w:bottom w:val="single" w:sz="4" w:space="0" w:color="auto"/>
            </w:tcBorders>
            <w:shd w:val="clear" w:color="auto" w:fill="auto"/>
            <w:noWrap/>
            <w:vAlign w:val="center"/>
            <w:hideMark/>
          </w:tcPr>
          <w:p w14:paraId="312CBFD7"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4" w:space="0" w:color="auto"/>
              <w:bottom w:val="single" w:sz="4" w:space="0" w:color="auto"/>
            </w:tcBorders>
            <w:shd w:val="clear" w:color="auto" w:fill="auto"/>
            <w:noWrap/>
            <w:vAlign w:val="center"/>
            <w:hideMark/>
          </w:tcPr>
          <w:p w14:paraId="1CC86C7B"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4" w:space="0" w:color="auto"/>
              <w:bottom w:val="single" w:sz="4" w:space="0" w:color="auto"/>
            </w:tcBorders>
            <w:shd w:val="clear" w:color="auto" w:fill="auto"/>
            <w:noWrap/>
            <w:vAlign w:val="center"/>
            <w:hideMark/>
          </w:tcPr>
          <w:p w14:paraId="4FF66833"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ESP_027589_2630 @Ls125 (2012) - ESP_063351_2630 @Ls144 (2020)</w:t>
            </w:r>
          </w:p>
        </w:tc>
        <w:tc>
          <w:tcPr>
            <w:tcW w:w="1121" w:type="dxa"/>
            <w:tcBorders>
              <w:top w:val="single" w:sz="4" w:space="0" w:color="auto"/>
              <w:bottom w:val="single" w:sz="4" w:space="0" w:color="auto"/>
            </w:tcBorders>
            <w:shd w:val="clear" w:color="auto" w:fill="auto"/>
            <w:noWrap/>
            <w:vAlign w:val="center"/>
            <w:hideMark/>
          </w:tcPr>
          <w:p w14:paraId="3B084B3D"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4.2</w:t>
            </w:r>
          </w:p>
        </w:tc>
        <w:tc>
          <w:tcPr>
            <w:tcW w:w="1951" w:type="dxa"/>
            <w:tcBorders>
              <w:top w:val="single" w:sz="4" w:space="0" w:color="auto"/>
              <w:bottom w:val="single" w:sz="4" w:space="0" w:color="auto"/>
            </w:tcBorders>
            <w:shd w:val="clear" w:color="auto" w:fill="auto"/>
            <w:noWrap/>
            <w:vAlign w:val="center"/>
            <w:hideMark/>
          </w:tcPr>
          <w:p w14:paraId="483B2D6A"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Isolated clusters of interdune MR migrating. Truncated with short lengths. Underlying aeolian strata has static crescentic ridges. </w:t>
            </w:r>
          </w:p>
        </w:tc>
      </w:tr>
      <w:tr w:rsidR="00553DE2" w:rsidRPr="007B64AF" w14:paraId="40496B7A" w14:textId="77777777" w:rsidTr="00EF492E">
        <w:trPr>
          <w:trHeight w:val="330"/>
        </w:trPr>
        <w:tc>
          <w:tcPr>
            <w:tcW w:w="1296" w:type="dxa"/>
            <w:tcBorders>
              <w:top w:val="single" w:sz="4" w:space="0" w:color="auto"/>
              <w:bottom w:val="single" w:sz="4" w:space="0" w:color="auto"/>
            </w:tcBorders>
            <w:shd w:val="clear" w:color="auto" w:fill="auto"/>
            <w:noWrap/>
            <w:vAlign w:val="center"/>
            <w:hideMark/>
          </w:tcPr>
          <w:p w14:paraId="322A689E"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Olympia Undae Erg Dunes - 1786+816</w:t>
            </w:r>
          </w:p>
        </w:tc>
        <w:tc>
          <w:tcPr>
            <w:tcW w:w="1008" w:type="dxa"/>
            <w:tcBorders>
              <w:top w:val="single" w:sz="4" w:space="0" w:color="auto"/>
              <w:bottom w:val="single" w:sz="4" w:space="0" w:color="auto"/>
            </w:tcBorders>
            <w:shd w:val="clear" w:color="auto" w:fill="auto"/>
            <w:noWrap/>
            <w:vAlign w:val="center"/>
            <w:hideMark/>
          </w:tcPr>
          <w:p w14:paraId="1FFC426D"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4" w:space="0" w:color="auto"/>
              <w:bottom w:val="single" w:sz="4" w:space="0" w:color="auto"/>
            </w:tcBorders>
            <w:shd w:val="clear" w:color="auto" w:fill="auto"/>
            <w:noWrap/>
            <w:vAlign w:val="center"/>
            <w:hideMark/>
          </w:tcPr>
          <w:p w14:paraId="2B8D1EF3"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limited migration/clear modification</w:t>
            </w:r>
          </w:p>
        </w:tc>
        <w:tc>
          <w:tcPr>
            <w:tcW w:w="1951" w:type="dxa"/>
            <w:tcBorders>
              <w:top w:val="single" w:sz="4" w:space="0" w:color="auto"/>
              <w:bottom w:val="single" w:sz="4" w:space="0" w:color="auto"/>
            </w:tcBorders>
            <w:shd w:val="clear" w:color="auto" w:fill="auto"/>
            <w:noWrap/>
            <w:vAlign w:val="center"/>
            <w:hideMark/>
          </w:tcPr>
          <w:p w14:paraId="5FE91177"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ESP_019023_2620 @Ls134 (2010) - ESP_062631_2620 @Ls117 (2019)</w:t>
            </w:r>
          </w:p>
        </w:tc>
        <w:tc>
          <w:tcPr>
            <w:tcW w:w="1121" w:type="dxa"/>
            <w:tcBorders>
              <w:top w:val="single" w:sz="4" w:space="0" w:color="auto"/>
              <w:bottom w:val="single" w:sz="4" w:space="0" w:color="auto"/>
            </w:tcBorders>
            <w:shd w:val="clear" w:color="auto" w:fill="auto"/>
            <w:noWrap/>
            <w:vAlign w:val="center"/>
            <w:hideMark/>
          </w:tcPr>
          <w:p w14:paraId="0B4FDD1F"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3.9</w:t>
            </w:r>
          </w:p>
        </w:tc>
        <w:tc>
          <w:tcPr>
            <w:tcW w:w="1951" w:type="dxa"/>
            <w:tcBorders>
              <w:top w:val="single" w:sz="4" w:space="0" w:color="auto"/>
              <w:bottom w:val="single" w:sz="4" w:space="0" w:color="auto"/>
            </w:tcBorders>
            <w:shd w:val="clear" w:color="auto" w:fill="auto"/>
            <w:noWrap/>
            <w:vAlign w:val="center"/>
            <w:hideMark/>
          </w:tcPr>
          <w:p w14:paraId="11E2AE67"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Isolated groups of interdune MR migrating.  Some motionless in deep troughs. </w:t>
            </w:r>
          </w:p>
        </w:tc>
      </w:tr>
      <w:tr w:rsidR="00553DE2" w:rsidRPr="007B64AF" w14:paraId="1912A833" w14:textId="77777777" w:rsidTr="00EF492E">
        <w:trPr>
          <w:trHeight w:val="330"/>
        </w:trPr>
        <w:tc>
          <w:tcPr>
            <w:tcW w:w="1296" w:type="dxa"/>
            <w:tcBorders>
              <w:top w:val="single" w:sz="4" w:space="0" w:color="auto"/>
              <w:bottom w:val="single" w:sz="4" w:space="0" w:color="auto"/>
            </w:tcBorders>
            <w:shd w:val="clear" w:color="auto" w:fill="auto"/>
            <w:noWrap/>
            <w:vAlign w:val="center"/>
            <w:hideMark/>
          </w:tcPr>
          <w:p w14:paraId="5BACFACA"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West </w:t>
            </w:r>
            <w:proofErr w:type="spellStart"/>
            <w:r w:rsidRPr="007B64AF">
              <w:rPr>
                <w:rFonts w:ascii="Calibri" w:hAnsi="Calibri" w:cs="Calibri"/>
                <w:color w:val="000000"/>
                <w:sz w:val="20"/>
                <w:szCs w:val="20"/>
              </w:rPr>
              <w:t>Abalos</w:t>
            </w:r>
            <w:proofErr w:type="spellEnd"/>
            <w:r w:rsidRPr="007B64AF">
              <w:rPr>
                <w:rFonts w:ascii="Calibri" w:hAnsi="Calibri" w:cs="Calibri"/>
                <w:color w:val="000000"/>
                <w:sz w:val="20"/>
                <w:szCs w:val="20"/>
              </w:rPr>
              <w:t xml:space="preserve"> </w:t>
            </w:r>
            <w:proofErr w:type="spellStart"/>
            <w:r w:rsidRPr="007B64AF">
              <w:rPr>
                <w:rFonts w:ascii="Calibri" w:hAnsi="Calibri" w:cs="Calibri"/>
                <w:color w:val="000000"/>
                <w:sz w:val="20"/>
                <w:szCs w:val="20"/>
              </w:rPr>
              <w:t>Scopuli</w:t>
            </w:r>
            <w:proofErr w:type="spellEnd"/>
            <w:r w:rsidRPr="007B64AF">
              <w:rPr>
                <w:rFonts w:ascii="Calibri" w:hAnsi="Calibri" w:cs="Calibri"/>
                <w:color w:val="000000"/>
                <w:sz w:val="20"/>
                <w:szCs w:val="20"/>
              </w:rPr>
              <w:t xml:space="preserve"> scarp layers - 2797+808</w:t>
            </w:r>
          </w:p>
        </w:tc>
        <w:tc>
          <w:tcPr>
            <w:tcW w:w="1008" w:type="dxa"/>
            <w:tcBorders>
              <w:top w:val="single" w:sz="4" w:space="0" w:color="auto"/>
              <w:bottom w:val="single" w:sz="4" w:space="0" w:color="auto"/>
            </w:tcBorders>
            <w:shd w:val="clear" w:color="auto" w:fill="auto"/>
            <w:noWrap/>
            <w:vAlign w:val="center"/>
            <w:hideMark/>
          </w:tcPr>
          <w:p w14:paraId="161DFE90"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4" w:space="0" w:color="auto"/>
              <w:bottom w:val="single" w:sz="4" w:space="0" w:color="auto"/>
            </w:tcBorders>
            <w:shd w:val="clear" w:color="auto" w:fill="auto"/>
            <w:noWrap/>
            <w:vAlign w:val="center"/>
            <w:hideMark/>
          </w:tcPr>
          <w:p w14:paraId="17BB925D"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4" w:space="0" w:color="auto"/>
              <w:bottom w:val="single" w:sz="4" w:space="0" w:color="auto"/>
            </w:tcBorders>
            <w:shd w:val="clear" w:color="auto" w:fill="auto"/>
            <w:noWrap/>
            <w:vAlign w:val="center"/>
            <w:hideMark/>
          </w:tcPr>
          <w:p w14:paraId="11EAA82B"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SP_009433_2610 @Ls106 (2008) - ESP_062034_2610 @Ls96 (2019)</w:t>
            </w:r>
          </w:p>
        </w:tc>
        <w:tc>
          <w:tcPr>
            <w:tcW w:w="1121" w:type="dxa"/>
            <w:tcBorders>
              <w:top w:val="single" w:sz="4" w:space="0" w:color="auto"/>
              <w:bottom w:val="single" w:sz="4" w:space="0" w:color="auto"/>
            </w:tcBorders>
            <w:shd w:val="clear" w:color="auto" w:fill="auto"/>
            <w:noWrap/>
            <w:vAlign w:val="center"/>
            <w:hideMark/>
          </w:tcPr>
          <w:p w14:paraId="72423DCE"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0</w:t>
            </w:r>
          </w:p>
        </w:tc>
        <w:tc>
          <w:tcPr>
            <w:tcW w:w="1951" w:type="dxa"/>
            <w:tcBorders>
              <w:top w:val="single" w:sz="4" w:space="0" w:color="auto"/>
              <w:bottom w:val="single" w:sz="4" w:space="0" w:color="auto"/>
            </w:tcBorders>
            <w:shd w:val="clear" w:color="auto" w:fill="auto"/>
            <w:noWrap/>
            <w:vAlign w:val="center"/>
            <w:hideMark/>
          </w:tcPr>
          <w:p w14:paraId="7249ECE9"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Swift DTRs near active source scarp. Upwind MR static except inter-crest sand. Upwind barchans with stoss-side migrating </w:t>
            </w:r>
            <w:proofErr w:type="spellStart"/>
            <w:r w:rsidRPr="007B64AF">
              <w:rPr>
                <w:rFonts w:ascii="Calibri" w:hAnsi="Calibri" w:cs="Calibri"/>
                <w:color w:val="000000"/>
                <w:sz w:val="20"/>
                <w:szCs w:val="20"/>
              </w:rPr>
              <w:t>MRs.</w:t>
            </w:r>
            <w:proofErr w:type="spellEnd"/>
            <w:r w:rsidRPr="007B64AF">
              <w:rPr>
                <w:rFonts w:ascii="Calibri" w:hAnsi="Calibri" w:cs="Calibri"/>
                <w:color w:val="000000"/>
                <w:sz w:val="20"/>
                <w:szCs w:val="20"/>
              </w:rPr>
              <w:t xml:space="preserve"> Static deep trough </w:t>
            </w:r>
            <w:proofErr w:type="spellStart"/>
            <w:r w:rsidRPr="007B64AF">
              <w:rPr>
                <w:rFonts w:ascii="Calibri" w:hAnsi="Calibri" w:cs="Calibri"/>
                <w:color w:val="000000"/>
                <w:sz w:val="20"/>
                <w:szCs w:val="20"/>
              </w:rPr>
              <w:t>MRs.</w:t>
            </w:r>
            <w:proofErr w:type="spellEnd"/>
            <w:r w:rsidRPr="007B64AF">
              <w:rPr>
                <w:rFonts w:ascii="Calibri" w:hAnsi="Calibri" w:cs="Calibri"/>
                <w:color w:val="000000"/>
                <w:sz w:val="20"/>
                <w:szCs w:val="20"/>
              </w:rPr>
              <w:t xml:space="preserve"> </w:t>
            </w:r>
          </w:p>
        </w:tc>
      </w:tr>
      <w:tr w:rsidR="00553DE2" w:rsidRPr="007B64AF" w14:paraId="19A3BCFB" w14:textId="77777777" w:rsidTr="00EF492E">
        <w:trPr>
          <w:trHeight w:val="330"/>
        </w:trPr>
        <w:tc>
          <w:tcPr>
            <w:tcW w:w="1296" w:type="dxa"/>
            <w:tcBorders>
              <w:top w:val="single" w:sz="4" w:space="0" w:color="auto"/>
              <w:bottom w:val="single" w:sz="4" w:space="0" w:color="auto"/>
            </w:tcBorders>
            <w:shd w:val="clear" w:color="auto" w:fill="auto"/>
            <w:noWrap/>
            <w:vAlign w:val="center"/>
            <w:hideMark/>
          </w:tcPr>
          <w:p w14:paraId="7BCB623F"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Planum </w:t>
            </w:r>
            <w:proofErr w:type="spellStart"/>
            <w:r w:rsidRPr="007B64AF">
              <w:rPr>
                <w:rFonts w:ascii="Calibri" w:hAnsi="Calibri" w:cs="Calibri"/>
                <w:color w:val="000000"/>
                <w:sz w:val="20"/>
                <w:szCs w:val="20"/>
              </w:rPr>
              <w:t>Boreum</w:t>
            </w:r>
            <w:proofErr w:type="spellEnd"/>
            <w:r w:rsidRPr="007B64AF">
              <w:rPr>
                <w:rFonts w:ascii="Calibri" w:hAnsi="Calibri" w:cs="Calibri"/>
                <w:color w:val="000000"/>
                <w:sz w:val="20"/>
                <w:szCs w:val="20"/>
              </w:rPr>
              <w:t xml:space="preserve"> Olympia </w:t>
            </w:r>
            <w:proofErr w:type="spellStart"/>
            <w:r w:rsidRPr="007B64AF">
              <w:rPr>
                <w:rFonts w:ascii="Calibri" w:hAnsi="Calibri" w:cs="Calibri"/>
                <w:color w:val="000000"/>
                <w:sz w:val="20"/>
                <w:szCs w:val="20"/>
              </w:rPr>
              <w:t>Undae</w:t>
            </w:r>
            <w:proofErr w:type="spellEnd"/>
            <w:r w:rsidRPr="007B64AF">
              <w:rPr>
                <w:rFonts w:ascii="Calibri" w:hAnsi="Calibri" w:cs="Calibri"/>
                <w:color w:val="000000"/>
                <w:sz w:val="20"/>
                <w:szCs w:val="20"/>
              </w:rPr>
              <w:t xml:space="preserve"> dunes - 0964+804</w:t>
            </w:r>
          </w:p>
        </w:tc>
        <w:tc>
          <w:tcPr>
            <w:tcW w:w="1008" w:type="dxa"/>
            <w:tcBorders>
              <w:top w:val="single" w:sz="4" w:space="0" w:color="auto"/>
              <w:bottom w:val="single" w:sz="4" w:space="0" w:color="auto"/>
            </w:tcBorders>
            <w:shd w:val="clear" w:color="auto" w:fill="auto"/>
            <w:noWrap/>
            <w:vAlign w:val="center"/>
            <w:hideMark/>
          </w:tcPr>
          <w:p w14:paraId="44851428"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Neither</w:t>
            </w:r>
          </w:p>
        </w:tc>
        <w:tc>
          <w:tcPr>
            <w:tcW w:w="1751" w:type="dxa"/>
            <w:tcBorders>
              <w:top w:val="single" w:sz="4" w:space="0" w:color="auto"/>
              <w:bottom w:val="single" w:sz="4" w:space="0" w:color="auto"/>
            </w:tcBorders>
            <w:shd w:val="clear" w:color="auto" w:fill="auto"/>
            <w:noWrap/>
            <w:vAlign w:val="center"/>
            <w:hideMark/>
          </w:tcPr>
          <w:p w14:paraId="40631361"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no MRs/TARs</w:t>
            </w:r>
          </w:p>
        </w:tc>
        <w:tc>
          <w:tcPr>
            <w:tcW w:w="1951" w:type="dxa"/>
            <w:tcBorders>
              <w:top w:val="single" w:sz="4" w:space="0" w:color="auto"/>
              <w:bottom w:val="single" w:sz="4" w:space="0" w:color="auto"/>
            </w:tcBorders>
            <w:shd w:val="clear" w:color="auto" w:fill="auto"/>
            <w:noWrap/>
            <w:vAlign w:val="center"/>
            <w:hideMark/>
          </w:tcPr>
          <w:p w14:paraId="33EB49B4"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PSP_010020_2605 @Ls127 (2008) - ESP_062937_2605 @Ls128 (2019) </w:t>
            </w:r>
          </w:p>
        </w:tc>
        <w:tc>
          <w:tcPr>
            <w:tcW w:w="1121" w:type="dxa"/>
            <w:tcBorders>
              <w:top w:val="single" w:sz="4" w:space="0" w:color="auto"/>
              <w:bottom w:val="single" w:sz="4" w:space="0" w:color="auto"/>
            </w:tcBorders>
            <w:shd w:val="clear" w:color="auto" w:fill="auto"/>
            <w:noWrap/>
            <w:vAlign w:val="center"/>
            <w:hideMark/>
          </w:tcPr>
          <w:p w14:paraId="64775395"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0</w:t>
            </w:r>
          </w:p>
        </w:tc>
        <w:tc>
          <w:tcPr>
            <w:tcW w:w="1951" w:type="dxa"/>
            <w:tcBorders>
              <w:top w:val="single" w:sz="4" w:space="0" w:color="auto"/>
              <w:bottom w:val="single" w:sz="4" w:space="0" w:color="auto"/>
            </w:tcBorders>
            <w:shd w:val="clear" w:color="auto" w:fill="auto"/>
            <w:noWrap/>
            <w:vAlign w:val="center"/>
            <w:hideMark/>
          </w:tcPr>
          <w:p w14:paraId="50CE691F"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Lack of MR anywhere. Dome and barchan dunes migrating.</w:t>
            </w:r>
          </w:p>
        </w:tc>
      </w:tr>
      <w:tr w:rsidR="00553DE2" w:rsidRPr="007B64AF" w14:paraId="719E35C5" w14:textId="77777777" w:rsidTr="00EF492E">
        <w:trPr>
          <w:trHeight w:val="330"/>
        </w:trPr>
        <w:tc>
          <w:tcPr>
            <w:tcW w:w="1296" w:type="dxa"/>
            <w:tcBorders>
              <w:top w:val="single" w:sz="4" w:space="0" w:color="auto"/>
              <w:bottom w:val="single" w:sz="4" w:space="0" w:color="auto"/>
            </w:tcBorders>
            <w:shd w:val="clear" w:color="auto" w:fill="auto"/>
            <w:noWrap/>
            <w:vAlign w:val="center"/>
            <w:hideMark/>
          </w:tcPr>
          <w:p w14:paraId="3995A02F"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olar gypsum erg margin changes - 2121+790</w:t>
            </w:r>
          </w:p>
        </w:tc>
        <w:tc>
          <w:tcPr>
            <w:tcW w:w="1008" w:type="dxa"/>
            <w:tcBorders>
              <w:top w:val="single" w:sz="4" w:space="0" w:color="auto"/>
              <w:bottom w:val="single" w:sz="4" w:space="0" w:color="auto"/>
            </w:tcBorders>
            <w:shd w:val="clear" w:color="auto" w:fill="auto"/>
            <w:noWrap/>
            <w:vAlign w:val="center"/>
            <w:hideMark/>
          </w:tcPr>
          <w:p w14:paraId="3C2EEAFD"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4" w:space="0" w:color="auto"/>
              <w:bottom w:val="single" w:sz="4" w:space="0" w:color="auto"/>
            </w:tcBorders>
            <w:shd w:val="clear" w:color="auto" w:fill="auto"/>
            <w:noWrap/>
            <w:vAlign w:val="center"/>
            <w:hideMark/>
          </w:tcPr>
          <w:p w14:paraId="6EF9C36D"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4" w:space="0" w:color="auto"/>
              <w:bottom w:val="single" w:sz="4" w:space="0" w:color="auto"/>
            </w:tcBorders>
            <w:shd w:val="clear" w:color="auto" w:fill="auto"/>
            <w:noWrap/>
            <w:vAlign w:val="center"/>
            <w:hideMark/>
          </w:tcPr>
          <w:p w14:paraId="7ECB0C6D"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SP_009396_2590 @Ls105 (2008) - ESP_044973_2590 @Ls116 (2016)</w:t>
            </w:r>
          </w:p>
        </w:tc>
        <w:tc>
          <w:tcPr>
            <w:tcW w:w="1121" w:type="dxa"/>
            <w:tcBorders>
              <w:top w:val="single" w:sz="4" w:space="0" w:color="auto"/>
              <w:bottom w:val="single" w:sz="4" w:space="0" w:color="auto"/>
            </w:tcBorders>
            <w:shd w:val="clear" w:color="auto" w:fill="auto"/>
            <w:noWrap/>
            <w:vAlign w:val="center"/>
            <w:hideMark/>
          </w:tcPr>
          <w:p w14:paraId="4EA8BE16"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0</w:t>
            </w:r>
          </w:p>
        </w:tc>
        <w:tc>
          <w:tcPr>
            <w:tcW w:w="1951" w:type="dxa"/>
            <w:tcBorders>
              <w:top w:val="single" w:sz="4" w:space="0" w:color="auto"/>
              <w:bottom w:val="single" w:sz="4" w:space="0" w:color="auto"/>
            </w:tcBorders>
            <w:shd w:val="clear" w:color="auto" w:fill="auto"/>
            <w:noWrap/>
            <w:vAlign w:val="center"/>
            <w:hideMark/>
          </w:tcPr>
          <w:p w14:paraId="3A914203"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Skinny, bright MRs migrating on stoss side of dune and interdune MR trains.  Some flank modification of MRs or static deep trough </w:t>
            </w:r>
            <w:proofErr w:type="spellStart"/>
            <w:r w:rsidRPr="007B64AF">
              <w:rPr>
                <w:rFonts w:ascii="Calibri" w:hAnsi="Calibri" w:cs="Calibri"/>
                <w:color w:val="000000"/>
                <w:sz w:val="20"/>
                <w:szCs w:val="20"/>
              </w:rPr>
              <w:t>MRs.</w:t>
            </w:r>
            <w:proofErr w:type="spellEnd"/>
          </w:p>
        </w:tc>
      </w:tr>
      <w:tr w:rsidR="00553DE2" w:rsidRPr="007B64AF" w14:paraId="3C300472" w14:textId="77777777" w:rsidTr="00EF492E">
        <w:trPr>
          <w:trHeight w:val="330"/>
        </w:trPr>
        <w:tc>
          <w:tcPr>
            <w:tcW w:w="1296" w:type="dxa"/>
            <w:tcBorders>
              <w:top w:val="single" w:sz="4" w:space="0" w:color="auto"/>
              <w:bottom w:val="single" w:sz="4" w:space="0" w:color="auto"/>
            </w:tcBorders>
            <w:shd w:val="clear" w:color="auto" w:fill="auto"/>
            <w:noWrap/>
            <w:vAlign w:val="center"/>
            <w:hideMark/>
          </w:tcPr>
          <w:p w14:paraId="5D81A7BF"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candia Cavi edge linear dunes - 2094+780</w:t>
            </w:r>
          </w:p>
        </w:tc>
        <w:tc>
          <w:tcPr>
            <w:tcW w:w="1008" w:type="dxa"/>
            <w:tcBorders>
              <w:top w:val="single" w:sz="4" w:space="0" w:color="auto"/>
              <w:bottom w:val="single" w:sz="4" w:space="0" w:color="auto"/>
            </w:tcBorders>
            <w:shd w:val="clear" w:color="auto" w:fill="auto"/>
            <w:noWrap/>
            <w:vAlign w:val="center"/>
            <w:hideMark/>
          </w:tcPr>
          <w:p w14:paraId="520D3ADA"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4" w:space="0" w:color="auto"/>
              <w:bottom w:val="single" w:sz="4" w:space="0" w:color="auto"/>
            </w:tcBorders>
            <w:shd w:val="clear" w:color="auto" w:fill="auto"/>
            <w:noWrap/>
            <w:vAlign w:val="center"/>
            <w:hideMark/>
          </w:tcPr>
          <w:p w14:paraId="6097AFAF"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4" w:space="0" w:color="auto"/>
              <w:bottom w:val="single" w:sz="4" w:space="0" w:color="auto"/>
            </w:tcBorders>
            <w:shd w:val="clear" w:color="auto" w:fill="auto"/>
            <w:noWrap/>
            <w:vAlign w:val="center"/>
            <w:hideMark/>
          </w:tcPr>
          <w:p w14:paraId="363BBB65"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SP_009739_2580 @Ls117 (2008) - ESP_062551_2580 @Ls114 (2019)</w:t>
            </w:r>
          </w:p>
        </w:tc>
        <w:tc>
          <w:tcPr>
            <w:tcW w:w="1121" w:type="dxa"/>
            <w:tcBorders>
              <w:top w:val="single" w:sz="4" w:space="0" w:color="auto"/>
              <w:bottom w:val="single" w:sz="4" w:space="0" w:color="auto"/>
            </w:tcBorders>
            <w:shd w:val="clear" w:color="auto" w:fill="auto"/>
            <w:noWrap/>
            <w:vAlign w:val="center"/>
            <w:hideMark/>
          </w:tcPr>
          <w:p w14:paraId="2C90DDF8"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0</w:t>
            </w:r>
          </w:p>
        </w:tc>
        <w:tc>
          <w:tcPr>
            <w:tcW w:w="1951" w:type="dxa"/>
            <w:tcBorders>
              <w:top w:val="single" w:sz="4" w:space="0" w:color="auto"/>
              <w:bottom w:val="single" w:sz="4" w:space="0" w:color="auto"/>
            </w:tcBorders>
            <w:shd w:val="clear" w:color="auto" w:fill="auto"/>
            <w:noWrap/>
            <w:vAlign w:val="center"/>
            <w:hideMark/>
          </w:tcPr>
          <w:p w14:paraId="4CA0497C"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kinny, bright MRs migrating in trains on flanks of linear dunes. Other clusters of dark MR on stoss sides of dunes.</w:t>
            </w:r>
          </w:p>
        </w:tc>
      </w:tr>
      <w:tr w:rsidR="00553DE2" w:rsidRPr="007B64AF" w14:paraId="2F2D63E8" w14:textId="77777777" w:rsidTr="00EF492E">
        <w:trPr>
          <w:trHeight w:val="280"/>
        </w:trPr>
        <w:tc>
          <w:tcPr>
            <w:tcW w:w="1296" w:type="dxa"/>
            <w:tcBorders>
              <w:top w:val="single" w:sz="4" w:space="0" w:color="auto"/>
              <w:bottom w:val="single" w:sz="4" w:space="0" w:color="auto"/>
            </w:tcBorders>
            <w:shd w:val="clear" w:color="auto" w:fill="auto"/>
            <w:noWrap/>
            <w:vAlign w:val="center"/>
            <w:hideMark/>
          </w:tcPr>
          <w:p w14:paraId="1927608F" w14:textId="77777777" w:rsidR="00553DE2" w:rsidRPr="007B64AF" w:rsidRDefault="00553DE2" w:rsidP="00EF492E">
            <w:pPr>
              <w:rPr>
                <w:rFonts w:ascii="Calibri" w:hAnsi="Calibri" w:cs="Calibri"/>
                <w:color w:val="000000"/>
                <w:sz w:val="20"/>
                <w:szCs w:val="20"/>
              </w:rPr>
            </w:pPr>
            <w:proofErr w:type="spellStart"/>
            <w:r w:rsidRPr="007B64AF">
              <w:rPr>
                <w:rFonts w:ascii="Calibri" w:hAnsi="Calibri" w:cs="Calibri"/>
                <w:color w:val="000000"/>
                <w:sz w:val="20"/>
                <w:szCs w:val="20"/>
              </w:rPr>
              <w:t>Abalos</w:t>
            </w:r>
            <w:proofErr w:type="spellEnd"/>
            <w:r w:rsidRPr="007B64AF">
              <w:rPr>
                <w:rFonts w:ascii="Calibri" w:hAnsi="Calibri" w:cs="Calibri"/>
                <w:color w:val="000000"/>
                <w:sz w:val="20"/>
                <w:szCs w:val="20"/>
              </w:rPr>
              <w:t xml:space="preserve"> </w:t>
            </w:r>
            <w:proofErr w:type="spellStart"/>
            <w:r w:rsidRPr="007B64AF">
              <w:rPr>
                <w:rFonts w:ascii="Calibri" w:hAnsi="Calibri" w:cs="Calibri"/>
                <w:color w:val="000000"/>
                <w:sz w:val="20"/>
                <w:szCs w:val="20"/>
              </w:rPr>
              <w:t>Undae</w:t>
            </w:r>
            <w:proofErr w:type="spellEnd"/>
            <w:r w:rsidRPr="007B64AF">
              <w:rPr>
                <w:rFonts w:ascii="Calibri" w:hAnsi="Calibri" w:cs="Calibri"/>
                <w:color w:val="000000"/>
                <w:sz w:val="20"/>
                <w:szCs w:val="20"/>
              </w:rPr>
              <w:t xml:space="preserve"> Polar crater dunes - 2705+762</w:t>
            </w:r>
          </w:p>
        </w:tc>
        <w:tc>
          <w:tcPr>
            <w:tcW w:w="1008" w:type="dxa"/>
            <w:tcBorders>
              <w:top w:val="single" w:sz="4" w:space="0" w:color="auto"/>
              <w:bottom w:val="single" w:sz="4" w:space="0" w:color="auto"/>
            </w:tcBorders>
            <w:shd w:val="clear" w:color="auto" w:fill="auto"/>
            <w:noWrap/>
            <w:vAlign w:val="center"/>
            <w:hideMark/>
          </w:tcPr>
          <w:p w14:paraId="16B00AF2"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4" w:space="0" w:color="auto"/>
              <w:bottom w:val="single" w:sz="4" w:space="0" w:color="auto"/>
            </w:tcBorders>
            <w:shd w:val="clear" w:color="auto" w:fill="auto"/>
            <w:noWrap/>
            <w:vAlign w:val="center"/>
            <w:hideMark/>
          </w:tcPr>
          <w:p w14:paraId="7AA093D8"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4" w:space="0" w:color="auto"/>
              <w:bottom w:val="single" w:sz="4" w:space="0" w:color="auto"/>
            </w:tcBorders>
            <w:shd w:val="clear" w:color="auto" w:fill="auto"/>
            <w:noWrap/>
            <w:vAlign w:val="center"/>
            <w:hideMark/>
          </w:tcPr>
          <w:p w14:paraId="7D54AC91"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SP_009394_2565 @Ls105 (2008) - ESP_062351_2565 @Ls107(2019)</w:t>
            </w:r>
          </w:p>
        </w:tc>
        <w:tc>
          <w:tcPr>
            <w:tcW w:w="1121" w:type="dxa"/>
            <w:tcBorders>
              <w:top w:val="single" w:sz="4" w:space="0" w:color="auto"/>
              <w:bottom w:val="single" w:sz="4" w:space="0" w:color="auto"/>
            </w:tcBorders>
            <w:shd w:val="clear" w:color="auto" w:fill="auto"/>
            <w:noWrap/>
            <w:vAlign w:val="center"/>
            <w:hideMark/>
          </w:tcPr>
          <w:p w14:paraId="346D347B"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0</w:t>
            </w:r>
          </w:p>
        </w:tc>
        <w:tc>
          <w:tcPr>
            <w:tcW w:w="1951" w:type="dxa"/>
            <w:tcBorders>
              <w:top w:val="single" w:sz="4" w:space="0" w:color="auto"/>
              <w:bottom w:val="single" w:sz="4" w:space="0" w:color="auto"/>
            </w:tcBorders>
            <w:shd w:val="clear" w:color="auto" w:fill="auto"/>
            <w:noWrap/>
            <w:vAlign w:val="center"/>
            <w:hideMark/>
          </w:tcPr>
          <w:p w14:paraId="5C832B9F"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Widespread active MRs in various contexts (extra- and intra-crater): edges of field, stoss and less sides of </w:t>
            </w:r>
            <w:r w:rsidRPr="007B64AF">
              <w:rPr>
                <w:rFonts w:ascii="Calibri" w:hAnsi="Calibri" w:cs="Calibri"/>
                <w:color w:val="000000"/>
                <w:sz w:val="20"/>
                <w:szCs w:val="20"/>
                <w:lang w:bidi="en-US"/>
              </w:rPr>
              <w:t>barchanoid</w:t>
            </w:r>
            <w:r w:rsidRPr="007B64AF">
              <w:rPr>
                <w:rFonts w:ascii="Calibri" w:hAnsi="Calibri" w:cs="Calibri"/>
                <w:color w:val="000000"/>
                <w:sz w:val="20"/>
                <w:szCs w:val="20"/>
              </w:rPr>
              <w:t xml:space="preserve">, and </w:t>
            </w:r>
            <w:proofErr w:type="spellStart"/>
            <w:r w:rsidRPr="007B64AF">
              <w:rPr>
                <w:rFonts w:ascii="Calibri" w:hAnsi="Calibri" w:cs="Calibri"/>
                <w:color w:val="000000"/>
                <w:sz w:val="20"/>
                <w:szCs w:val="20"/>
              </w:rPr>
              <w:t>sandsheets</w:t>
            </w:r>
            <w:proofErr w:type="spellEnd"/>
            <w:r w:rsidRPr="007B64AF">
              <w:rPr>
                <w:rFonts w:ascii="Calibri" w:hAnsi="Calibri" w:cs="Calibri"/>
                <w:color w:val="000000"/>
                <w:sz w:val="20"/>
                <w:szCs w:val="20"/>
              </w:rPr>
              <w:t xml:space="preserve"> on steep </w:t>
            </w:r>
            <w:r w:rsidRPr="007B64AF">
              <w:rPr>
                <w:rFonts w:ascii="Calibri" w:hAnsi="Calibri" w:cs="Calibri"/>
                <w:color w:val="000000"/>
                <w:sz w:val="20"/>
                <w:szCs w:val="20"/>
              </w:rPr>
              <w:lastRenderedPageBreak/>
              <w:t xml:space="preserve">crater walls.  Isolated and as fields. </w:t>
            </w:r>
          </w:p>
        </w:tc>
      </w:tr>
      <w:tr w:rsidR="00553DE2" w:rsidRPr="007B64AF" w14:paraId="6114D79F" w14:textId="77777777" w:rsidTr="00EF492E">
        <w:trPr>
          <w:trHeight w:val="280"/>
        </w:trPr>
        <w:tc>
          <w:tcPr>
            <w:tcW w:w="1296" w:type="dxa"/>
            <w:tcBorders>
              <w:top w:val="single" w:sz="4" w:space="0" w:color="auto"/>
              <w:bottom w:val="single" w:sz="4" w:space="0" w:color="auto"/>
            </w:tcBorders>
            <w:shd w:val="clear" w:color="auto" w:fill="auto"/>
            <w:noWrap/>
            <w:vAlign w:val="center"/>
            <w:hideMark/>
          </w:tcPr>
          <w:p w14:paraId="7B5E7965"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lastRenderedPageBreak/>
              <w:t>Palma (Bourke) Polar Dunes - 0953+761</w:t>
            </w:r>
          </w:p>
        </w:tc>
        <w:tc>
          <w:tcPr>
            <w:tcW w:w="1008" w:type="dxa"/>
            <w:tcBorders>
              <w:top w:val="single" w:sz="4" w:space="0" w:color="auto"/>
              <w:bottom w:val="single" w:sz="4" w:space="0" w:color="auto"/>
            </w:tcBorders>
            <w:shd w:val="clear" w:color="auto" w:fill="auto"/>
            <w:noWrap/>
            <w:vAlign w:val="center"/>
            <w:hideMark/>
          </w:tcPr>
          <w:p w14:paraId="726407C8"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4" w:space="0" w:color="auto"/>
              <w:bottom w:val="single" w:sz="4" w:space="0" w:color="auto"/>
            </w:tcBorders>
            <w:shd w:val="clear" w:color="auto" w:fill="auto"/>
            <w:noWrap/>
            <w:vAlign w:val="center"/>
            <w:hideMark/>
          </w:tcPr>
          <w:p w14:paraId="028B79AC"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4" w:space="0" w:color="auto"/>
              <w:bottom w:val="single" w:sz="4" w:space="0" w:color="auto"/>
            </w:tcBorders>
            <w:shd w:val="clear" w:color="auto" w:fill="auto"/>
            <w:noWrap/>
            <w:vAlign w:val="center"/>
            <w:hideMark/>
          </w:tcPr>
          <w:p w14:paraId="3BC77242"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SP_009743_2565 @Ls117 (2008) - ESP_053469_2565 @Ls105(2017)</w:t>
            </w:r>
          </w:p>
        </w:tc>
        <w:tc>
          <w:tcPr>
            <w:tcW w:w="1121" w:type="dxa"/>
            <w:tcBorders>
              <w:top w:val="single" w:sz="4" w:space="0" w:color="auto"/>
              <w:bottom w:val="single" w:sz="4" w:space="0" w:color="auto"/>
            </w:tcBorders>
            <w:shd w:val="clear" w:color="auto" w:fill="auto"/>
            <w:noWrap/>
            <w:vAlign w:val="center"/>
            <w:hideMark/>
          </w:tcPr>
          <w:p w14:paraId="6D771F59"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5.0</w:t>
            </w:r>
          </w:p>
        </w:tc>
        <w:tc>
          <w:tcPr>
            <w:tcW w:w="1951" w:type="dxa"/>
            <w:tcBorders>
              <w:top w:val="single" w:sz="4" w:space="0" w:color="auto"/>
              <w:bottom w:val="single" w:sz="4" w:space="0" w:color="auto"/>
            </w:tcBorders>
            <w:shd w:val="clear" w:color="auto" w:fill="auto"/>
            <w:noWrap/>
            <w:vAlign w:val="center"/>
            <w:hideMark/>
          </w:tcPr>
          <w:p w14:paraId="0DFA9438"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Clear MR migration.  Mostly on stoss-side of </w:t>
            </w:r>
            <w:r w:rsidRPr="007B64AF">
              <w:rPr>
                <w:rFonts w:ascii="Calibri" w:hAnsi="Calibri" w:cs="Calibri"/>
                <w:color w:val="000000"/>
                <w:sz w:val="20"/>
                <w:szCs w:val="20"/>
                <w:lang w:bidi="en-US"/>
              </w:rPr>
              <w:t>barchanoid</w:t>
            </w:r>
            <w:r w:rsidRPr="007B64AF">
              <w:rPr>
                <w:rFonts w:ascii="Calibri" w:hAnsi="Calibri" w:cs="Calibri"/>
                <w:color w:val="000000"/>
                <w:sz w:val="20"/>
                <w:szCs w:val="20"/>
              </w:rPr>
              <w:t xml:space="preserve">-pairs, none on barchans/domes. Many bright-toned </w:t>
            </w:r>
            <w:proofErr w:type="spellStart"/>
            <w:r w:rsidRPr="007B64AF">
              <w:rPr>
                <w:rFonts w:ascii="Calibri" w:hAnsi="Calibri" w:cs="Calibri"/>
                <w:color w:val="000000"/>
                <w:sz w:val="20"/>
                <w:szCs w:val="20"/>
              </w:rPr>
              <w:t>MRs.</w:t>
            </w:r>
            <w:proofErr w:type="spellEnd"/>
            <w:r w:rsidRPr="007B64AF">
              <w:rPr>
                <w:rFonts w:ascii="Calibri" w:hAnsi="Calibri" w:cs="Calibri"/>
                <w:color w:val="000000"/>
                <w:sz w:val="20"/>
                <w:szCs w:val="20"/>
              </w:rPr>
              <w:t xml:space="preserve">  </w:t>
            </w:r>
          </w:p>
        </w:tc>
      </w:tr>
      <w:tr w:rsidR="00553DE2" w:rsidRPr="007B64AF" w14:paraId="69FB5782" w14:textId="77777777" w:rsidTr="00EF492E">
        <w:trPr>
          <w:trHeight w:val="280"/>
        </w:trPr>
        <w:tc>
          <w:tcPr>
            <w:tcW w:w="1296" w:type="dxa"/>
            <w:tcBorders>
              <w:top w:val="single" w:sz="4" w:space="0" w:color="auto"/>
              <w:bottom w:val="single" w:sz="8" w:space="0" w:color="auto"/>
            </w:tcBorders>
            <w:shd w:val="clear" w:color="auto" w:fill="auto"/>
            <w:noWrap/>
            <w:vAlign w:val="center"/>
            <w:hideMark/>
          </w:tcPr>
          <w:p w14:paraId="77A0E033"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East </w:t>
            </w:r>
            <w:proofErr w:type="spellStart"/>
            <w:r w:rsidRPr="007B64AF">
              <w:rPr>
                <w:rFonts w:ascii="Calibri" w:hAnsi="Calibri" w:cs="Calibri"/>
                <w:color w:val="000000"/>
                <w:sz w:val="20"/>
                <w:szCs w:val="20"/>
              </w:rPr>
              <w:t>Louth</w:t>
            </w:r>
            <w:proofErr w:type="spellEnd"/>
            <w:r w:rsidRPr="007B64AF">
              <w:rPr>
                <w:rFonts w:ascii="Calibri" w:hAnsi="Calibri" w:cs="Calibri"/>
                <w:color w:val="000000"/>
                <w:sz w:val="20"/>
                <w:szCs w:val="20"/>
              </w:rPr>
              <w:t xml:space="preserve"> crater - 1035+703</w:t>
            </w:r>
          </w:p>
        </w:tc>
        <w:tc>
          <w:tcPr>
            <w:tcW w:w="1008" w:type="dxa"/>
            <w:tcBorders>
              <w:top w:val="single" w:sz="4" w:space="0" w:color="auto"/>
              <w:bottom w:val="single" w:sz="8" w:space="0" w:color="auto"/>
            </w:tcBorders>
            <w:shd w:val="clear" w:color="auto" w:fill="auto"/>
            <w:noWrap/>
            <w:vAlign w:val="center"/>
            <w:hideMark/>
          </w:tcPr>
          <w:p w14:paraId="71C604E0"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MR</w:t>
            </w:r>
          </w:p>
        </w:tc>
        <w:tc>
          <w:tcPr>
            <w:tcW w:w="1751" w:type="dxa"/>
            <w:tcBorders>
              <w:top w:val="single" w:sz="4" w:space="0" w:color="auto"/>
              <w:bottom w:val="single" w:sz="8" w:space="0" w:color="auto"/>
            </w:tcBorders>
            <w:shd w:val="clear" w:color="auto" w:fill="auto"/>
            <w:noWrap/>
            <w:vAlign w:val="center"/>
            <w:hideMark/>
          </w:tcPr>
          <w:p w14:paraId="54B60B6C"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significant megaripple migration/change</w:t>
            </w:r>
          </w:p>
        </w:tc>
        <w:tc>
          <w:tcPr>
            <w:tcW w:w="1951" w:type="dxa"/>
            <w:tcBorders>
              <w:top w:val="single" w:sz="4" w:space="0" w:color="auto"/>
              <w:bottom w:val="single" w:sz="8" w:space="0" w:color="auto"/>
            </w:tcBorders>
            <w:shd w:val="clear" w:color="auto" w:fill="auto"/>
            <w:noWrap/>
            <w:vAlign w:val="center"/>
            <w:hideMark/>
          </w:tcPr>
          <w:p w14:paraId="66E1066C"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PSP_001700_2505 @Ls146 (2006) - ESP_062265_2505 @Ls104 (2019)</w:t>
            </w:r>
          </w:p>
        </w:tc>
        <w:tc>
          <w:tcPr>
            <w:tcW w:w="1121" w:type="dxa"/>
            <w:tcBorders>
              <w:top w:val="single" w:sz="4" w:space="0" w:color="auto"/>
              <w:bottom w:val="single" w:sz="8" w:space="0" w:color="auto"/>
            </w:tcBorders>
            <w:shd w:val="clear" w:color="auto" w:fill="auto"/>
            <w:noWrap/>
            <w:vAlign w:val="center"/>
            <w:hideMark/>
          </w:tcPr>
          <w:p w14:paraId="61C0556B"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6.9</w:t>
            </w:r>
          </w:p>
        </w:tc>
        <w:tc>
          <w:tcPr>
            <w:tcW w:w="1951" w:type="dxa"/>
            <w:tcBorders>
              <w:top w:val="single" w:sz="4" w:space="0" w:color="auto"/>
              <w:bottom w:val="single" w:sz="8" w:space="0" w:color="auto"/>
            </w:tcBorders>
            <w:shd w:val="clear" w:color="auto" w:fill="auto"/>
            <w:noWrap/>
            <w:vAlign w:val="center"/>
            <w:hideMark/>
          </w:tcPr>
          <w:p w14:paraId="2A99D133" w14:textId="77777777" w:rsidR="00553DE2" w:rsidRPr="007B64AF" w:rsidRDefault="00553DE2" w:rsidP="00EF492E">
            <w:pPr>
              <w:rPr>
                <w:rFonts w:ascii="Calibri" w:hAnsi="Calibri" w:cs="Calibri"/>
                <w:color w:val="000000"/>
                <w:sz w:val="20"/>
                <w:szCs w:val="20"/>
              </w:rPr>
            </w:pPr>
            <w:r w:rsidRPr="007B64AF">
              <w:rPr>
                <w:rFonts w:ascii="Calibri" w:hAnsi="Calibri" w:cs="Calibri"/>
                <w:color w:val="000000"/>
                <w:sz w:val="20"/>
                <w:szCs w:val="20"/>
              </w:rPr>
              <w:t xml:space="preserve">Major changes in MR near dark dunes. Large MR. Mostly transverse motion, but some oblique. Some displacement on frosted MR in PSP.  Less on edges of small DF. </w:t>
            </w:r>
          </w:p>
        </w:tc>
      </w:tr>
    </w:tbl>
    <w:p w14:paraId="74BEA2A6" w14:textId="0260CDBE" w:rsidR="00553DE2" w:rsidRPr="008701AF" w:rsidRDefault="00553DE2" w:rsidP="008701AF">
      <w:pPr>
        <w:spacing w:line="238" w:lineRule="auto"/>
        <w:ind w:right="-30"/>
        <w:rPr>
          <w:rFonts w:asciiTheme="majorHAnsi" w:hAnsiTheme="majorHAnsi" w:cstheme="majorHAnsi"/>
          <w:color w:val="000000" w:themeColor="text1"/>
        </w:rPr>
      </w:pPr>
      <w:proofErr w:type="spellStart"/>
      <w:r w:rsidRPr="00EE2343">
        <w:rPr>
          <w:rFonts w:asciiTheme="majorHAnsi" w:hAnsiTheme="majorHAnsi" w:cstheme="majorHAnsi"/>
          <w:color w:val="000000"/>
          <w:vertAlign w:val="superscript"/>
        </w:rPr>
        <w:t>a</w:t>
      </w:r>
      <w:r w:rsidRPr="00EE2343">
        <w:rPr>
          <w:rFonts w:asciiTheme="majorHAnsi" w:hAnsiTheme="majorHAnsi" w:cstheme="majorHAnsi"/>
          <w:color w:val="000000" w:themeColor="text1"/>
        </w:rPr>
        <w:t>See</w:t>
      </w:r>
      <w:proofErr w:type="spellEnd"/>
      <w:r w:rsidRPr="00EE2343">
        <w:rPr>
          <w:rFonts w:asciiTheme="majorHAnsi" w:hAnsiTheme="majorHAnsi" w:cstheme="majorHAnsi"/>
          <w:color w:val="000000" w:themeColor="text1"/>
        </w:rPr>
        <w:t xml:space="preserve"> Table 1</w:t>
      </w:r>
      <w:r>
        <w:rPr>
          <w:rFonts w:asciiTheme="majorHAnsi" w:hAnsiTheme="majorHAnsi" w:cstheme="majorHAnsi"/>
          <w:color w:val="000000" w:themeColor="text1"/>
        </w:rPr>
        <w:t>, Fig. 2, 5</w:t>
      </w:r>
      <w:r w:rsidRPr="00EE2343">
        <w:rPr>
          <w:rFonts w:asciiTheme="majorHAnsi" w:hAnsiTheme="majorHAnsi" w:cstheme="majorHAnsi"/>
          <w:color w:val="000000" w:themeColor="text1"/>
        </w:rPr>
        <w:t xml:space="preserve"> </w:t>
      </w:r>
      <w:r>
        <w:rPr>
          <w:rFonts w:asciiTheme="majorHAnsi" w:hAnsiTheme="majorHAnsi" w:cstheme="majorHAnsi"/>
          <w:color w:val="000000" w:themeColor="text1"/>
        </w:rPr>
        <w:t xml:space="preserve">&amp; S2 </w:t>
      </w:r>
      <w:r w:rsidRPr="00EE2343">
        <w:rPr>
          <w:rFonts w:asciiTheme="majorHAnsi" w:hAnsiTheme="majorHAnsi" w:cstheme="majorHAnsi"/>
          <w:color w:val="000000" w:themeColor="text1"/>
        </w:rPr>
        <w:t xml:space="preserve">for </w:t>
      </w:r>
      <w:r>
        <w:rPr>
          <w:rFonts w:asciiTheme="majorHAnsi" w:hAnsiTheme="majorHAnsi" w:cstheme="majorHAnsi"/>
          <w:color w:val="000000" w:themeColor="text1"/>
        </w:rPr>
        <w:t>quantitative details.</w:t>
      </w:r>
    </w:p>
    <w:p w14:paraId="5072BEB4" w14:textId="452FC06E" w:rsidR="00553DE2" w:rsidRDefault="00553DE2" w:rsidP="00553DE2">
      <w:pPr>
        <w:pStyle w:val="Style2"/>
        <w:rPr>
          <w:b/>
        </w:rPr>
      </w:pPr>
    </w:p>
    <w:p w14:paraId="15196097" w14:textId="77777777" w:rsidR="00553DE2" w:rsidRPr="002D632C" w:rsidRDefault="00553DE2" w:rsidP="00553DE2">
      <w:pPr>
        <w:rPr>
          <w:rFonts w:asciiTheme="majorHAnsi" w:hAnsiTheme="majorHAnsi" w:cstheme="majorHAnsi"/>
          <w:lang w:bidi="en-US"/>
        </w:rPr>
      </w:pPr>
    </w:p>
    <w:tbl>
      <w:tblPr>
        <w:tblStyle w:val="TableGrid"/>
        <w:tblpPr w:leftFromText="180" w:rightFromText="180" w:vertAnchor="text" w:horzAnchor="margin" w:tblpY="2"/>
        <w:tblW w:w="9810" w:type="dxa"/>
        <w:tblLook w:val="04A0" w:firstRow="1" w:lastRow="0" w:firstColumn="1" w:lastColumn="0" w:noHBand="0" w:noVBand="1"/>
      </w:tblPr>
      <w:tblGrid>
        <w:gridCol w:w="9810"/>
      </w:tblGrid>
      <w:tr w:rsidR="0098477F" w:rsidRPr="000603FE" w14:paraId="0146F99D" w14:textId="77777777" w:rsidTr="006844DB">
        <w:tc>
          <w:tcPr>
            <w:tcW w:w="9810" w:type="dxa"/>
            <w:tcBorders>
              <w:top w:val="nil"/>
              <w:left w:val="nil"/>
              <w:bottom w:val="single" w:sz="6" w:space="0" w:color="000000" w:themeColor="text1"/>
              <w:right w:val="nil"/>
            </w:tcBorders>
          </w:tcPr>
          <w:p w14:paraId="4047103E" w14:textId="0E6DFD17" w:rsidR="0098477F" w:rsidRPr="000824D3" w:rsidRDefault="0098477F" w:rsidP="000F626C">
            <w:pPr>
              <w:spacing w:line="240" w:lineRule="exact"/>
              <w:jc w:val="both"/>
              <w:outlineLvl w:val="0"/>
              <w:rPr>
                <w:rFonts w:asciiTheme="majorHAnsi" w:hAnsiTheme="majorHAnsi" w:cstheme="majorHAnsi"/>
                <w:color w:val="000000" w:themeColor="text1"/>
              </w:rPr>
            </w:pPr>
            <w:r w:rsidRPr="000824D3">
              <w:rPr>
                <w:rFonts w:asciiTheme="majorHAnsi" w:hAnsiTheme="majorHAnsi" w:cstheme="majorHAnsi"/>
                <w:b/>
                <w:bCs/>
                <w:color w:val="000000" w:themeColor="text1"/>
              </w:rPr>
              <w:t xml:space="preserve">Table </w:t>
            </w:r>
            <w:r>
              <w:rPr>
                <w:rFonts w:asciiTheme="majorHAnsi" w:hAnsiTheme="majorHAnsi" w:cstheme="majorHAnsi"/>
                <w:b/>
                <w:bCs/>
                <w:color w:val="000000" w:themeColor="text1"/>
              </w:rPr>
              <w:t>S</w:t>
            </w:r>
            <w:r w:rsidR="006844DB">
              <w:rPr>
                <w:rFonts w:asciiTheme="majorHAnsi" w:hAnsiTheme="majorHAnsi" w:cstheme="majorHAnsi"/>
                <w:b/>
                <w:bCs/>
                <w:color w:val="000000" w:themeColor="text1"/>
              </w:rPr>
              <w:t>3</w:t>
            </w:r>
            <w:r w:rsidRPr="000824D3">
              <w:rPr>
                <w:rFonts w:asciiTheme="majorHAnsi" w:hAnsiTheme="majorHAnsi" w:cstheme="majorHAnsi"/>
                <w:b/>
                <w:bCs/>
                <w:color w:val="000000" w:themeColor="text1"/>
              </w:rPr>
              <w:t>.</w:t>
            </w:r>
            <w:r w:rsidRPr="000824D3">
              <w:rPr>
                <w:rFonts w:asciiTheme="majorHAnsi" w:hAnsiTheme="majorHAnsi" w:cstheme="majorHAnsi"/>
                <w:color w:val="000000" w:themeColor="text1"/>
              </w:rPr>
              <w:t xml:space="preserve"> </w:t>
            </w:r>
            <w:r w:rsidR="001B5CF6">
              <w:rPr>
                <w:rFonts w:asciiTheme="majorHAnsi" w:hAnsiTheme="majorHAnsi" w:cstheme="majorHAnsi"/>
                <w:color w:val="000000" w:themeColor="text1"/>
              </w:rPr>
              <w:t xml:space="preserve">Data details for whole dune field flux characterization of the </w:t>
            </w:r>
            <w:proofErr w:type="spellStart"/>
            <w:r w:rsidR="001B5CF6">
              <w:rPr>
                <w:rFonts w:asciiTheme="majorHAnsi" w:hAnsiTheme="majorHAnsi" w:cstheme="majorHAnsi"/>
                <w:color w:val="000000" w:themeColor="text1"/>
              </w:rPr>
              <w:t>Buzzel</w:t>
            </w:r>
            <w:proofErr w:type="spellEnd"/>
            <w:r w:rsidR="001B5CF6">
              <w:rPr>
                <w:rFonts w:asciiTheme="majorHAnsi" w:hAnsiTheme="majorHAnsi" w:cstheme="majorHAnsi"/>
                <w:color w:val="000000" w:themeColor="text1"/>
              </w:rPr>
              <w:t xml:space="preserve"> dune field</w:t>
            </w:r>
            <w:r>
              <w:rPr>
                <w:rFonts w:asciiTheme="majorHAnsi" w:hAnsiTheme="majorHAnsi" w:cstheme="majorHAnsi"/>
                <w:color w:val="000000" w:themeColor="text1"/>
                <w:lang w:bidi="en-US"/>
              </w:rPr>
              <w:t xml:space="preserve"> (Objective </w:t>
            </w:r>
            <w:r w:rsidR="001B5CF6">
              <w:rPr>
                <w:rFonts w:asciiTheme="majorHAnsi" w:hAnsiTheme="majorHAnsi" w:cstheme="majorHAnsi"/>
                <w:color w:val="000000" w:themeColor="text1"/>
                <w:lang w:bidi="en-US"/>
              </w:rPr>
              <w:t>3</w:t>
            </w:r>
            <w:r>
              <w:rPr>
                <w:rFonts w:asciiTheme="majorHAnsi" w:hAnsiTheme="majorHAnsi" w:cstheme="majorHAnsi"/>
                <w:color w:val="000000" w:themeColor="text1"/>
                <w:lang w:bidi="en-US"/>
              </w:rPr>
              <w:t>)</w:t>
            </w:r>
            <w:r w:rsidRPr="000824D3">
              <w:rPr>
                <w:rFonts w:asciiTheme="majorHAnsi" w:hAnsiTheme="majorHAnsi" w:cstheme="majorHAnsi"/>
                <w:color w:val="000000" w:themeColor="text1"/>
                <w:lang w:bidi="en-US"/>
              </w:rPr>
              <w:t>.</w:t>
            </w:r>
            <w:r w:rsidR="001B5CF6">
              <w:rPr>
                <w:rFonts w:asciiTheme="majorHAnsi" w:hAnsiTheme="majorHAnsi" w:cstheme="majorHAnsi"/>
                <w:color w:val="000000" w:themeColor="text1"/>
                <w:lang w:bidi="en-US"/>
              </w:rPr>
              <w:t xml:space="preserve"> Also see Fig. 6, 7, S4, S5, S6. </w:t>
            </w:r>
            <w:r w:rsidRPr="000824D3">
              <w:rPr>
                <w:rFonts w:asciiTheme="majorHAnsi" w:hAnsiTheme="majorHAnsi" w:cstheme="majorHAnsi"/>
                <w:color w:val="000000" w:themeColor="text1"/>
                <w:lang w:bidi="en-US"/>
              </w:rPr>
              <w:t xml:space="preserve"> </w:t>
            </w:r>
          </w:p>
        </w:tc>
      </w:tr>
    </w:tbl>
    <w:tbl>
      <w:tblPr>
        <w:tblStyle w:val="TableGrid"/>
        <w:tblW w:w="982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355"/>
        <w:gridCol w:w="944"/>
        <w:gridCol w:w="1126"/>
        <w:gridCol w:w="1170"/>
        <w:gridCol w:w="698"/>
        <w:gridCol w:w="742"/>
        <w:gridCol w:w="1895"/>
      </w:tblGrid>
      <w:tr w:rsidR="0098477F" w:rsidRPr="0098477F" w14:paraId="4651A7C7" w14:textId="77777777" w:rsidTr="0098477F">
        <w:trPr>
          <w:trHeight w:val="320"/>
        </w:trPr>
        <w:tc>
          <w:tcPr>
            <w:tcW w:w="1890" w:type="dxa"/>
            <w:tcBorders>
              <w:bottom w:val="single" w:sz="4" w:space="0" w:color="auto"/>
            </w:tcBorders>
            <w:noWrap/>
            <w:hideMark/>
          </w:tcPr>
          <w:p w14:paraId="3D3523D0" w14:textId="0D551BCB"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Image</w:t>
            </w:r>
          </w:p>
        </w:tc>
        <w:tc>
          <w:tcPr>
            <w:tcW w:w="1355" w:type="dxa"/>
            <w:tcBorders>
              <w:bottom w:val="single" w:sz="4" w:space="0" w:color="auto"/>
            </w:tcBorders>
            <w:noWrap/>
            <w:hideMark/>
          </w:tcPr>
          <w:p w14:paraId="3AABBE6D" w14:textId="645E31F9"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Start time</w:t>
            </w:r>
          </w:p>
        </w:tc>
        <w:tc>
          <w:tcPr>
            <w:tcW w:w="944" w:type="dxa"/>
            <w:tcBorders>
              <w:bottom w:val="single" w:sz="4" w:space="0" w:color="auto"/>
            </w:tcBorders>
            <w:noWrap/>
            <w:hideMark/>
          </w:tcPr>
          <w:p w14:paraId="69B52999" w14:textId="7FA32AEF" w:rsidR="0098477F" w:rsidRPr="0098477F" w:rsidRDefault="0098477F" w:rsidP="0098477F">
            <w:pPr>
              <w:pStyle w:val="Style2"/>
              <w:ind w:right="-113"/>
              <w:rPr>
                <w:rFonts w:asciiTheme="majorHAnsi" w:hAnsiTheme="majorHAnsi" w:cstheme="majorHAnsi"/>
                <w:sz w:val="22"/>
                <w:szCs w:val="22"/>
              </w:rPr>
            </w:pPr>
            <w:r w:rsidRPr="0098477F">
              <w:rPr>
                <w:rFonts w:asciiTheme="majorHAnsi" w:hAnsiTheme="majorHAnsi" w:cstheme="majorHAnsi"/>
                <w:sz w:val="22"/>
                <w:szCs w:val="22"/>
              </w:rPr>
              <w:t xml:space="preserve">Emission  </w:t>
            </w:r>
          </w:p>
        </w:tc>
        <w:tc>
          <w:tcPr>
            <w:tcW w:w="1126" w:type="dxa"/>
            <w:tcBorders>
              <w:bottom w:val="single" w:sz="4" w:space="0" w:color="auto"/>
            </w:tcBorders>
            <w:noWrap/>
            <w:hideMark/>
          </w:tcPr>
          <w:p w14:paraId="6609AFCA" w14:textId="2F388DEF"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Solar</w:t>
            </w:r>
            <w:r>
              <w:rPr>
                <w:rFonts w:asciiTheme="majorHAnsi" w:hAnsiTheme="majorHAnsi" w:cstheme="majorHAnsi"/>
                <w:sz w:val="22"/>
                <w:szCs w:val="22"/>
              </w:rPr>
              <w:t xml:space="preserve"> l</w:t>
            </w:r>
            <w:r w:rsidRPr="0098477F">
              <w:rPr>
                <w:rFonts w:asciiTheme="majorHAnsi" w:hAnsiTheme="majorHAnsi" w:cstheme="majorHAnsi"/>
                <w:sz w:val="22"/>
                <w:szCs w:val="22"/>
              </w:rPr>
              <w:t>ongitude</w:t>
            </w:r>
          </w:p>
        </w:tc>
        <w:tc>
          <w:tcPr>
            <w:tcW w:w="1170" w:type="dxa"/>
            <w:tcBorders>
              <w:bottom w:val="single" w:sz="4" w:space="0" w:color="auto"/>
            </w:tcBorders>
            <w:noWrap/>
            <w:hideMark/>
          </w:tcPr>
          <w:p w14:paraId="1CA9D717" w14:textId="61E6B5C1"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Local</w:t>
            </w:r>
            <w:r>
              <w:rPr>
                <w:rFonts w:asciiTheme="majorHAnsi" w:hAnsiTheme="majorHAnsi" w:cstheme="majorHAnsi"/>
                <w:sz w:val="22"/>
                <w:szCs w:val="22"/>
              </w:rPr>
              <w:t xml:space="preserve"> </w:t>
            </w:r>
            <w:r w:rsidRPr="0098477F">
              <w:rPr>
                <w:rFonts w:asciiTheme="majorHAnsi" w:hAnsiTheme="majorHAnsi" w:cstheme="majorHAnsi"/>
                <w:sz w:val="22"/>
                <w:szCs w:val="22"/>
              </w:rPr>
              <w:t>time</w:t>
            </w:r>
          </w:p>
        </w:tc>
        <w:tc>
          <w:tcPr>
            <w:tcW w:w="698" w:type="dxa"/>
            <w:tcBorders>
              <w:bottom w:val="single" w:sz="4" w:space="0" w:color="auto"/>
            </w:tcBorders>
            <w:noWrap/>
            <w:hideMark/>
          </w:tcPr>
          <w:p w14:paraId="3AAD46C0" w14:textId="4D21A253" w:rsidR="0098477F" w:rsidRPr="0098477F" w:rsidRDefault="0098477F" w:rsidP="0098477F">
            <w:pPr>
              <w:pStyle w:val="Style2"/>
              <w:rPr>
                <w:rFonts w:asciiTheme="majorHAnsi" w:hAnsiTheme="majorHAnsi" w:cstheme="majorHAnsi"/>
                <w:sz w:val="22"/>
                <w:szCs w:val="22"/>
              </w:rPr>
            </w:pPr>
            <w:r>
              <w:rPr>
                <w:rFonts w:asciiTheme="majorHAnsi" w:hAnsiTheme="majorHAnsi" w:cstheme="majorHAnsi"/>
                <w:sz w:val="22"/>
                <w:szCs w:val="22"/>
              </w:rPr>
              <w:t>S</w:t>
            </w:r>
            <w:r w:rsidRPr="0098477F">
              <w:rPr>
                <w:rFonts w:asciiTheme="majorHAnsi" w:hAnsiTheme="majorHAnsi" w:cstheme="majorHAnsi"/>
                <w:sz w:val="22"/>
                <w:szCs w:val="22"/>
              </w:rPr>
              <w:t>cale</w:t>
            </w:r>
            <w:r w:rsidR="006844DB">
              <w:rPr>
                <w:rFonts w:asciiTheme="majorHAnsi" w:hAnsiTheme="majorHAnsi" w:cstheme="majorHAnsi"/>
                <w:sz w:val="22"/>
                <w:szCs w:val="22"/>
              </w:rPr>
              <w:t>(cm/pix)</w:t>
            </w:r>
          </w:p>
        </w:tc>
        <w:tc>
          <w:tcPr>
            <w:tcW w:w="742" w:type="dxa"/>
            <w:tcBorders>
              <w:bottom w:val="single" w:sz="4" w:space="0" w:color="auto"/>
            </w:tcBorders>
            <w:noWrap/>
            <w:hideMark/>
          </w:tcPr>
          <w:p w14:paraId="248012D6" w14:textId="77777777"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Mars Year</w:t>
            </w:r>
          </w:p>
        </w:tc>
        <w:tc>
          <w:tcPr>
            <w:tcW w:w="1895" w:type="dxa"/>
            <w:tcBorders>
              <w:bottom w:val="single" w:sz="4" w:space="0" w:color="auto"/>
            </w:tcBorders>
            <w:noWrap/>
            <w:hideMark/>
          </w:tcPr>
          <w:p w14:paraId="605F6279" w14:textId="2897EDE8" w:rsidR="0098477F" w:rsidRPr="0098477F" w:rsidRDefault="0098477F" w:rsidP="0098477F">
            <w:pPr>
              <w:pStyle w:val="Style2"/>
              <w:rPr>
                <w:rFonts w:asciiTheme="majorHAnsi" w:hAnsiTheme="majorHAnsi" w:cstheme="majorHAnsi"/>
                <w:sz w:val="22"/>
                <w:szCs w:val="22"/>
              </w:rPr>
            </w:pPr>
            <w:r>
              <w:rPr>
                <w:rFonts w:asciiTheme="majorHAnsi" w:hAnsiTheme="majorHAnsi" w:cstheme="majorHAnsi"/>
                <w:sz w:val="22"/>
                <w:szCs w:val="22"/>
              </w:rPr>
              <w:t>Note</w:t>
            </w:r>
          </w:p>
        </w:tc>
      </w:tr>
      <w:tr w:rsidR="0098477F" w:rsidRPr="0098477F" w14:paraId="47B94B62" w14:textId="77777777" w:rsidTr="0098477F">
        <w:trPr>
          <w:trHeight w:val="320"/>
        </w:trPr>
        <w:tc>
          <w:tcPr>
            <w:tcW w:w="1890" w:type="dxa"/>
            <w:tcBorders>
              <w:top w:val="single" w:sz="4" w:space="0" w:color="auto"/>
            </w:tcBorders>
            <w:noWrap/>
            <w:hideMark/>
          </w:tcPr>
          <w:p w14:paraId="459E65BE" w14:textId="5D2788DF"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ESP_018427_2640</w:t>
            </w:r>
          </w:p>
        </w:tc>
        <w:tc>
          <w:tcPr>
            <w:tcW w:w="1355" w:type="dxa"/>
            <w:tcBorders>
              <w:top w:val="single" w:sz="4" w:space="0" w:color="auto"/>
            </w:tcBorders>
            <w:noWrap/>
            <w:hideMark/>
          </w:tcPr>
          <w:p w14:paraId="68B20BCD" w14:textId="77777777"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2010-07-02T08:44:57</w:t>
            </w:r>
          </w:p>
        </w:tc>
        <w:tc>
          <w:tcPr>
            <w:tcW w:w="944" w:type="dxa"/>
            <w:tcBorders>
              <w:top w:val="single" w:sz="4" w:space="0" w:color="auto"/>
            </w:tcBorders>
            <w:noWrap/>
            <w:hideMark/>
          </w:tcPr>
          <w:p w14:paraId="117BB940" w14:textId="31B30C95" w:rsidR="0098477F" w:rsidRPr="0098477F" w:rsidRDefault="0098477F" w:rsidP="0098477F">
            <w:pPr>
              <w:pStyle w:val="Style2"/>
              <w:ind w:right="-113"/>
              <w:jc w:val="left"/>
              <w:rPr>
                <w:rFonts w:asciiTheme="majorHAnsi" w:hAnsiTheme="majorHAnsi" w:cstheme="majorHAnsi"/>
                <w:sz w:val="22"/>
                <w:szCs w:val="22"/>
              </w:rPr>
            </w:pPr>
            <w:r w:rsidRPr="0098477F">
              <w:rPr>
                <w:rFonts w:asciiTheme="majorHAnsi" w:hAnsiTheme="majorHAnsi" w:cstheme="majorHAnsi"/>
                <w:sz w:val="22"/>
                <w:szCs w:val="22"/>
              </w:rPr>
              <w:t>8.9</w:t>
            </w:r>
            <w:r w:rsidRPr="0098477F">
              <w:rPr>
                <w:rFonts w:asciiTheme="majorHAnsi" w:hAnsiTheme="majorHAnsi" w:cstheme="majorHAnsi"/>
                <w:sz w:val="22"/>
                <w:szCs w:val="22"/>
              </w:rPr>
              <w:sym w:font="Symbol" w:char="F0B0"/>
            </w:r>
          </w:p>
        </w:tc>
        <w:tc>
          <w:tcPr>
            <w:tcW w:w="1126" w:type="dxa"/>
            <w:tcBorders>
              <w:top w:val="single" w:sz="4" w:space="0" w:color="auto"/>
            </w:tcBorders>
            <w:noWrap/>
            <w:hideMark/>
          </w:tcPr>
          <w:p w14:paraId="527E96CE" w14:textId="231BC8B1"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112.5</w:t>
            </w:r>
            <w:r>
              <w:rPr>
                <w:rFonts w:asciiTheme="majorHAnsi" w:hAnsiTheme="majorHAnsi" w:cstheme="majorHAnsi"/>
                <w:sz w:val="22"/>
                <w:szCs w:val="22"/>
              </w:rPr>
              <w:sym w:font="Symbol" w:char="F0B0"/>
            </w:r>
          </w:p>
        </w:tc>
        <w:tc>
          <w:tcPr>
            <w:tcW w:w="1170" w:type="dxa"/>
            <w:tcBorders>
              <w:top w:val="single" w:sz="4" w:space="0" w:color="auto"/>
            </w:tcBorders>
            <w:noWrap/>
            <w:hideMark/>
          </w:tcPr>
          <w:p w14:paraId="5D6C2C69"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13.0</w:t>
            </w:r>
          </w:p>
        </w:tc>
        <w:tc>
          <w:tcPr>
            <w:tcW w:w="698" w:type="dxa"/>
            <w:tcBorders>
              <w:top w:val="single" w:sz="4" w:space="0" w:color="auto"/>
            </w:tcBorders>
            <w:noWrap/>
            <w:hideMark/>
          </w:tcPr>
          <w:p w14:paraId="19F08E3D" w14:textId="77777777" w:rsidR="0098477F" w:rsidRPr="0098477F" w:rsidRDefault="0098477F" w:rsidP="0098477F">
            <w:pPr>
              <w:pStyle w:val="Style2"/>
              <w:ind w:right="-319"/>
              <w:jc w:val="left"/>
              <w:rPr>
                <w:rFonts w:asciiTheme="majorHAnsi" w:hAnsiTheme="majorHAnsi" w:cstheme="majorHAnsi"/>
                <w:sz w:val="22"/>
                <w:szCs w:val="22"/>
              </w:rPr>
            </w:pPr>
            <w:r w:rsidRPr="0098477F">
              <w:rPr>
                <w:rFonts w:asciiTheme="majorHAnsi" w:hAnsiTheme="majorHAnsi" w:cstheme="majorHAnsi"/>
                <w:sz w:val="22"/>
                <w:szCs w:val="22"/>
              </w:rPr>
              <w:t>0.25</w:t>
            </w:r>
          </w:p>
        </w:tc>
        <w:tc>
          <w:tcPr>
            <w:tcW w:w="742" w:type="dxa"/>
            <w:tcBorders>
              <w:top w:val="single" w:sz="4" w:space="0" w:color="auto"/>
            </w:tcBorders>
            <w:noWrap/>
            <w:hideMark/>
          </w:tcPr>
          <w:p w14:paraId="3C8D88AF"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30</w:t>
            </w:r>
          </w:p>
        </w:tc>
        <w:tc>
          <w:tcPr>
            <w:tcW w:w="1895" w:type="dxa"/>
            <w:tcBorders>
              <w:top w:val="single" w:sz="4" w:space="0" w:color="auto"/>
            </w:tcBorders>
            <w:noWrap/>
            <w:hideMark/>
          </w:tcPr>
          <w:p w14:paraId="1CC18934" w14:textId="2999D860"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COSI pair for MR T1</w:t>
            </w:r>
            <w:r>
              <w:rPr>
                <w:rFonts w:asciiTheme="majorHAnsi" w:hAnsiTheme="majorHAnsi" w:cstheme="majorHAnsi"/>
                <w:sz w:val="22"/>
                <w:szCs w:val="22"/>
              </w:rPr>
              <w:t>;</w:t>
            </w:r>
            <w:r w:rsidRPr="0098477F">
              <w:rPr>
                <w:rFonts w:asciiTheme="majorHAnsi" w:hAnsiTheme="majorHAnsi" w:cstheme="majorHAnsi"/>
                <w:sz w:val="22"/>
                <w:szCs w:val="22"/>
              </w:rPr>
              <w:t xml:space="preserve"> Dune crests </w:t>
            </w:r>
            <w:r>
              <w:rPr>
                <w:rFonts w:asciiTheme="majorHAnsi" w:hAnsiTheme="majorHAnsi" w:cstheme="majorHAnsi"/>
                <w:sz w:val="22"/>
                <w:szCs w:val="22"/>
              </w:rPr>
              <w:t>T1</w:t>
            </w:r>
          </w:p>
        </w:tc>
      </w:tr>
      <w:tr w:rsidR="0098477F" w:rsidRPr="0098477F" w14:paraId="09FC8072" w14:textId="77777777" w:rsidTr="0098477F">
        <w:trPr>
          <w:trHeight w:val="320"/>
        </w:trPr>
        <w:tc>
          <w:tcPr>
            <w:tcW w:w="1890" w:type="dxa"/>
            <w:noWrap/>
            <w:hideMark/>
          </w:tcPr>
          <w:p w14:paraId="2A8DD0FC" w14:textId="50BACC05"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ESP_036176_2640</w:t>
            </w:r>
          </w:p>
        </w:tc>
        <w:tc>
          <w:tcPr>
            <w:tcW w:w="1355" w:type="dxa"/>
            <w:noWrap/>
            <w:hideMark/>
          </w:tcPr>
          <w:p w14:paraId="1D9719FB" w14:textId="77777777"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2014-04-15T09:26:50</w:t>
            </w:r>
          </w:p>
        </w:tc>
        <w:tc>
          <w:tcPr>
            <w:tcW w:w="944" w:type="dxa"/>
            <w:noWrap/>
            <w:hideMark/>
          </w:tcPr>
          <w:p w14:paraId="48CC8222" w14:textId="3CF6906A" w:rsidR="0098477F" w:rsidRPr="0098477F" w:rsidRDefault="0098477F" w:rsidP="0098477F">
            <w:pPr>
              <w:pStyle w:val="Style2"/>
              <w:ind w:right="-113"/>
              <w:jc w:val="left"/>
              <w:rPr>
                <w:rFonts w:asciiTheme="majorHAnsi" w:hAnsiTheme="majorHAnsi" w:cstheme="majorHAnsi"/>
                <w:sz w:val="22"/>
                <w:szCs w:val="22"/>
              </w:rPr>
            </w:pPr>
            <w:r w:rsidRPr="0098477F">
              <w:rPr>
                <w:rFonts w:asciiTheme="majorHAnsi" w:hAnsiTheme="majorHAnsi" w:cstheme="majorHAnsi"/>
                <w:sz w:val="22"/>
                <w:szCs w:val="22"/>
              </w:rPr>
              <w:t>0.3</w:t>
            </w:r>
            <w:r w:rsidRPr="0098477F">
              <w:rPr>
                <w:rFonts w:asciiTheme="majorHAnsi" w:hAnsiTheme="majorHAnsi" w:cstheme="majorHAnsi"/>
                <w:sz w:val="22"/>
                <w:szCs w:val="22"/>
              </w:rPr>
              <w:sym w:font="Symbol" w:char="F0B0"/>
            </w:r>
          </w:p>
        </w:tc>
        <w:tc>
          <w:tcPr>
            <w:tcW w:w="1126" w:type="dxa"/>
            <w:noWrap/>
            <w:hideMark/>
          </w:tcPr>
          <w:p w14:paraId="68A924EC" w14:textId="47495684"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116.7</w:t>
            </w:r>
            <w:r w:rsidR="006844DB">
              <w:rPr>
                <w:rFonts w:asciiTheme="majorHAnsi" w:hAnsiTheme="majorHAnsi" w:cstheme="majorHAnsi"/>
                <w:sz w:val="22"/>
                <w:szCs w:val="22"/>
              </w:rPr>
              <w:sym w:font="Symbol" w:char="F0B0"/>
            </w:r>
          </w:p>
        </w:tc>
        <w:tc>
          <w:tcPr>
            <w:tcW w:w="1170" w:type="dxa"/>
            <w:noWrap/>
            <w:hideMark/>
          </w:tcPr>
          <w:p w14:paraId="3BFA5205"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13.7</w:t>
            </w:r>
          </w:p>
        </w:tc>
        <w:tc>
          <w:tcPr>
            <w:tcW w:w="698" w:type="dxa"/>
            <w:noWrap/>
            <w:hideMark/>
          </w:tcPr>
          <w:p w14:paraId="0D294CF5"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0.25</w:t>
            </w:r>
          </w:p>
        </w:tc>
        <w:tc>
          <w:tcPr>
            <w:tcW w:w="742" w:type="dxa"/>
            <w:noWrap/>
            <w:hideMark/>
          </w:tcPr>
          <w:p w14:paraId="0479FCE5"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32</w:t>
            </w:r>
          </w:p>
        </w:tc>
        <w:tc>
          <w:tcPr>
            <w:tcW w:w="1895" w:type="dxa"/>
            <w:noWrap/>
            <w:hideMark/>
          </w:tcPr>
          <w:p w14:paraId="56E77EE8" w14:textId="54D0D2C7"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 xml:space="preserve">Dune crests </w:t>
            </w:r>
            <w:r>
              <w:rPr>
                <w:rFonts w:asciiTheme="majorHAnsi" w:hAnsiTheme="majorHAnsi" w:cstheme="majorHAnsi"/>
                <w:sz w:val="22"/>
                <w:szCs w:val="22"/>
              </w:rPr>
              <w:t>T2</w:t>
            </w:r>
          </w:p>
        </w:tc>
      </w:tr>
      <w:tr w:rsidR="0098477F" w:rsidRPr="0098477F" w14:paraId="27EE8B85" w14:textId="77777777" w:rsidTr="0098477F">
        <w:trPr>
          <w:trHeight w:val="320"/>
        </w:trPr>
        <w:tc>
          <w:tcPr>
            <w:tcW w:w="1890" w:type="dxa"/>
            <w:noWrap/>
            <w:hideMark/>
          </w:tcPr>
          <w:p w14:paraId="36D85A0D" w14:textId="2931C312"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ESP_062009_2640</w:t>
            </w:r>
          </w:p>
        </w:tc>
        <w:tc>
          <w:tcPr>
            <w:tcW w:w="1355" w:type="dxa"/>
            <w:noWrap/>
            <w:hideMark/>
          </w:tcPr>
          <w:p w14:paraId="250366E3" w14:textId="77777777"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2019-10-19T05:52:00</w:t>
            </w:r>
          </w:p>
        </w:tc>
        <w:tc>
          <w:tcPr>
            <w:tcW w:w="944" w:type="dxa"/>
            <w:noWrap/>
            <w:hideMark/>
          </w:tcPr>
          <w:p w14:paraId="0E8ED4DB" w14:textId="5A0EF5A4" w:rsidR="0098477F" w:rsidRPr="0098477F" w:rsidRDefault="0098477F" w:rsidP="0098477F">
            <w:pPr>
              <w:pStyle w:val="Style2"/>
              <w:ind w:right="-113"/>
              <w:jc w:val="left"/>
              <w:rPr>
                <w:rFonts w:asciiTheme="majorHAnsi" w:hAnsiTheme="majorHAnsi" w:cstheme="majorHAnsi"/>
                <w:sz w:val="22"/>
                <w:szCs w:val="22"/>
              </w:rPr>
            </w:pPr>
            <w:r w:rsidRPr="0098477F">
              <w:rPr>
                <w:rFonts w:asciiTheme="majorHAnsi" w:hAnsiTheme="majorHAnsi" w:cstheme="majorHAnsi"/>
                <w:sz w:val="22"/>
                <w:szCs w:val="22"/>
              </w:rPr>
              <w:t>0.5</w:t>
            </w:r>
            <w:r w:rsidRPr="0098477F">
              <w:rPr>
                <w:rFonts w:asciiTheme="majorHAnsi" w:hAnsiTheme="majorHAnsi" w:cstheme="majorHAnsi"/>
                <w:sz w:val="22"/>
                <w:szCs w:val="22"/>
              </w:rPr>
              <w:sym w:font="Symbol" w:char="F0B0"/>
            </w:r>
          </w:p>
        </w:tc>
        <w:tc>
          <w:tcPr>
            <w:tcW w:w="1126" w:type="dxa"/>
            <w:noWrap/>
            <w:hideMark/>
          </w:tcPr>
          <w:p w14:paraId="1888867D" w14:textId="6388F332"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95.0</w:t>
            </w:r>
            <w:r w:rsidR="006844DB">
              <w:rPr>
                <w:rFonts w:asciiTheme="majorHAnsi" w:hAnsiTheme="majorHAnsi" w:cstheme="majorHAnsi"/>
                <w:sz w:val="22"/>
                <w:szCs w:val="22"/>
              </w:rPr>
              <w:sym w:font="Symbol" w:char="F0B0"/>
            </w:r>
          </w:p>
        </w:tc>
        <w:tc>
          <w:tcPr>
            <w:tcW w:w="1170" w:type="dxa"/>
            <w:noWrap/>
            <w:hideMark/>
          </w:tcPr>
          <w:p w14:paraId="489C3457"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13.5</w:t>
            </w:r>
          </w:p>
        </w:tc>
        <w:tc>
          <w:tcPr>
            <w:tcW w:w="698" w:type="dxa"/>
            <w:noWrap/>
            <w:hideMark/>
          </w:tcPr>
          <w:p w14:paraId="2B90B9A9"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0.25</w:t>
            </w:r>
          </w:p>
        </w:tc>
        <w:tc>
          <w:tcPr>
            <w:tcW w:w="742" w:type="dxa"/>
            <w:noWrap/>
            <w:hideMark/>
          </w:tcPr>
          <w:p w14:paraId="6A2F49E1"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35</w:t>
            </w:r>
          </w:p>
        </w:tc>
        <w:tc>
          <w:tcPr>
            <w:tcW w:w="1895" w:type="dxa"/>
            <w:noWrap/>
            <w:hideMark/>
          </w:tcPr>
          <w:p w14:paraId="33323380" w14:textId="09A3BB8C"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 xml:space="preserve">COSI pair for </w:t>
            </w:r>
            <w:r>
              <w:rPr>
                <w:rFonts w:asciiTheme="majorHAnsi" w:hAnsiTheme="majorHAnsi" w:cstheme="majorHAnsi"/>
                <w:sz w:val="22"/>
                <w:szCs w:val="22"/>
              </w:rPr>
              <w:t>DTR</w:t>
            </w:r>
            <w:r w:rsidRPr="0098477F">
              <w:rPr>
                <w:rFonts w:asciiTheme="majorHAnsi" w:hAnsiTheme="majorHAnsi" w:cstheme="majorHAnsi"/>
                <w:sz w:val="22"/>
                <w:szCs w:val="22"/>
              </w:rPr>
              <w:t xml:space="preserve"> T1</w:t>
            </w:r>
          </w:p>
        </w:tc>
      </w:tr>
      <w:tr w:rsidR="0098477F" w:rsidRPr="0098477F" w14:paraId="7F4F80D0" w14:textId="77777777" w:rsidTr="0098477F">
        <w:trPr>
          <w:trHeight w:val="320"/>
        </w:trPr>
        <w:tc>
          <w:tcPr>
            <w:tcW w:w="1890" w:type="dxa"/>
            <w:noWrap/>
            <w:hideMark/>
          </w:tcPr>
          <w:p w14:paraId="056B34E0" w14:textId="7515488D"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ESP_062299_2640</w:t>
            </w:r>
          </w:p>
        </w:tc>
        <w:tc>
          <w:tcPr>
            <w:tcW w:w="1355" w:type="dxa"/>
            <w:noWrap/>
            <w:hideMark/>
          </w:tcPr>
          <w:p w14:paraId="7CD83AC1" w14:textId="77777777"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2019-11-10T20:16:27</w:t>
            </w:r>
          </w:p>
        </w:tc>
        <w:tc>
          <w:tcPr>
            <w:tcW w:w="944" w:type="dxa"/>
            <w:noWrap/>
            <w:hideMark/>
          </w:tcPr>
          <w:p w14:paraId="0E5305F6" w14:textId="16D08EC0" w:rsidR="0098477F" w:rsidRPr="0098477F" w:rsidRDefault="0098477F" w:rsidP="0098477F">
            <w:pPr>
              <w:pStyle w:val="Style2"/>
              <w:ind w:right="-113"/>
              <w:jc w:val="left"/>
              <w:rPr>
                <w:rFonts w:asciiTheme="majorHAnsi" w:hAnsiTheme="majorHAnsi" w:cstheme="majorHAnsi"/>
                <w:sz w:val="22"/>
                <w:szCs w:val="22"/>
              </w:rPr>
            </w:pPr>
            <w:r w:rsidRPr="0098477F">
              <w:rPr>
                <w:rFonts w:asciiTheme="majorHAnsi" w:hAnsiTheme="majorHAnsi" w:cstheme="majorHAnsi"/>
                <w:sz w:val="22"/>
                <w:szCs w:val="22"/>
              </w:rPr>
              <w:t>1.0</w:t>
            </w:r>
            <w:r w:rsidRPr="0098477F">
              <w:rPr>
                <w:rFonts w:asciiTheme="majorHAnsi" w:hAnsiTheme="majorHAnsi" w:cstheme="majorHAnsi"/>
                <w:sz w:val="22"/>
                <w:szCs w:val="22"/>
              </w:rPr>
              <w:sym w:font="Symbol" w:char="F0B0"/>
            </w:r>
          </w:p>
        </w:tc>
        <w:tc>
          <w:tcPr>
            <w:tcW w:w="1126" w:type="dxa"/>
            <w:noWrap/>
            <w:hideMark/>
          </w:tcPr>
          <w:p w14:paraId="22186DFC" w14:textId="17E6BEED"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105.1</w:t>
            </w:r>
            <w:r w:rsidR="006844DB">
              <w:rPr>
                <w:rFonts w:asciiTheme="majorHAnsi" w:hAnsiTheme="majorHAnsi" w:cstheme="majorHAnsi"/>
                <w:sz w:val="22"/>
                <w:szCs w:val="22"/>
              </w:rPr>
              <w:sym w:font="Symbol" w:char="F0B0"/>
            </w:r>
          </w:p>
        </w:tc>
        <w:tc>
          <w:tcPr>
            <w:tcW w:w="1170" w:type="dxa"/>
            <w:noWrap/>
            <w:hideMark/>
          </w:tcPr>
          <w:p w14:paraId="1E401831"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13.4</w:t>
            </w:r>
          </w:p>
        </w:tc>
        <w:tc>
          <w:tcPr>
            <w:tcW w:w="698" w:type="dxa"/>
            <w:noWrap/>
            <w:hideMark/>
          </w:tcPr>
          <w:p w14:paraId="1BECD9C2"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0.25</w:t>
            </w:r>
          </w:p>
        </w:tc>
        <w:tc>
          <w:tcPr>
            <w:tcW w:w="742" w:type="dxa"/>
            <w:noWrap/>
            <w:hideMark/>
          </w:tcPr>
          <w:p w14:paraId="686AA5AA"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35</w:t>
            </w:r>
          </w:p>
        </w:tc>
        <w:tc>
          <w:tcPr>
            <w:tcW w:w="1895" w:type="dxa"/>
            <w:noWrap/>
            <w:hideMark/>
          </w:tcPr>
          <w:p w14:paraId="5E6261D1" w14:textId="31DB8FF1" w:rsidR="0098477F" w:rsidRPr="0098477F" w:rsidRDefault="0098477F" w:rsidP="0098477F">
            <w:pPr>
              <w:pStyle w:val="Style2"/>
              <w:ind w:right="-35"/>
              <w:rPr>
                <w:rFonts w:asciiTheme="majorHAnsi" w:hAnsiTheme="majorHAnsi" w:cstheme="majorHAnsi"/>
                <w:sz w:val="22"/>
                <w:szCs w:val="22"/>
              </w:rPr>
            </w:pPr>
            <w:r w:rsidRPr="0098477F">
              <w:rPr>
                <w:rFonts w:asciiTheme="majorHAnsi" w:hAnsiTheme="majorHAnsi" w:cstheme="majorHAnsi"/>
                <w:sz w:val="22"/>
                <w:szCs w:val="22"/>
              </w:rPr>
              <w:t xml:space="preserve">COSI pair for </w:t>
            </w:r>
            <w:r>
              <w:rPr>
                <w:rFonts w:asciiTheme="majorHAnsi" w:hAnsiTheme="majorHAnsi" w:cstheme="majorHAnsi"/>
                <w:sz w:val="22"/>
                <w:szCs w:val="22"/>
              </w:rPr>
              <w:t>DT</w:t>
            </w:r>
            <w:r w:rsidRPr="0098477F">
              <w:rPr>
                <w:rFonts w:asciiTheme="majorHAnsi" w:hAnsiTheme="majorHAnsi" w:cstheme="majorHAnsi"/>
                <w:sz w:val="22"/>
                <w:szCs w:val="22"/>
              </w:rPr>
              <w:t>R T2</w:t>
            </w:r>
          </w:p>
        </w:tc>
      </w:tr>
      <w:tr w:rsidR="0098477F" w:rsidRPr="0098477F" w14:paraId="772FEDFB" w14:textId="77777777" w:rsidTr="0098477F">
        <w:trPr>
          <w:trHeight w:val="320"/>
        </w:trPr>
        <w:tc>
          <w:tcPr>
            <w:tcW w:w="1890" w:type="dxa"/>
            <w:tcBorders>
              <w:bottom w:val="single" w:sz="4" w:space="0" w:color="auto"/>
            </w:tcBorders>
            <w:noWrap/>
            <w:hideMark/>
          </w:tcPr>
          <w:p w14:paraId="280DAF5D" w14:textId="4C8D4035"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ESP_062945_2640</w:t>
            </w:r>
          </w:p>
        </w:tc>
        <w:tc>
          <w:tcPr>
            <w:tcW w:w="1355" w:type="dxa"/>
            <w:tcBorders>
              <w:bottom w:val="single" w:sz="4" w:space="0" w:color="auto"/>
            </w:tcBorders>
            <w:noWrap/>
            <w:hideMark/>
          </w:tcPr>
          <w:p w14:paraId="300D49BE" w14:textId="77777777"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2019-12-31T04:34:56</w:t>
            </w:r>
          </w:p>
        </w:tc>
        <w:tc>
          <w:tcPr>
            <w:tcW w:w="944" w:type="dxa"/>
            <w:tcBorders>
              <w:bottom w:val="single" w:sz="4" w:space="0" w:color="auto"/>
            </w:tcBorders>
            <w:noWrap/>
            <w:hideMark/>
          </w:tcPr>
          <w:p w14:paraId="08D2D864" w14:textId="5A011E36" w:rsidR="0098477F" w:rsidRPr="0098477F" w:rsidRDefault="0098477F" w:rsidP="0098477F">
            <w:pPr>
              <w:pStyle w:val="Style2"/>
              <w:ind w:right="-113"/>
              <w:jc w:val="left"/>
              <w:rPr>
                <w:rFonts w:asciiTheme="majorHAnsi" w:hAnsiTheme="majorHAnsi" w:cstheme="majorHAnsi"/>
                <w:sz w:val="22"/>
                <w:szCs w:val="22"/>
              </w:rPr>
            </w:pPr>
            <w:r w:rsidRPr="0098477F">
              <w:rPr>
                <w:rFonts w:asciiTheme="majorHAnsi" w:hAnsiTheme="majorHAnsi" w:cstheme="majorHAnsi"/>
                <w:sz w:val="22"/>
                <w:szCs w:val="22"/>
              </w:rPr>
              <w:t>2.1</w:t>
            </w:r>
            <w:r w:rsidRPr="0098477F">
              <w:rPr>
                <w:rFonts w:asciiTheme="majorHAnsi" w:hAnsiTheme="majorHAnsi" w:cstheme="majorHAnsi"/>
                <w:sz w:val="22"/>
                <w:szCs w:val="22"/>
              </w:rPr>
              <w:sym w:font="Symbol" w:char="F0B0"/>
            </w:r>
          </w:p>
        </w:tc>
        <w:tc>
          <w:tcPr>
            <w:tcW w:w="1126" w:type="dxa"/>
            <w:tcBorders>
              <w:bottom w:val="single" w:sz="4" w:space="0" w:color="auto"/>
            </w:tcBorders>
            <w:noWrap/>
            <w:hideMark/>
          </w:tcPr>
          <w:p w14:paraId="1BC42A0E" w14:textId="0A3743F2"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128.4</w:t>
            </w:r>
            <w:r w:rsidR="006844DB">
              <w:rPr>
                <w:rFonts w:asciiTheme="majorHAnsi" w:hAnsiTheme="majorHAnsi" w:cstheme="majorHAnsi"/>
                <w:sz w:val="22"/>
                <w:szCs w:val="22"/>
              </w:rPr>
              <w:sym w:font="Symbol" w:char="F0B0"/>
            </w:r>
          </w:p>
        </w:tc>
        <w:tc>
          <w:tcPr>
            <w:tcW w:w="1170" w:type="dxa"/>
            <w:tcBorders>
              <w:bottom w:val="single" w:sz="4" w:space="0" w:color="auto"/>
            </w:tcBorders>
            <w:noWrap/>
            <w:hideMark/>
          </w:tcPr>
          <w:p w14:paraId="4F8E17A1"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13.5</w:t>
            </w:r>
          </w:p>
        </w:tc>
        <w:tc>
          <w:tcPr>
            <w:tcW w:w="698" w:type="dxa"/>
            <w:tcBorders>
              <w:bottom w:val="single" w:sz="4" w:space="0" w:color="auto"/>
            </w:tcBorders>
            <w:noWrap/>
            <w:hideMark/>
          </w:tcPr>
          <w:p w14:paraId="192D4C57"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0.25</w:t>
            </w:r>
          </w:p>
        </w:tc>
        <w:tc>
          <w:tcPr>
            <w:tcW w:w="742" w:type="dxa"/>
            <w:tcBorders>
              <w:bottom w:val="single" w:sz="4" w:space="0" w:color="auto"/>
            </w:tcBorders>
            <w:noWrap/>
            <w:hideMark/>
          </w:tcPr>
          <w:p w14:paraId="79D658B4" w14:textId="77777777" w:rsidR="0098477F" w:rsidRPr="0098477F" w:rsidRDefault="0098477F" w:rsidP="0098477F">
            <w:pPr>
              <w:pStyle w:val="Style2"/>
              <w:jc w:val="left"/>
              <w:rPr>
                <w:rFonts w:asciiTheme="majorHAnsi" w:hAnsiTheme="majorHAnsi" w:cstheme="majorHAnsi"/>
                <w:sz w:val="22"/>
                <w:szCs w:val="22"/>
              </w:rPr>
            </w:pPr>
            <w:r w:rsidRPr="0098477F">
              <w:rPr>
                <w:rFonts w:asciiTheme="majorHAnsi" w:hAnsiTheme="majorHAnsi" w:cstheme="majorHAnsi"/>
                <w:sz w:val="22"/>
                <w:szCs w:val="22"/>
              </w:rPr>
              <w:t>35</w:t>
            </w:r>
          </w:p>
        </w:tc>
        <w:tc>
          <w:tcPr>
            <w:tcW w:w="1895" w:type="dxa"/>
            <w:tcBorders>
              <w:bottom w:val="single" w:sz="4" w:space="0" w:color="auto"/>
            </w:tcBorders>
            <w:noWrap/>
            <w:hideMark/>
          </w:tcPr>
          <w:p w14:paraId="2F15ECF3" w14:textId="766A41D1" w:rsidR="0098477F" w:rsidRPr="0098477F" w:rsidRDefault="0098477F" w:rsidP="0098477F">
            <w:pPr>
              <w:pStyle w:val="Style2"/>
              <w:rPr>
                <w:rFonts w:asciiTheme="majorHAnsi" w:hAnsiTheme="majorHAnsi" w:cstheme="majorHAnsi"/>
                <w:sz w:val="22"/>
                <w:szCs w:val="22"/>
              </w:rPr>
            </w:pPr>
            <w:r w:rsidRPr="0098477F">
              <w:rPr>
                <w:rFonts w:asciiTheme="majorHAnsi" w:hAnsiTheme="majorHAnsi" w:cstheme="majorHAnsi"/>
                <w:sz w:val="22"/>
                <w:szCs w:val="22"/>
              </w:rPr>
              <w:t>COSI pair for MR T2</w:t>
            </w:r>
            <w:r>
              <w:rPr>
                <w:rFonts w:asciiTheme="majorHAnsi" w:hAnsiTheme="majorHAnsi" w:cstheme="majorHAnsi"/>
                <w:sz w:val="22"/>
                <w:szCs w:val="22"/>
              </w:rPr>
              <w:t>;</w:t>
            </w:r>
            <w:r w:rsidRPr="0098477F">
              <w:rPr>
                <w:rFonts w:asciiTheme="majorHAnsi" w:hAnsiTheme="majorHAnsi" w:cstheme="majorHAnsi"/>
                <w:sz w:val="22"/>
                <w:szCs w:val="22"/>
              </w:rPr>
              <w:t xml:space="preserve"> Dune crests </w:t>
            </w:r>
            <w:r>
              <w:rPr>
                <w:rFonts w:asciiTheme="majorHAnsi" w:hAnsiTheme="majorHAnsi" w:cstheme="majorHAnsi"/>
                <w:sz w:val="22"/>
                <w:szCs w:val="22"/>
              </w:rPr>
              <w:t>T3</w:t>
            </w:r>
          </w:p>
        </w:tc>
      </w:tr>
    </w:tbl>
    <w:p w14:paraId="1888CBB7" w14:textId="7891751D" w:rsidR="00E43939" w:rsidRPr="002D632C" w:rsidRDefault="00E43939" w:rsidP="002D5834">
      <w:pPr>
        <w:pStyle w:val="Style2"/>
        <w:rPr>
          <w:rFonts w:asciiTheme="majorHAnsi" w:hAnsiTheme="majorHAnsi" w:cstheme="majorHAnsi"/>
        </w:rPr>
      </w:pPr>
    </w:p>
    <w:p w14:paraId="03D162CD" w14:textId="7978613E" w:rsidR="00443A91" w:rsidRPr="002D632C" w:rsidRDefault="00443A91" w:rsidP="00443A91">
      <w:pPr>
        <w:rPr>
          <w:rFonts w:asciiTheme="majorHAnsi" w:hAnsiTheme="majorHAnsi" w:cstheme="majorHAnsi"/>
          <w:b/>
        </w:rPr>
      </w:pPr>
      <w:r w:rsidRPr="002D632C">
        <w:rPr>
          <w:rFonts w:asciiTheme="majorHAnsi" w:hAnsiTheme="majorHAnsi" w:cstheme="majorHAnsi"/>
          <w:b/>
        </w:rPr>
        <w:t xml:space="preserve">Supplemental </w:t>
      </w:r>
      <w:r w:rsidRPr="002D632C">
        <w:rPr>
          <w:rFonts w:asciiTheme="majorHAnsi" w:hAnsiTheme="majorHAnsi" w:cstheme="majorHAnsi"/>
          <w:b/>
          <w:bCs/>
        </w:rPr>
        <w:t>Animation</w:t>
      </w:r>
      <w:r>
        <w:rPr>
          <w:rFonts w:asciiTheme="majorHAnsi" w:hAnsiTheme="majorHAnsi" w:cstheme="majorHAnsi"/>
          <w:b/>
          <w:bCs/>
        </w:rPr>
        <w:t>s</w:t>
      </w:r>
    </w:p>
    <w:p w14:paraId="236031C8" w14:textId="77777777" w:rsidR="00E43939" w:rsidRPr="002D632C" w:rsidRDefault="00E43939" w:rsidP="00E43939">
      <w:pPr>
        <w:pStyle w:val="Style2"/>
        <w:rPr>
          <w:rFonts w:asciiTheme="majorHAnsi" w:hAnsiTheme="majorHAnsi" w:cstheme="majorHAnsi"/>
        </w:rPr>
      </w:pPr>
    </w:p>
    <w:p w14:paraId="61C6D607" w14:textId="2565DF7F" w:rsidR="003B04FA" w:rsidRPr="00454E0A" w:rsidRDefault="009822A7" w:rsidP="009822A7">
      <w:pPr>
        <w:pStyle w:val="Style2"/>
        <w:rPr>
          <w:rFonts w:asciiTheme="majorHAnsi" w:hAnsiTheme="majorHAnsi" w:cstheme="majorHAnsi"/>
          <w:b/>
          <w:bCs/>
        </w:rPr>
      </w:pPr>
      <w:r w:rsidRPr="002D632C">
        <w:rPr>
          <w:rFonts w:asciiTheme="majorHAnsi" w:hAnsiTheme="majorHAnsi" w:cstheme="majorHAnsi"/>
          <w:b/>
          <w:bCs/>
        </w:rPr>
        <w:t>Animation </w:t>
      </w:r>
      <w:r w:rsidR="00D40E6E" w:rsidRPr="002D632C">
        <w:rPr>
          <w:rFonts w:asciiTheme="majorHAnsi" w:hAnsiTheme="majorHAnsi" w:cstheme="majorHAnsi"/>
          <w:b/>
          <w:bCs/>
        </w:rPr>
        <w:t>S</w:t>
      </w:r>
      <w:r w:rsidRPr="002D632C">
        <w:rPr>
          <w:rFonts w:asciiTheme="majorHAnsi" w:hAnsiTheme="majorHAnsi" w:cstheme="majorHAnsi"/>
          <w:b/>
          <w:bCs/>
        </w:rPr>
        <w:t>1.</w:t>
      </w:r>
      <w:r w:rsidR="00554430" w:rsidRPr="002D632C">
        <w:rPr>
          <w:rFonts w:asciiTheme="majorHAnsi" w:hAnsiTheme="majorHAnsi" w:cstheme="majorHAnsi"/>
          <w:b/>
          <w:bCs/>
        </w:rPr>
        <w:t xml:space="preserve"> </w:t>
      </w:r>
      <w:r w:rsidR="00454E0A">
        <w:rPr>
          <w:rFonts w:asciiTheme="majorHAnsi" w:hAnsiTheme="majorHAnsi" w:cstheme="majorHAnsi"/>
          <w:b/>
          <w:bCs/>
        </w:rPr>
        <w:t xml:space="preserve"> </w:t>
      </w:r>
      <w:r w:rsidRPr="002D632C">
        <w:rPr>
          <w:rFonts w:asciiTheme="majorHAnsi" w:hAnsiTheme="majorHAnsi" w:cstheme="majorHAnsi"/>
        </w:rPr>
        <w:t xml:space="preserve">High flux </w:t>
      </w:r>
      <w:r w:rsidR="001848C7" w:rsidRPr="002D632C">
        <w:rPr>
          <w:rFonts w:asciiTheme="majorHAnsi" w:hAnsiTheme="majorHAnsi" w:cstheme="majorHAnsi"/>
        </w:rPr>
        <w:t>dune field</w:t>
      </w:r>
      <w:r w:rsidRPr="002D632C">
        <w:rPr>
          <w:rFonts w:asciiTheme="majorHAnsi" w:hAnsiTheme="majorHAnsi" w:cstheme="majorHAnsi"/>
        </w:rPr>
        <w:t xml:space="preserve"> </w:t>
      </w:r>
      <w:r w:rsidR="003B04FA" w:rsidRPr="002D632C">
        <w:rPr>
          <w:rFonts w:asciiTheme="majorHAnsi" w:hAnsiTheme="majorHAnsi" w:cstheme="majorHAnsi"/>
        </w:rPr>
        <w:t xml:space="preserve">termed </w:t>
      </w:r>
      <w:proofErr w:type="spellStart"/>
      <w:r w:rsidR="003B04FA" w:rsidRPr="002D632C">
        <w:rPr>
          <w:rFonts w:asciiTheme="majorHAnsi" w:hAnsiTheme="majorHAnsi" w:cstheme="majorHAnsi"/>
        </w:rPr>
        <w:t>Buzzel</w:t>
      </w:r>
      <w:proofErr w:type="spellEnd"/>
      <w:r w:rsidR="003B04FA" w:rsidRPr="002D632C">
        <w:rPr>
          <w:rFonts w:asciiTheme="majorHAnsi" w:hAnsiTheme="majorHAnsi" w:cstheme="majorHAnsi"/>
        </w:rPr>
        <w:t xml:space="preserve"> </w:t>
      </w:r>
      <w:r w:rsidRPr="002D632C">
        <w:rPr>
          <w:rFonts w:asciiTheme="majorHAnsi" w:hAnsiTheme="majorHAnsi" w:cstheme="majorHAnsi"/>
        </w:rPr>
        <w:t xml:space="preserve">below a NPLD scarp and sand source. </w:t>
      </w:r>
      <w:r w:rsidR="003B04FA" w:rsidRPr="002D632C">
        <w:rPr>
          <w:rFonts w:asciiTheme="majorHAnsi" w:hAnsiTheme="majorHAnsi" w:cstheme="majorHAnsi"/>
        </w:rPr>
        <w:t>Megaripples migration occurs on bedrock (lower left) and on the flank areas of proto dunes or barchans. The larger megaripple fields, while partially static, shows certain bifurcating crests that displace.  Megaripples are spaced at 5-15 m. </w:t>
      </w:r>
      <w:r w:rsidR="00554430" w:rsidRPr="002D632C">
        <w:rPr>
          <w:rFonts w:asciiTheme="majorHAnsi" w:hAnsiTheme="majorHAnsi" w:cstheme="majorHAnsi"/>
        </w:rPr>
        <w:t xml:space="preserve">Dune field 2329+840. </w:t>
      </w:r>
      <w:r w:rsidR="00487A1C">
        <w:rPr>
          <w:rFonts w:asciiTheme="majorHAnsi" w:hAnsiTheme="majorHAnsi" w:cstheme="majorHAnsi"/>
          <w:lang w:bidi="en-US"/>
        </w:rPr>
        <w:t xml:space="preserve">Time step is </w:t>
      </w:r>
      <w:r w:rsidR="00487A1C" w:rsidRPr="00F609A4">
        <w:rPr>
          <w:rFonts w:asciiTheme="majorHAnsi" w:hAnsiTheme="majorHAnsi" w:cstheme="majorHAnsi"/>
          <w:lang w:bidi="en-US"/>
        </w:rPr>
        <w:t xml:space="preserve">spanning </w:t>
      </w:r>
      <w:r w:rsidR="00487A1C">
        <w:rPr>
          <w:rFonts w:asciiTheme="majorHAnsi" w:hAnsiTheme="majorHAnsi" w:cstheme="majorHAnsi"/>
          <w:lang w:bidi="en-US"/>
        </w:rPr>
        <w:t>5 Mars years.</w:t>
      </w:r>
    </w:p>
    <w:p w14:paraId="1491504F" w14:textId="77777777" w:rsidR="003B04FA" w:rsidRPr="002D632C" w:rsidRDefault="003B04FA" w:rsidP="009822A7">
      <w:pPr>
        <w:pStyle w:val="Style2"/>
        <w:rPr>
          <w:rFonts w:asciiTheme="majorHAnsi" w:hAnsiTheme="majorHAnsi" w:cstheme="majorHAnsi"/>
        </w:rPr>
      </w:pPr>
    </w:p>
    <w:p w14:paraId="53733F67" w14:textId="0EB79818" w:rsidR="00554430" w:rsidRPr="002D632C" w:rsidRDefault="009822A7" w:rsidP="009822A7">
      <w:pPr>
        <w:pStyle w:val="Style2"/>
        <w:rPr>
          <w:rFonts w:asciiTheme="majorHAnsi" w:hAnsiTheme="majorHAnsi" w:cstheme="majorHAnsi"/>
        </w:rPr>
      </w:pPr>
      <w:r w:rsidRPr="002D632C">
        <w:rPr>
          <w:rFonts w:asciiTheme="majorHAnsi" w:hAnsiTheme="majorHAnsi" w:cstheme="majorHAnsi"/>
          <w:b/>
          <w:bCs/>
        </w:rPr>
        <w:t>Animation </w:t>
      </w:r>
      <w:r w:rsidR="00D40E6E" w:rsidRPr="002D632C">
        <w:rPr>
          <w:rFonts w:asciiTheme="majorHAnsi" w:hAnsiTheme="majorHAnsi" w:cstheme="majorHAnsi"/>
          <w:b/>
          <w:bCs/>
        </w:rPr>
        <w:t>S</w:t>
      </w:r>
      <w:r w:rsidRPr="002D632C">
        <w:rPr>
          <w:rFonts w:asciiTheme="majorHAnsi" w:hAnsiTheme="majorHAnsi" w:cstheme="majorHAnsi"/>
          <w:b/>
          <w:bCs/>
        </w:rPr>
        <w:t>2. </w:t>
      </w:r>
      <w:r w:rsidR="00454E0A">
        <w:rPr>
          <w:rFonts w:asciiTheme="majorHAnsi" w:hAnsiTheme="majorHAnsi" w:cstheme="majorHAnsi"/>
          <w:b/>
          <w:bCs/>
        </w:rPr>
        <w:t xml:space="preserve"> </w:t>
      </w:r>
      <w:r w:rsidR="00554430" w:rsidRPr="002D632C">
        <w:rPr>
          <w:rFonts w:asciiTheme="majorHAnsi" w:hAnsiTheme="majorHAnsi" w:cstheme="majorHAnsi"/>
        </w:rPr>
        <w:t xml:space="preserve">Chasma Boreale scarp dunes with active megaripples (white arrows) which are more "typical" in morphology along with larger diagonal and crescentic ripples (black arrows) that show some interesting behavior.   Also some long baseline slip face </w:t>
      </w:r>
      <w:r w:rsidR="00554430" w:rsidRPr="002D632C">
        <w:rPr>
          <w:rFonts w:asciiTheme="majorHAnsi" w:hAnsiTheme="majorHAnsi" w:cstheme="majorHAnsi"/>
        </w:rPr>
        <w:lastRenderedPageBreak/>
        <w:t>calving events. Dune field 3393+850.</w:t>
      </w:r>
      <w:r w:rsidR="00487A1C" w:rsidRPr="00487A1C">
        <w:rPr>
          <w:rFonts w:asciiTheme="majorHAnsi" w:hAnsiTheme="majorHAnsi" w:cstheme="majorHAnsi"/>
          <w:lang w:bidi="en-US"/>
        </w:rPr>
        <w:t xml:space="preserve"> </w:t>
      </w:r>
      <w:r w:rsidR="00487A1C">
        <w:rPr>
          <w:rFonts w:asciiTheme="majorHAnsi" w:hAnsiTheme="majorHAnsi" w:cstheme="majorHAnsi"/>
          <w:lang w:bidi="en-US"/>
        </w:rPr>
        <w:t xml:space="preserve">Time step is </w:t>
      </w:r>
      <w:r w:rsidR="00487A1C" w:rsidRPr="00F609A4">
        <w:rPr>
          <w:rFonts w:asciiTheme="majorHAnsi" w:hAnsiTheme="majorHAnsi" w:cstheme="majorHAnsi"/>
          <w:lang w:bidi="en-US"/>
        </w:rPr>
        <w:t xml:space="preserve">spanning </w:t>
      </w:r>
      <w:r w:rsidR="00487A1C">
        <w:rPr>
          <w:rFonts w:asciiTheme="majorHAnsi" w:hAnsiTheme="majorHAnsi" w:cstheme="majorHAnsi"/>
          <w:lang w:bidi="en-US"/>
        </w:rPr>
        <w:t>6 Mars years.</w:t>
      </w:r>
    </w:p>
    <w:p w14:paraId="0B2615E0" w14:textId="4DFFB450" w:rsidR="00D934FD" w:rsidRDefault="00D934FD" w:rsidP="00D934FD">
      <w:pPr>
        <w:pStyle w:val="Style2"/>
        <w:rPr>
          <w:rFonts w:asciiTheme="majorHAnsi" w:hAnsiTheme="majorHAnsi" w:cstheme="majorHAnsi"/>
        </w:rPr>
      </w:pPr>
    </w:p>
    <w:p w14:paraId="39A9941A" w14:textId="41CEF1C8" w:rsidR="00064B12" w:rsidRPr="00454E0A" w:rsidRDefault="001848C7" w:rsidP="00064B12">
      <w:pPr>
        <w:pStyle w:val="Style2"/>
        <w:rPr>
          <w:rFonts w:asciiTheme="majorHAnsi" w:hAnsiTheme="majorHAnsi" w:cstheme="majorHAnsi"/>
          <w:b/>
          <w:bCs/>
        </w:rPr>
      </w:pPr>
      <w:r w:rsidRPr="002D632C">
        <w:rPr>
          <w:rFonts w:asciiTheme="majorHAnsi" w:hAnsiTheme="majorHAnsi" w:cstheme="majorHAnsi"/>
          <w:b/>
          <w:bCs/>
        </w:rPr>
        <w:t>Animation </w:t>
      </w:r>
      <w:r w:rsidR="00D40E6E" w:rsidRPr="002D632C">
        <w:rPr>
          <w:rFonts w:asciiTheme="majorHAnsi" w:hAnsiTheme="majorHAnsi" w:cstheme="majorHAnsi"/>
          <w:b/>
          <w:bCs/>
        </w:rPr>
        <w:t>S</w:t>
      </w:r>
      <w:r w:rsidRPr="002D632C">
        <w:rPr>
          <w:rFonts w:asciiTheme="majorHAnsi" w:hAnsiTheme="majorHAnsi" w:cstheme="majorHAnsi"/>
          <w:b/>
          <w:bCs/>
        </w:rPr>
        <w:t xml:space="preserve">3.  </w:t>
      </w:r>
      <w:r w:rsidR="00064B12" w:rsidRPr="002D632C">
        <w:rPr>
          <w:rFonts w:asciiTheme="majorHAnsi" w:hAnsiTheme="majorHAnsi" w:cstheme="majorHAnsi"/>
        </w:rPr>
        <w:t>Megaripples migration occurs on bedrock (lower left) and on the flank areas of proto dunes or barchans. The larger megaripple fields, while partially static, shows certain bifurcating crests that displace.  Megaripples are spaced at 5-15 m. Dune field 2329+840.</w:t>
      </w:r>
      <w:r w:rsidR="00487A1C" w:rsidRPr="00487A1C">
        <w:rPr>
          <w:rFonts w:asciiTheme="majorHAnsi" w:hAnsiTheme="majorHAnsi" w:cstheme="majorHAnsi"/>
          <w:lang w:bidi="en-US"/>
        </w:rPr>
        <w:t xml:space="preserve"> </w:t>
      </w:r>
      <w:r w:rsidR="00487A1C">
        <w:rPr>
          <w:rFonts w:asciiTheme="majorHAnsi" w:hAnsiTheme="majorHAnsi" w:cstheme="majorHAnsi"/>
          <w:lang w:bidi="en-US"/>
        </w:rPr>
        <w:t xml:space="preserve">Time step is </w:t>
      </w:r>
      <w:r w:rsidR="00487A1C" w:rsidRPr="00F609A4">
        <w:rPr>
          <w:rFonts w:asciiTheme="majorHAnsi" w:hAnsiTheme="majorHAnsi" w:cstheme="majorHAnsi"/>
          <w:lang w:bidi="en-US"/>
        </w:rPr>
        <w:t xml:space="preserve">spanning </w:t>
      </w:r>
      <w:r w:rsidR="00487A1C">
        <w:rPr>
          <w:rFonts w:asciiTheme="majorHAnsi" w:hAnsiTheme="majorHAnsi" w:cstheme="majorHAnsi"/>
          <w:lang w:bidi="en-US"/>
        </w:rPr>
        <w:t>6 Mars years.</w:t>
      </w:r>
    </w:p>
    <w:p w14:paraId="15CE16B7" w14:textId="77777777" w:rsidR="00D934FD" w:rsidRPr="002D632C" w:rsidRDefault="00D934FD" w:rsidP="00064B12">
      <w:pPr>
        <w:pStyle w:val="Style2"/>
        <w:rPr>
          <w:rFonts w:asciiTheme="majorHAnsi" w:hAnsiTheme="majorHAnsi" w:cstheme="majorHAnsi"/>
        </w:rPr>
      </w:pPr>
    </w:p>
    <w:p w14:paraId="67BCFD1A" w14:textId="60423DF9" w:rsidR="00D934FD" w:rsidRPr="002D632C" w:rsidRDefault="00D934FD" w:rsidP="00D934FD">
      <w:pPr>
        <w:rPr>
          <w:rFonts w:asciiTheme="majorHAnsi" w:hAnsiTheme="majorHAnsi" w:cstheme="majorHAnsi"/>
        </w:rPr>
      </w:pPr>
      <w:r w:rsidRPr="002D632C">
        <w:rPr>
          <w:rFonts w:asciiTheme="majorHAnsi" w:hAnsiTheme="majorHAnsi" w:cstheme="majorHAnsi"/>
          <w:b/>
          <w:bCs/>
        </w:rPr>
        <w:t>Animation S</w:t>
      </w:r>
      <w:r>
        <w:rPr>
          <w:rFonts w:asciiTheme="majorHAnsi" w:hAnsiTheme="majorHAnsi" w:cstheme="majorHAnsi"/>
          <w:b/>
          <w:bCs/>
        </w:rPr>
        <w:t>4</w:t>
      </w:r>
      <w:r w:rsidRPr="002D632C">
        <w:rPr>
          <w:rFonts w:asciiTheme="majorHAnsi" w:hAnsiTheme="majorHAnsi" w:cstheme="majorHAnsi"/>
          <w:b/>
          <w:bCs/>
        </w:rPr>
        <w:t>.</w:t>
      </w:r>
      <w:r w:rsidRPr="002D632C">
        <w:rPr>
          <w:rFonts w:asciiTheme="majorHAnsi" w:hAnsiTheme="majorHAnsi" w:cstheme="majorHAnsi"/>
        </w:rPr>
        <w:t xml:space="preserve"> Relatively thin, bright megaripples in Scandia Cavi.  Active (white arrows) and static (black) megaripples are located here. Dune field 2095+780.</w:t>
      </w:r>
      <w:r w:rsidR="00565EC1" w:rsidRPr="00565EC1">
        <w:rPr>
          <w:rFonts w:asciiTheme="majorHAnsi" w:hAnsiTheme="majorHAnsi" w:cstheme="majorHAnsi"/>
          <w:lang w:bidi="en-US"/>
        </w:rPr>
        <w:t xml:space="preserve"> </w:t>
      </w:r>
      <w:r w:rsidR="00565EC1">
        <w:rPr>
          <w:rFonts w:asciiTheme="majorHAnsi" w:hAnsiTheme="majorHAnsi" w:cstheme="majorHAnsi"/>
          <w:lang w:bidi="en-US"/>
        </w:rPr>
        <w:t xml:space="preserve">Time step is </w:t>
      </w:r>
      <w:r w:rsidR="00565EC1" w:rsidRPr="00F609A4">
        <w:rPr>
          <w:rFonts w:asciiTheme="majorHAnsi" w:hAnsiTheme="majorHAnsi" w:cstheme="majorHAnsi"/>
          <w:lang w:bidi="en-US"/>
        </w:rPr>
        <w:t xml:space="preserve">spanning </w:t>
      </w:r>
      <w:r w:rsidR="00565EC1">
        <w:rPr>
          <w:rFonts w:asciiTheme="majorHAnsi" w:hAnsiTheme="majorHAnsi" w:cstheme="majorHAnsi"/>
          <w:lang w:bidi="en-US"/>
        </w:rPr>
        <w:t>6 Mars years.</w:t>
      </w:r>
    </w:p>
    <w:p w14:paraId="5846B16D" w14:textId="77777777" w:rsidR="00D934FD" w:rsidRPr="002D632C" w:rsidRDefault="00D934FD" w:rsidP="00D934FD">
      <w:pPr>
        <w:rPr>
          <w:rFonts w:asciiTheme="majorHAnsi" w:hAnsiTheme="majorHAnsi" w:cstheme="majorHAnsi"/>
        </w:rPr>
      </w:pPr>
    </w:p>
    <w:p w14:paraId="2CD5A6DE" w14:textId="39B3E1CA" w:rsidR="001848C7" w:rsidRDefault="00D934FD" w:rsidP="00D934FD">
      <w:pPr>
        <w:pStyle w:val="Style2"/>
        <w:rPr>
          <w:rFonts w:asciiTheme="majorHAnsi" w:hAnsiTheme="majorHAnsi" w:cstheme="majorHAnsi"/>
        </w:rPr>
      </w:pPr>
      <w:r w:rsidRPr="002D632C">
        <w:rPr>
          <w:rFonts w:asciiTheme="majorHAnsi" w:hAnsiTheme="majorHAnsi" w:cstheme="majorHAnsi"/>
          <w:b/>
          <w:bCs/>
        </w:rPr>
        <w:t>Animation S</w:t>
      </w:r>
      <w:r>
        <w:rPr>
          <w:rFonts w:asciiTheme="majorHAnsi" w:hAnsiTheme="majorHAnsi" w:cstheme="majorHAnsi"/>
          <w:b/>
          <w:bCs/>
        </w:rPr>
        <w:t>5</w:t>
      </w:r>
      <w:r w:rsidRPr="002D632C">
        <w:rPr>
          <w:rFonts w:asciiTheme="majorHAnsi" w:hAnsiTheme="majorHAnsi" w:cstheme="majorHAnsi"/>
          <w:b/>
          <w:bCs/>
        </w:rPr>
        <w:t xml:space="preserve">. </w:t>
      </w:r>
      <w:r w:rsidRPr="002D632C">
        <w:rPr>
          <w:rFonts w:asciiTheme="majorHAnsi" w:hAnsiTheme="majorHAnsi" w:cstheme="majorHAnsi"/>
        </w:rPr>
        <w:t xml:space="preserve">An animated time-step sequence of megaripple fields as the stoss end of a west </w:t>
      </w:r>
      <w:proofErr w:type="spellStart"/>
      <w:r w:rsidRPr="002D632C">
        <w:rPr>
          <w:rFonts w:asciiTheme="majorHAnsi" w:hAnsiTheme="majorHAnsi" w:cstheme="majorHAnsi"/>
        </w:rPr>
        <w:t>Abalos</w:t>
      </w:r>
      <w:proofErr w:type="spellEnd"/>
      <w:r w:rsidRPr="002D632C">
        <w:rPr>
          <w:rFonts w:asciiTheme="majorHAnsi" w:hAnsiTheme="majorHAnsi" w:cstheme="majorHAnsi"/>
        </w:rPr>
        <w:t xml:space="preserve"> </w:t>
      </w:r>
      <w:proofErr w:type="spellStart"/>
      <w:r w:rsidRPr="002D632C">
        <w:rPr>
          <w:rFonts w:asciiTheme="majorHAnsi" w:hAnsiTheme="majorHAnsi" w:cstheme="majorHAnsi"/>
        </w:rPr>
        <w:t>Scopuli</w:t>
      </w:r>
      <w:proofErr w:type="spellEnd"/>
      <w:r w:rsidRPr="002D632C">
        <w:rPr>
          <w:rFonts w:asciiTheme="majorHAnsi" w:hAnsiTheme="majorHAnsi" w:cstheme="majorHAnsi"/>
        </w:rPr>
        <w:t xml:space="preserve"> dune field. Active (white arrows) and static (left part of sequence) megaripples are located here. Dune field 2798+809.</w:t>
      </w:r>
      <w:r w:rsidR="00F609A4" w:rsidRPr="00F609A4">
        <w:rPr>
          <w:rFonts w:asciiTheme="majorHAnsi" w:hAnsiTheme="majorHAnsi" w:cstheme="majorHAnsi"/>
          <w:lang w:bidi="en-US"/>
        </w:rPr>
        <w:t xml:space="preserve"> </w:t>
      </w:r>
      <w:r w:rsidR="00F609A4">
        <w:rPr>
          <w:rFonts w:asciiTheme="majorHAnsi" w:hAnsiTheme="majorHAnsi" w:cstheme="majorHAnsi"/>
          <w:lang w:bidi="en-US"/>
        </w:rPr>
        <w:t xml:space="preserve">Time step is </w:t>
      </w:r>
      <w:r w:rsidR="00F609A4" w:rsidRPr="00F609A4">
        <w:rPr>
          <w:rFonts w:asciiTheme="majorHAnsi" w:hAnsiTheme="majorHAnsi" w:cstheme="majorHAnsi"/>
          <w:lang w:bidi="en-US"/>
        </w:rPr>
        <w:t xml:space="preserve">spanning </w:t>
      </w:r>
      <w:r w:rsidR="00F609A4">
        <w:rPr>
          <w:rFonts w:asciiTheme="majorHAnsi" w:hAnsiTheme="majorHAnsi" w:cstheme="majorHAnsi"/>
          <w:lang w:bidi="en-US"/>
        </w:rPr>
        <w:t>5 Mars years.</w:t>
      </w:r>
    </w:p>
    <w:p w14:paraId="3A21D940" w14:textId="77777777" w:rsidR="00D934FD" w:rsidRPr="002D632C" w:rsidRDefault="00D934FD" w:rsidP="00D934FD">
      <w:pPr>
        <w:pStyle w:val="Style2"/>
        <w:rPr>
          <w:rFonts w:asciiTheme="majorHAnsi" w:hAnsiTheme="majorHAnsi" w:cstheme="majorHAnsi"/>
        </w:rPr>
      </w:pPr>
    </w:p>
    <w:p w14:paraId="0BE88770" w14:textId="399D2FD9" w:rsidR="00064B12" w:rsidRPr="002D632C" w:rsidRDefault="001848C7" w:rsidP="009822A7">
      <w:pPr>
        <w:pStyle w:val="Style2"/>
        <w:rPr>
          <w:rFonts w:asciiTheme="majorHAnsi" w:hAnsiTheme="majorHAnsi" w:cstheme="majorHAnsi"/>
        </w:rPr>
      </w:pPr>
      <w:r w:rsidRPr="002D632C">
        <w:rPr>
          <w:rFonts w:asciiTheme="majorHAnsi" w:hAnsiTheme="majorHAnsi" w:cstheme="majorHAnsi"/>
          <w:b/>
          <w:bCs/>
        </w:rPr>
        <w:t>Animation </w:t>
      </w:r>
      <w:r w:rsidR="00D934FD" w:rsidRPr="002D632C">
        <w:rPr>
          <w:rFonts w:asciiTheme="majorHAnsi" w:hAnsiTheme="majorHAnsi" w:cstheme="majorHAnsi"/>
          <w:b/>
          <w:bCs/>
        </w:rPr>
        <w:t>S</w:t>
      </w:r>
      <w:r w:rsidR="00D934FD">
        <w:rPr>
          <w:rFonts w:asciiTheme="majorHAnsi" w:hAnsiTheme="majorHAnsi" w:cstheme="majorHAnsi"/>
          <w:b/>
          <w:bCs/>
        </w:rPr>
        <w:t>6</w:t>
      </w:r>
      <w:r w:rsidRPr="002D632C">
        <w:rPr>
          <w:rFonts w:asciiTheme="majorHAnsi" w:hAnsiTheme="majorHAnsi" w:cstheme="majorHAnsi"/>
          <w:b/>
          <w:bCs/>
        </w:rPr>
        <w:t>. </w:t>
      </w:r>
      <w:r w:rsidRPr="002D632C">
        <w:rPr>
          <w:rFonts w:asciiTheme="majorHAnsi" w:hAnsiTheme="majorHAnsi" w:cstheme="majorHAnsi"/>
        </w:rPr>
        <w:t xml:space="preserve"> Another part of the </w:t>
      </w:r>
      <w:proofErr w:type="spellStart"/>
      <w:r w:rsidRPr="002D632C">
        <w:rPr>
          <w:rFonts w:asciiTheme="majorHAnsi" w:hAnsiTheme="majorHAnsi" w:cstheme="majorHAnsi"/>
        </w:rPr>
        <w:t>Buzzel</w:t>
      </w:r>
      <w:proofErr w:type="spellEnd"/>
      <w:r w:rsidRPr="002D632C">
        <w:rPr>
          <w:rFonts w:asciiTheme="majorHAnsi" w:hAnsiTheme="majorHAnsi" w:cstheme="majorHAnsi"/>
        </w:rPr>
        <w:t xml:space="preserve"> dune field using multiple Mars years of observations</w:t>
      </w:r>
      <w:r w:rsidR="00064B12" w:rsidRPr="002D632C">
        <w:rPr>
          <w:rFonts w:asciiTheme="majorHAnsi" w:hAnsiTheme="majorHAnsi" w:cstheme="majorHAnsi"/>
        </w:rPr>
        <w:t xml:space="preserve"> </w:t>
      </w:r>
      <w:proofErr w:type="spellStart"/>
      <w:r w:rsidR="00064B12" w:rsidRPr="002D632C">
        <w:rPr>
          <w:rFonts w:asciiTheme="majorHAnsi" w:hAnsiTheme="majorHAnsi" w:cstheme="majorHAnsi"/>
        </w:rPr>
        <w:t>where</w:t>
      </w:r>
      <w:proofErr w:type="spellEnd"/>
      <w:r w:rsidR="00064B12" w:rsidRPr="002D632C">
        <w:rPr>
          <w:rFonts w:asciiTheme="majorHAnsi" w:hAnsiTheme="majorHAnsi" w:cstheme="majorHAnsi"/>
        </w:rPr>
        <w:t xml:space="preserve"> scattered groups of megaripples are </w:t>
      </w:r>
      <w:r w:rsidR="0076165B" w:rsidRPr="002D632C">
        <w:rPr>
          <w:rFonts w:asciiTheme="majorHAnsi" w:hAnsiTheme="majorHAnsi" w:cstheme="majorHAnsi"/>
        </w:rPr>
        <w:t>migrating</w:t>
      </w:r>
      <w:r w:rsidRPr="002D632C">
        <w:rPr>
          <w:rFonts w:asciiTheme="majorHAnsi" w:hAnsiTheme="majorHAnsi" w:cstheme="majorHAnsi"/>
        </w:rPr>
        <w:t xml:space="preserve">. </w:t>
      </w:r>
      <w:r w:rsidR="0076165B" w:rsidRPr="002D632C">
        <w:rPr>
          <w:rFonts w:asciiTheme="majorHAnsi" w:hAnsiTheme="majorHAnsi" w:cstheme="majorHAnsi"/>
        </w:rPr>
        <w:t xml:space="preserve">Several groups can be found overtaken and buried by ripples, sand sheets or dunes. See </w:t>
      </w:r>
      <w:r w:rsidR="0084225E" w:rsidRPr="0084225E">
        <w:rPr>
          <w:rFonts w:asciiTheme="majorHAnsi" w:hAnsiTheme="majorHAnsi" w:cstheme="majorHAnsi"/>
        </w:rPr>
        <w:t>Animation</w:t>
      </w:r>
      <w:r w:rsidR="0084225E" w:rsidRPr="002D632C">
        <w:rPr>
          <w:rFonts w:asciiTheme="majorHAnsi" w:hAnsiTheme="majorHAnsi" w:cstheme="majorHAnsi"/>
        </w:rPr>
        <w:t xml:space="preserve"> </w:t>
      </w:r>
      <w:r w:rsidR="009B01C5" w:rsidRPr="002D632C">
        <w:rPr>
          <w:rFonts w:asciiTheme="majorHAnsi" w:hAnsiTheme="majorHAnsi" w:cstheme="majorHAnsi"/>
        </w:rPr>
        <w:t>S</w:t>
      </w:r>
      <w:r w:rsidR="009B01C5">
        <w:rPr>
          <w:rFonts w:asciiTheme="majorHAnsi" w:hAnsiTheme="majorHAnsi" w:cstheme="majorHAnsi"/>
        </w:rPr>
        <w:t>7</w:t>
      </w:r>
      <w:r w:rsidR="009B01C5" w:rsidRPr="002D632C">
        <w:rPr>
          <w:rFonts w:asciiTheme="majorHAnsi" w:hAnsiTheme="majorHAnsi" w:cstheme="majorHAnsi"/>
        </w:rPr>
        <w:t xml:space="preserve"> </w:t>
      </w:r>
      <w:r w:rsidR="0076165B" w:rsidRPr="002D632C">
        <w:rPr>
          <w:rFonts w:asciiTheme="majorHAnsi" w:hAnsiTheme="majorHAnsi" w:cstheme="majorHAnsi"/>
        </w:rPr>
        <w:t>for a closer view.</w:t>
      </w:r>
      <w:r w:rsidR="0084225E">
        <w:rPr>
          <w:rFonts w:asciiTheme="majorHAnsi" w:hAnsiTheme="majorHAnsi" w:cstheme="majorHAnsi"/>
        </w:rPr>
        <w:t xml:space="preserve"> Note some </w:t>
      </w:r>
      <w:r w:rsidR="009B01C5">
        <w:rPr>
          <w:rFonts w:asciiTheme="majorHAnsi" w:hAnsiTheme="majorHAnsi" w:cstheme="majorHAnsi"/>
        </w:rPr>
        <w:t xml:space="preserve">pixel </w:t>
      </w:r>
      <w:r w:rsidR="0084225E">
        <w:rPr>
          <w:rFonts w:asciiTheme="majorHAnsi" w:hAnsiTheme="majorHAnsi" w:cstheme="majorHAnsi"/>
        </w:rPr>
        <w:t xml:space="preserve">quantization occurred during image contrast matching. </w:t>
      </w:r>
      <w:r w:rsidR="00F609A4">
        <w:rPr>
          <w:rFonts w:asciiTheme="majorHAnsi" w:hAnsiTheme="majorHAnsi" w:cstheme="majorHAnsi"/>
          <w:lang w:bidi="en-US"/>
        </w:rPr>
        <w:t xml:space="preserve">Time steps </w:t>
      </w:r>
      <w:r w:rsidR="00F609A4" w:rsidRPr="00F609A4">
        <w:rPr>
          <w:rFonts w:asciiTheme="majorHAnsi" w:hAnsiTheme="majorHAnsi" w:cstheme="majorHAnsi"/>
          <w:lang w:bidi="en-US"/>
        </w:rPr>
        <w:t xml:space="preserve">are spanning </w:t>
      </w:r>
      <w:r w:rsidR="00F609A4">
        <w:rPr>
          <w:rFonts w:asciiTheme="majorHAnsi" w:hAnsiTheme="majorHAnsi" w:cstheme="majorHAnsi"/>
          <w:lang w:bidi="en-US"/>
        </w:rPr>
        <w:t>1 or 3 Mars years.</w:t>
      </w:r>
    </w:p>
    <w:p w14:paraId="64EA2586" w14:textId="4E252735" w:rsidR="00554430" w:rsidRPr="002D632C" w:rsidRDefault="00554430" w:rsidP="009822A7">
      <w:pPr>
        <w:pStyle w:val="Style2"/>
        <w:rPr>
          <w:rFonts w:asciiTheme="majorHAnsi" w:hAnsiTheme="majorHAnsi" w:cstheme="majorHAnsi"/>
        </w:rPr>
      </w:pPr>
    </w:p>
    <w:p w14:paraId="270496F8" w14:textId="1818E5FA" w:rsidR="009822A7" w:rsidRPr="00454E0A" w:rsidRDefault="001848C7" w:rsidP="001848C7">
      <w:pPr>
        <w:pStyle w:val="Style2"/>
        <w:rPr>
          <w:rFonts w:asciiTheme="majorHAnsi" w:hAnsiTheme="majorHAnsi" w:cstheme="majorHAnsi"/>
          <w:b/>
          <w:bCs/>
        </w:rPr>
      </w:pPr>
      <w:r w:rsidRPr="002D632C">
        <w:rPr>
          <w:rFonts w:asciiTheme="majorHAnsi" w:hAnsiTheme="majorHAnsi" w:cstheme="majorHAnsi"/>
          <w:b/>
          <w:bCs/>
        </w:rPr>
        <w:t>Animation </w:t>
      </w:r>
      <w:r w:rsidR="00D934FD" w:rsidRPr="002D632C">
        <w:rPr>
          <w:rFonts w:asciiTheme="majorHAnsi" w:hAnsiTheme="majorHAnsi" w:cstheme="majorHAnsi"/>
          <w:b/>
          <w:bCs/>
        </w:rPr>
        <w:t>S</w:t>
      </w:r>
      <w:r w:rsidR="00D934FD">
        <w:rPr>
          <w:rFonts w:asciiTheme="majorHAnsi" w:hAnsiTheme="majorHAnsi" w:cstheme="majorHAnsi"/>
          <w:b/>
          <w:bCs/>
        </w:rPr>
        <w:t>7</w:t>
      </w:r>
      <w:r w:rsidRPr="002D632C">
        <w:rPr>
          <w:rFonts w:asciiTheme="majorHAnsi" w:hAnsiTheme="majorHAnsi" w:cstheme="majorHAnsi"/>
          <w:b/>
          <w:bCs/>
        </w:rPr>
        <w:t xml:space="preserve">. </w:t>
      </w:r>
      <w:r w:rsidRPr="002D632C">
        <w:rPr>
          <w:rFonts w:asciiTheme="majorHAnsi" w:hAnsiTheme="majorHAnsi" w:cstheme="majorHAnsi"/>
        </w:rPr>
        <w:t xml:space="preserve">A closer view of </w:t>
      </w:r>
      <w:proofErr w:type="spellStart"/>
      <w:r w:rsidRPr="002D632C">
        <w:rPr>
          <w:rFonts w:asciiTheme="majorHAnsi" w:hAnsiTheme="majorHAnsi" w:cstheme="majorHAnsi"/>
        </w:rPr>
        <w:t>Buzzel</w:t>
      </w:r>
      <w:proofErr w:type="spellEnd"/>
      <w:r w:rsidR="009822A7" w:rsidRPr="002D632C">
        <w:rPr>
          <w:rFonts w:asciiTheme="majorHAnsi" w:hAnsiTheme="majorHAnsi" w:cstheme="majorHAnsi"/>
        </w:rPr>
        <w:t xml:space="preserve"> dunes and sand sheets </w:t>
      </w:r>
      <w:r w:rsidRPr="002D632C">
        <w:rPr>
          <w:rFonts w:asciiTheme="majorHAnsi" w:hAnsiTheme="majorHAnsi" w:cstheme="majorHAnsi"/>
        </w:rPr>
        <w:t>that</w:t>
      </w:r>
      <w:r w:rsidR="009822A7" w:rsidRPr="002D632C">
        <w:rPr>
          <w:rFonts w:asciiTheme="majorHAnsi" w:hAnsiTheme="majorHAnsi" w:cstheme="majorHAnsi"/>
        </w:rPr>
        <w:t> bury megaripples over 6 Mars years.</w:t>
      </w:r>
      <w:r w:rsidR="0076165B" w:rsidRPr="002D632C">
        <w:rPr>
          <w:rFonts w:asciiTheme="majorHAnsi" w:hAnsiTheme="majorHAnsi" w:cstheme="majorHAnsi"/>
        </w:rPr>
        <w:t xml:space="preserve"> </w:t>
      </w:r>
      <w:r w:rsidR="009822A7" w:rsidRPr="002D632C">
        <w:rPr>
          <w:rFonts w:asciiTheme="majorHAnsi" w:hAnsiTheme="majorHAnsi" w:cstheme="majorHAnsi"/>
        </w:rPr>
        <w:t>Other megaripples form or are exposed as swifter bedforms pass downwind. Scene is ~260-m-wide.</w:t>
      </w:r>
      <w:r w:rsidR="00554430" w:rsidRPr="002D632C">
        <w:rPr>
          <w:rFonts w:asciiTheme="majorHAnsi" w:hAnsiTheme="majorHAnsi" w:cstheme="majorHAnsi"/>
        </w:rPr>
        <w:t xml:space="preserve"> </w:t>
      </w:r>
      <w:r w:rsidR="0076165B" w:rsidRPr="002D632C">
        <w:rPr>
          <w:rFonts w:asciiTheme="majorHAnsi" w:hAnsiTheme="majorHAnsi" w:cstheme="majorHAnsi"/>
        </w:rPr>
        <w:t xml:space="preserve">See </w:t>
      </w:r>
      <w:r w:rsidR="009B01C5" w:rsidRPr="002D632C">
        <w:rPr>
          <w:rFonts w:asciiTheme="majorHAnsi" w:hAnsiTheme="majorHAnsi" w:cstheme="majorHAnsi"/>
        </w:rPr>
        <w:t>S</w:t>
      </w:r>
      <w:r w:rsidR="009B01C5">
        <w:rPr>
          <w:rFonts w:asciiTheme="majorHAnsi" w:hAnsiTheme="majorHAnsi" w:cstheme="majorHAnsi"/>
        </w:rPr>
        <w:t>6</w:t>
      </w:r>
      <w:r w:rsidR="009B01C5" w:rsidRPr="002D632C">
        <w:rPr>
          <w:rFonts w:asciiTheme="majorHAnsi" w:hAnsiTheme="majorHAnsi" w:cstheme="majorHAnsi"/>
        </w:rPr>
        <w:t xml:space="preserve"> </w:t>
      </w:r>
      <w:r w:rsidR="0076165B" w:rsidRPr="002D632C">
        <w:rPr>
          <w:rFonts w:asciiTheme="majorHAnsi" w:hAnsiTheme="majorHAnsi" w:cstheme="majorHAnsi"/>
        </w:rPr>
        <w:t>for context.</w:t>
      </w:r>
      <w:r w:rsidR="00F609A4" w:rsidRPr="00F609A4">
        <w:rPr>
          <w:rFonts w:asciiTheme="majorHAnsi" w:hAnsiTheme="majorHAnsi" w:cstheme="majorHAnsi"/>
          <w:lang w:bidi="en-US"/>
        </w:rPr>
        <w:t xml:space="preserve"> </w:t>
      </w:r>
      <w:r w:rsidR="00F609A4">
        <w:rPr>
          <w:rFonts w:asciiTheme="majorHAnsi" w:hAnsiTheme="majorHAnsi" w:cstheme="majorHAnsi"/>
          <w:lang w:bidi="en-US"/>
        </w:rPr>
        <w:t xml:space="preserve">Time step is </w:t>
      </w:r>
      <w:r w:rsidR="00F609A4" w:rsidRPr="00F609A4">
        <w:rPr>
          <w:rFonts w:asciiTheme="majorHAnsi" w:hAnsiTheme="majorHAnsi" w:cstheme="majorHAnsi"/>
          <w:lang w:bidi="en-US"/>
        </w:rPr>
        <w:t xml:space="preserve">spanning </w:t>
      </w:r>
      <w:r w:rsidR="00F609A4">
        <w:rPr>
          <w:rFonts w:asciiTheme="majorHAnsi" w:hAnsiTheme="majorHAnsi" w:cstheme="majorHAnsi"/>
          <w:lang w:bidi="en-US"/>
        </w:rPr>
        <w:t>6 Mars years.</w:t>
      </w:r>
    </w:p>
    <w:p w14:paraId="219BF5AD" w14:textId="410EEC0E" w:rsidR="00141EB2" w:rsidRPr="002D632C" w:rsidRDefault="00141EB2" w:rsidP="00E43939">
      <w:pPr>
        <w:pStyle w:val="Style2"/>
        <w:rPr>
          <w:rFonts w:asciiTheme="majorHAnsi" w:hAnsiTheme="majorHAnsi" w:cstheme="majorHAnsi"/>
        </w:rPr>
      </w:pPr>
    </w:p>
    <w:p w14:paraId="7482A136" w14:textId="1BE04799" w:rsidR="00141EB2" w:rsidRPr="002D632C" w:rsidRDefault="00155883" w:rsidP="008F043F">
      <w:pPr>
        <w:rPr>
          <w:rFonts w:asciiTheme="majorHAnsi" w:hAnsiTheme="majorHAnsi" w:cstheme="majorHAnsi"/>
        </w:rPr>
      </w:pPr>
      <w:r w:rsidRPr="002D632C">
        <w:rPr>
          <w:rFonts w:asciiTheme="majorHAnsi" w:hAnsiTheme="majorHAnsi" w:cstheme="majorHAnsi"/>
          <w:b/>
          <w:bCs/>
        </w:rPr>
        <w:t>Animation </w:t>
      </w:r>
      <w:r w:rsidR="00D934FD" w:rsidRPr="002D632C">
        <w:rPr>
          <w:rFonts w:asciiTheme="majorHAnsi" w:hAnsiTheme="majorHAnsi" w:cstheme="majorHAnsi"/>
          <w:b/>
          <w:bCs/>
        </w:rPr>
        <w:t>S</w:t>
      </w:r>
      <w:r w:rsidR="00D934FD">
        <w:rPr>
          <w:rFonts w:asciiTheme="majorHAnsi" w:hAnsiTheme="majorHAnsi" w:cstheme="majorHAnsi"/>
          <w:b/>
          <w:bCs/>
        </w:rPr>
        <w:t>8</w:t>
      </w:r>
      <w:r w:rsidRPr="002D632C">
        <w:rPr>
          <w:rFonts w:asciiTheme="majorHAnsi" w:hAnsiTheme="majorHAnsi" w:cstheme="majorHAnsi"/>
          <w:b/>
          <w:bCs/>
        </w:rPr>
        <w:t>.</w:t>
      </w:r>
      <w:r w:rsidRPr="002D632C">
        <w:rPr>
          <w:rFonts w:asciiTheme="majorHAnsi" w:hAnsiTheme="majorHAnsi" w:cstheme="majorHAnsi"/>
        </w:rPr>
        <w:t xml:space="preserve"> Same dune field as in S2 where there are active </w:t>
      </w:r>
      <w:r w:rsidRPr="002D632C">
        <w:rPr>
          <w:rFonts w:asciiTheme="majorHAnsi" w:eastAsia="ヒラギノ角ゴ Pro W3" w:hAnsiTheme="majorHAnsi" w:cstheme="majorHAnsi"/>
          <w:color w:val="000000" w:themeColor="text1"/>
          <w:lang w:eastAsia="ar-SA"/>
        </w:rPr>
        <w:t>megaripples</w:t>
      </w:r>
      <w:r w:rsidRPr="002D632C">
        <w:rPr>
          <w:rFonts w:asciiTheme="majorHAnsi" w:hAnsiTheme="majorHAnsi" w:cstheme="majorHAnsi"/>
        </w:rPr>
        <w:t xml:space="preserve"> (white arrows) along with the more frequent, brighter, long-wavelength (5-30 </w:t>
      </w:r>
      <w:r w:rsidR="008B444C" w:rsidRPr="002D632C">
        <w:rPr>
          <w:rFonts w:asciiTheme="majorHAnsi" w:hAnsiTheme="majorHAnsi" w:cstheme="majorHAnsi"/>
        </w:rPr>
        <w:t>m</w:t>
      </w:r>
      <w:r w:rsidRPr="002D632C">
        <w:rPr>
          <w:rFonts w:asciiTheme="majorHAnsi" w:hAnsiTheme="majorHAnsi" w:cstheme="majorHAnsi"/>
        </w:rPr>
        <w:t xml:space="preserve">) </w:t>
      </w:r>
      <w:r w:rsidR="00141EB2" w:rsidRPr="002D632C">
        <w:rPr>
          <w:rFonts w:asciiTheme="majorHAnsi" w:hAnsiTheme="majorHAnsi" w:cstheme="majorHAnsi"/>
        </w:rPr>
        <w:t>megaripple or polar TARs</w:t>
      </w:r>
      <w:r w:rsidRPr="002D632C">
        <w:rPr>
          <w:rFonts w:asciiTheme="majorHAnsi" w:hAnsiTheme="majorHAnsi" w:cstheme="majorHAnsi"/>
        </w:rPr>
        <w:t xml:space="preserve"> (black arrows)</w:t>
      </w:r>
      <w:r w:rsidR="00141EB2" w:rsidRPr="002D632C">
        <w:rPr>
          <w:rFonts w:asciiTheme="majorHAnsi" w:hAnsiTheme="majorHAnsi" w:cstheme="majorHAnsi"/>
        </w:rPr>
        <w:t xml:space="preserve"> </w:t>
      </w:r>
      <w:r w:rsidR="008B444C" w:rsidRPr="002D632C">
        <w:rPr>
          <w:rFonts w:asciiTheme="majorHAnsi" w:hAnsiTheme="majorHAnsi" w:cstheme="majorHAnsi"/>
        </w:rPr>
        <w:t>that</w:t>
      </w:r>
      <w:r w:rsidR="00141EB2" w:rsidRPr="002D632C">
        <w:rPr>
          <w:rFonts w:asciiTheme="majorHAnsi" w:hAnsiTheme="majorHAnsi" w:cstheme="majorHAnsi"/>
        </w:rPr>
        <w:t xml:space="preserve"> are largely static. </w:t>
      </w:r>
      <w:r w:rsidRPr="002D632C">
        <w:rPr>
          <w:rFonts w:asciiTheme="majorHAnsi" w:hAnsiTheme="majorHAnsi" w:cstheme="majorHAnsi"/>
        </w:rPr>
        <w:t xml:space="preserve"> Note the sand pathways of proto-dunes migrating right</w:t>
      </w:r>
      <w:r w:rsidR="008F043F" w:rsidRPr="002D632C">
        <w:rPr>
          <w:rFonts w:asciiTheme="majorHAnsi" w:hAnsiTheme="majorHAnsi" w:cstheme="majorHAnsi"/>
        </w:rPr>
        <w:t>-</w:t>
      </w:r>
      <w:r w:rsidRPr="002D632C">
        <w:rPr>
          <w:rFonts w:asciiTheme="majorHAnsi" w:hAnsiTheme="majorHAnsi" w:cstheme="majorHAnsi"/>
        </w:rPr>
        <w:t>to</w:t>
      </w:r>
      <w:r w:rsidR="008F043F" w:rsidRPr="002D632C">
        <w:rPr>
          <w:rFonts w:asciiTheme="majorHAnsi" w:hAnsiTheme="majorHAnsi" w:cstheme="majorHAnsi"/>
        </w:rPr>
        <w:t>-</w:t>
      </w:r>
      <w:r w:rsidRPr="002D632C">
        <w:rPr>
          <w:rFonts w:asciiTheme="majorHAnsi" w:hAnsiTheme="majorHAnsi" w:cstheme="majorHAnsi"/>
        </w:rPr>
        <w:t xml:space="preserve">left atop of these </w:t>
      </w:r>
      <w:r w:rsidR="008F043F" w:rsidRPr="002D632C">
        <w:rPr>
          <w:rFonts w:asciiTheme="majorHAnsi" w:hAnsiTheme="majorHAnsi" w:cstheme="majorHAnsi"/>
        </w:rPr>
        <w:t xml:space="preserve">degraded </w:t>
      </w:r>
      <w:r w:rsidRPr="002D632C">
        <w:rPr>
          <w:rFonts w:asciiTheme="majorHAnsi" w:hAnsiTheme="majorHAnsi" w:cstheme="majorHAnsi"/>
        </w:rPr>
        <w:t xml:space="preserve">bedforms seemingly </w:t>
      </w:r>
      <w:r w:rsidR="00C03C36" w:rsidRPr="002D632C">
        <w:rPr>
          <w:rFonts w:asciiTheme="majorHAnsi" w:hAnsiTheme="majorHAnsi" w:cstheme="majorHAnsi"/>
        </w:rPr>
        <w:t>without effect (bottom two white arrows)</w:t>
      </w:r>
      <w:r w:rsidR="008F043F" w:rsidRPr="002D632C">
        <w:rPr>
          <w:rFonts w:asciiTheme="majorHAnsi" w:hAnsiTheme="majorHAnsi" w:cstheme="majorHAnsi"/>
        </w:rPr>
        <w:t xml:space="preserve"> and they are hinting that they are partially ice-cemented. </w:t>
      </w:r>
      <w:r w:rsidR="00F609A4">
        <w:rPr>
          <w:rFonts w:asciiTheme="majorHAnsi" w:hAnsiTheme="majorHAnsi" w:cstheme="majorHAnsi"/>
          <w:lang w:bidi="en-US"/>
        </w:rPr>
        <w:t xml:space="preserve">Time step is </w:t>
      </w:r>
      <w:r w:rsidR="00F609A4" w:rsidRPr="00F609A4">
        <w:rPr>
          <w:rFonts w:asciiTheme="majorHAnsi" w:hAnsiTheme="majorHAnsi" w:cstheme="majorHAnsi"/>
          <w:lang w:bidi="en-US"/>
        </w:rPr>
        <w:t xml:space="preserve">spanning </w:t>
      </w:r>
      <w:r w:rsidR="00F609A4">
        <w:rPr>
          <w:rFonts w:asciiTheme="majorHAnsi" w:hAnsiTheme="majorHAnsi" w:cstheme="majorHAnsi"/>
          <w:lang w:bidi="en-US"/>
        </w:rPr>
        <w:t>5 Mars years.</w:t>
      </w:r>
    </w:p>
    <w:p w14:paraId="1BA50E20" w14:textId="2F78BC14" w:rsidR="0084225E" w:rsidRDefault="0084225E" w:rsidP="0084225E">
      <w:pPr>
        <w:pStyle w:val="Style2"/>
        <w:rPr>
          <w:rFonts w:asciiTheme="majorHAnsi" w:hAnsiTheme="majorHAnsi" w:cstheme="majorHAnsi"/>
        </w:rPr>
      </w:pPr>
    </w:p>
    <w:p w14:paraId="00850A8B" w14:textId="52981256" w:rsidR="00C15C9D" w:rsidRDefault="0084225E" w:rsidP="00C15C9D">
      <w:pPr>
        <w:pStyle w:val="Style2"/>
        <w:rPr>
          <w:rFonts w:asciiTheme="majorHAnsi" w:hAnsiTheme="majorHAnsi" w:cstheme="majorHAnsi"/>
        </w:rPr>
      </w:pPr>
      <w:r w:rsidRPr="002D632C">
        <w:rPr>
          <w:rFonts w:asciiTheme="majorHAnsi" w:hAnsiTheme="majorHAnsi" w:cstheme="majorHAnsi"/>
          <w:b/>
          <w:bCs/>
        </w:rPr>
        <w:t>Animation S</w:t>
      </w:r>
      <w:r w:rsidR="00D934FD">
        <w:rPr>
          <w:rFonts w:asciiTheme="majorHAnsi" w:hAnsiTheme="majorHAnsi" w:cstheme="majorHAnsi"/>
          <w:b/>
          <w:bCs/>
        </w:rPr>
        <w:t>9</w:t>
      </w:r>
      <w:r w:rsidRPr="002D632C">
        <w:rPr>
          <w:rFonts w:asciiTheme="majorHAnsi" w:hAnsiTheme="majorHAnsi" w:cstheme="majorHAnsi"/>
          <w:b/>
          <w:bCs/>
        </w:rPr>
        <w:t xml:space="preserve">. </w:t>
      </w:r>
      <w:r w:rsidRPr="002D632C">
        <w:rPr>
          <w:rFonts w:asciiTheme="majorHAnsi" w:hAnsiTheme="majorHAnsi" w:cstheme="majorHAnsi"/>
        </w:rPr>
        <w:t>An animated</w:t>
      </w:r>
      <w:r w:rsidR="009B01C5">
        <w:rPr>
          <w:rFonts w:asciiTheme="majorHAnsi" w:hAnsiTheme="majorHAnsi" w:cstheme="majorHAnsi"/>
        </w:rPr>
        <w:t xml:space="preserve"> three</w:t>
      </w:r>
      <w:r w:rsidRPr="002D632C">
        <w:rPr>
          <w:rFonts w:asciiTheme="majorHAnsi" w:hAnsiTheme="majorHAnsi" w:cstheme="majorHAnsi"/>
        </w:rPr>
        <w:t xml:space="preserve"> time-step sequence of </w:t>
      </w:r>
      <w:r w:rsidR="009B01C5">
        <w:rPr>
          <w:rFonts w:asciiTheme="majorHAnsi" w:hAnsiTheme="majorHAnsi" w:cstheme="majorHAnsi"/>
        </w:rPr>
        <w:t xml:space="preserve">the </w:t>
      </w:r>
      <w:proofErr w:type="spellStart"/>
      <w:r w:rsidR="009B01C5">
        <w:rPr>
          <w:rFonts w:asciiTheme="majorHAnsi" w:hAnsiTheme="majorHAnsi" w:cstheme="majorHAnsi"/>
        </w:rPr>
        <w:t>Buzzel</w:t>
      </w:r>
      <w:proofErr w:type="spellEnd"/>
      <w:r w:rsidR="009B01C5">
        <w:rPr>
          <w:rFonts w:asciiTheme="majorHAnsi" w:hAnsiTheme="majorHAnsi" w:cstheme="majorHAnsi"/>
        </w:rPr>
        <w:t xml:space="preserve"> dune field using 1-m/pixel </w:t>
      </w:r>
      <w:proofErr w:type="spellStart"/>
      <w:r w:rsidR="009B01C5">
        <w:rPr>
          <w:rFonts w:asciiTheme="majorHAnsi" w:hAnsiTheme="majorHAnsi" w:cstheme="majorHAnsi"/>
        </w:rPr>
        <w:t>orthos</w:t>
      </w:r>
      <w:proofErr w:type="spellEnd"/>
      <w:r w:rsidR="009B01C5">
        <w:rPr>
          <w:rFonts w:asciiTheme="majorHAnsi" w:hAnsiTheme="majorHAnsi" w:cstheme="majorHAnsi"/>
        </w:rPr>
        <w:t xml:space="preserve"> providing a wide-field of view.</w:t>
      </w:r>
      <w:r w:rsidR="00F609A4">
        <w:rPr>
          <w:rFonts w:asciiTheme="majorHAnsi" w:hAnsiTheme="majorHAnsi" w:cstheme="majorHAnsi"/>
        </w:rPr>
        <w:t xml:space="preserve"> </w:t>
      </w:r>
      <w:r w:rsidR="0064356D">
        <w:rPr>
          <w:rFonts w:asciiTheme="majorHAnsi" w:hAnsiTheme="majorHAnsi" w:cstheme="majorHAnsi"/>
          <w:lang w:bidi="en-US"/>
        </w:rPr>
        <w:t>Note the upwind swift duneforms as compared with the slower barchans and megaripples.  Also see Fig. 6c.</w:t>
      </w:r>
      <w:r w:rsidR="00F609A4">
        <w:rPr>
          <w:rFonts w:asciiTheme="majorHAnsi" w:hAnsiTheme="majorHAnsi" w:cstheme="majorHAnsi"/>
          <w:lang w:bidi="en-US"/>
        </w:rPr>
        <w:t xml:space="preserve"> Time steps </w:t>
      </w:r>
      <w:r w:rsidR="00F609A4" w:rsidRPr="00F609A4">
        <w:rPr>
          <w:rFonts w:asciiTheme="majorHAnsi" w:hAnsiTheme="majorHAnsi" w:cstheme="majorHAnsi"/>
          <w:lang w:bidi="en-US"/>
        </w:rPr>
        <w:t xml:space="preserve">are spanning </w:t>
      </w:r>
      <w:r w:rsidR="00F609A4">
        <w:rPr>
          <w:rFonts w:asciiTheme="majorHAnsi" w:hAnsiTheme="majorHAnsi" w:cstheme="majorHAnsi"/>
          <w:lang w:bidi="en-US"/>
        </w:rPr>
        <w:t>2 and 3 Mars years.</w:t>
      </w:r>
    </w:p>
    <w:p w14:paraId="09746DC9" w14:textId="77777777" w:rsidR="00C15C9D" w:rsidRDefault="00C15C9D" w:rsidP="00C15C9D">
      <w:pPr>
        <w:pStyle w:val="Style2"/>
        <w:rPr>
          <w:rFonts w:asciiTheme="majorHAnsi" w:hAnsiTheme="majorHAnsi" w:cstheme="majorHAnsi"/>
        </w:rPr>
      </w:pPr>
    </w:p>
    <w:p w14:paraId="3D101FF6" w14:textId="0AF238A9" w:rsidR="00B04743" w:rsidRDefault="00C15C9D" w:rsidP="00C15C9D">
      <w:pPr>
        <w:pStyle w:val="Style2"/>
        <w:rPr>
          <w:b/>
        </w:rPr>
      </w:pPr>
      <w:r>
        <w:rPr>
          <w:b/>
        </w:rPr>
        <w:t xml:space="preserve"> </w:t>
      </w:r>
    </w:p>
    <w:p w14:paraId="58944102" w14:textId="77777777" w:rsidR="00B04743" w:rsidRDefault="00B04743" w:rsidP="00B04743">
      <w:pPr>
        <w:jc w:val="both"/>
        <w:rPr>
          <w:b/>
        </w:rPr>
      </w:pPr>
    </w:p>
    <w:p w14:paraId="0E0CA2ED" w14:textId="77777777" w:rsidR="002D5834" w:rsidRDefault="002D5834">
      <w:pPr>
        <w:rPr>
          <w:rFonts w:asciiTheme="majorHAnsi" w:hAnsiTheme="majorHAnsi" w:cstheme="majorHAnsi"/>
          <w:b/>
        </w:rPr>
      </w:pPr>
      <w:r>
        <w:rPr>
          <w:rFonts w:asciiTheme="majorHAnsi" w:hAnsiTheme="majorHAnsi" w:cstheme="majorHAnsi"/>
          <w:b/>
        </w:rPr>
        <w:br w:type="page"/>
      </w:r>
    </w:p>
    <w:p w14:paraId="02F2CF6E" w14:textId="356B4E76" w:rsidR="001D4B2E" w:rsidRPr="00454E0A" w:rsidRDefault="00D9040C" w:rsidP="00B04743">
      <w:pPr>
        <w:jc w:val="both"/>
        <w:rPr>
          <w:rFonts w:asciiTheme="majorHAnsi" w:hAnsiTheme="majorHAnsi" w:cstheme="majorHAnsi"/>
          <w:b/>
        </w:rPr>
      </w:pPr>
      <w:r w:rsidRPr="00D9040C">
        <w:rPr>
          <w:rFonts w:asciiTheme="majorHAnsi" w:hAnsiTheme="majorHAnsi" w:cstheme="majorHAnsi"/>
          <w:b/>
          <w:bCs/>
        </w:rPr>
        <w:lastRenderedPageBreak/>
        <w:t xml:space="preserve">Supporting Information </w:t>
      </w:r>
      <w:r w:rsidR="009954A3" w:rsidRPr="00454E0A">
        <w:rPr>
          <w:rFonts w:asciiTheme="majorHAnsi" w:hAnsiTheme="majorHAnsi" w:cstheme="majorHAnsi"/>
          <w:b/>
        </w:rPr>
        <w:t>References</w:t>
      </w:r>
      <w:bookmarkEnd w:id="4"/>
      <w:bookmarkEnd w:id="5"/>
    </w:p>
    <w:p w14:paraId="2D2EF526" w14:textId="77777777" w:rsidR="00AB5FD3" w:rsidRPr="00AB5FD3" w:rsidRDefault="00761E17" w:rsidP="00AB5FD3">
      <w:pPr>
        <w:pStyle w:val="Bibliography"/>
      </w:pPr>
      <w:r>
        <w:t xml:space="preserve"> </w:t>
      </w:r>
      <w:r w:rsidR="002C2C30">
        <w:fldChar w:fldCharType="begin"/>
      </w:r>
      <w:r w:rsidR="00AB5FD3">
        <w:instrText xml:space="preserve"> ADDIN ZOTERO_BIBL {"uncited":[],"omitted":[],"custom":[]} CSL_BIBLIOGRAPHY </w:instrText>
      </w:r>
      <w:r w:rsidR="002C2C30">
        <w:fldChar w:fldCharType="separate"/>
      </w:r>
      <w:r w:rsidR="00AB5FD3" w:rsidRPr="00AB5FD3">
        <w:t>Bridges, N.T. et al., 2011, Planet-wide sand motion on Mars: Geology, v. 40, p. 31–34, doi:10.1130/G32373.1.</w:t>
      </w:r>
    </w:p>
    <w:p w14:paraId="7D7F8825" w14:textId="77777777" w:rsidR="00AB5FD3" w:rsidRPr="00AB5FD3" w:rsidRDefault="00AB5FD3" w:rsidP="00AB5FD3">
      <w:pPr>
        <w:pStyle w:val="Bibliography"/>
      </w:pPr>
      <w:r w:rsidRPr="00AB5FD3">
        <w:t>Chojnacki, M., Banks, M.E., Fenton, L.K., and Urso, A.C., 2019, Boundary condition controls on the high-sand-flux regions of Mars: Geology, doi:10.1130/G45793.1.</w:t>
      </w:r>
    </w:p>
    <w:p w14:paraId="2096EF60" w14:textId="77777777" w:rsidR="00AB5FD3" w:rsidRPr="00AB5FD3" w:rsidRDefault="00AB5FD3" w:rsidP="00AB5FD3">
      <w:pPr>
        <w:pStyle w:val="Bibliography"/>
      </w:pPr>
      <w:r w:rsidRPr="00AB5FD3">
        <w:t>Chojnacki, M., Banks, M., and Urso, A., 2018, Wind-Driven Erosion and Exposure Potential at Mars 2020 Rover Candidate-Landing Sites: Journal of Geophysical Research: Planets, v. 123, p. 468–488, doi:10.1002/2017JE005460.</w:t>
      </w:r>
    </w:p>
    <w:p w14:paraId="5969FA22" w14:textId="77777777" w:rsidR="00AB5FD3" w:rsidRPr="00AB5FD3" w:rsidRDefault="00AB5FD3" w:rsidP="00AB5FD3">
      <w:pPr>
        <w:pStyle w:val="Bibliography"/>
      </w:pPr>
      <w:r w:rsidRPr="00AB5FD3">
        <w:t>Chojnacki, M., Urso, A.C., Fenton, L.K., and Michaels, T.I., 2017, Aeolian dune sediment flux heterogeneity in Meridiani Planum, Mars: Aeolian Research, v. 26, p. 73–88, doi:10.1016/j.aeolia.2016.07.004.</w:t>
      </w:r>
    </w:p>
    <w:p w14:paraId="51ADD666" w14:textId="77777777" w:rsidR="00AB5FD3" w:rsidRPr="00AB5FD3" w:rsidRDefault="00AB5FD3" w:rsidP="00AB5FD3">
      <w:pPr>
        <w:pStyle w:val="Bibliography"/>
      </w:pPr>
      <w:r w:rsidRPr="00AB5FD3">
        <w:t xml:space="preserve">Chojnacki, M., Vaz, D.A., Silvestro, S., and Silva, D.C.A., 2021, Global Heterogeneity of Martian Megaripples and Transverse Aeolian Ridges:   Distribution and Activity, </w:t>
      </w:r>
      <w:r w:rsidRPr="00AB5FD3">
        <w:rPr>
          <w:i/>
          <w:iCs/>
        </w:rPr>
        <w:t>in</w:t>
      </w:r>
      <w:r w:rsidRPr="00AB5FD3">
        <w:t xml:space="preserve"> 52nd Lunar and Planetary Science Conference, Houston, Lunar and Planetary Institute, p. Abstract #2524, http://www.lpi.usra.edu/meetings/lpsc2021/pdf/2524.pdf.</w:t>
      </w:r>
    </w:p>
    <w:p w14:paraId="1506DE0D" w14:textId="77777777" w:rsidR="00AB5FD3" w:rsidRPr="00AB5FD3" w:rsidRDefault="00AB5FD3" w:rsidP="00AB5FD3">
      <w:pPr>
        <w:pStyle w:val="Bibliography"/>
      </w:pPr>
      <w:r w:rsidRPr="00AB5FD3">
        <w:t>Davis, J.M., Grindrod, P.M., Boazman, S.J., Vermeesch, P., and Baird, T., 2020, Quantified Aeolian Dune Changes on Mars Derived From Repeat Context Camera Images: Earth and Space Science, v. 7, doi:10.1029/2019EA000874.</w:t>
      </w:r>
    </w:p>
    <w:p w14:paraId="438147C7" w14:textId="77777777" w:rsidR="00AB5FD3" w:rsidRPr="00AB5FD3" w:rsidRDefault="00AB5FD3" w:rsidP="00AB5FD3">
      <w:pPr>
        <w:pStyle w:val="Bibliography"/>
      </w:pPr>
      <w:r w:rsidRPr="00AB5FD3">
        <w:t>Kirk, R.L. et al., 2008, Ultrahigh resolution topographic mapping of Mars with MRO HiRISE stereo images: Meter-scale slopes of candidate Phoenix landing sites: Journal of Geophysical Research, v. 113, doi:10.1029/2007JE003000.</w:t>
      </w:r>
    </w:p>
    <w:p w14:paraId="51AB79D4" w14:textId="77777777" w:rsidR="00AB5FD3" w:rsidRPr="00AB5FD3" w:rsidRDefault="00AB5FD3" w:rsidP="00AB5FD3">
      <w:pPr>
        <w:pStyle w:val="Bibliography"/>
      </w:pPr>
      <w:r w:rsidRPr="00AB5FD3">
        <w:t>Kirk, R.L., Howington-Kraus, E., Redding, B., Galuszka, D., Hare, T.M., Archinal, B.A., Soderblom, L.A., and Barrett, J.M., 2003, High-resolution topomapping of candidate MER landing sites with Mars Orbiter Camera narrow-angle images: MER CANDIDATE LANDING SITE TOPOMAPPING: Journal of Geophysical Research: Planets, v. 108, doi:10.1029/2003JE002131.</w:t>
      </w:r>
    </w:p>
    <w:p w14:paraId="3A6DA05E" w14:textId="77777777" w:rsidR="00AB5FD3" w:rsidRPr="00AB5FD3" w:rsidRDefault="00AB5FD3" w:rsidP="00AB5FD3">
      <w:pPr>
        <w:pStyle w:val="Bibliography"/>
      </w:pPr>
      <w:r w:rsidRPr="00AB5FD3">
        <w:t xml:space="preserve">Mattson, S., Bridges, N.T., Kirk, R.L., Howington-Kraus, E., Mogk, N., and Ojha, L., 2012, Studying Martian Dune Changes with HiRISE DTMs and Orthoimages, </w:t>
      </w:r>
      <w:r w:rsidRPr="00AB5FD3">
        <w:rPr>
          <w:i/>
          <w:iCs/>
        </w:rPr>
        <w:t>in</w:t>
      </w:r>
      <w:r w:rsidRPr="00AB5FD3">
        <w:t xml:space="preserve"> Houston, Lunar and Planetary Institute, p. Abstract #7030, http://www.lpi.usra.edu/meetings/dunes2012/pdf/7030.pdf.</w:t>
      </w:r>
    </w:p>
    <w:p w14:paraId="1AAE14A3" w14:textId="77777777" w:rsidR="00AB5FD3" w:rsidRPr="00AB5FD3" w:rsidRDefault="00AB5FD3" w:rsidP="00AB5FD3">
      <w:pPr>
        <w:pStyle w:val="Bibliography"/>
      </w:pPr>
      <w:r w:rsidRPr="00AB5FD3">
        <w:t>Ould Ahmedou, D., Ould Mahfoudh, A., Dupont, P., Ould El Moctar, A., Valance, A., and Rasmussen, K.R., 2007, Barchan dune mobility in Mauritania related to dune and interdune sand fluxes: Journal of Geophysical Research: Earth Surface, v. 112, p. F02016, doi:10.1029/2006JF000500.</w:t>
      </w:r>
    </w:p>
    <w:p w14:paraId="235A6691" w14:textId="77777777" w:rsidR="00AB5FD3" w:rsidRPr="00AB5FD3" w:rsidRDefault="00AB5FD3" w:rsidP="00AB5FD3">
      <w:pPr>
        <w:pStyle w:val="Bibliography"/>
      </w:pPr>
      <w:r w:rsidRPr="00AB5FD3">
        <w:t>Piqueux, S., Byrne, S., Kieffer, H.H., Titus, T.N., and Hansen, C.J., 2015, Enumeration of Mars years and seasons since the beginning of telescopic exploration: Dynamic Mars, v. 251, p. 332–338, doi:10.1016/j.icarus.2014.12.014.</w:t>
      </w:r>
    </w:p>
    <w:p w14:paraId="5E1D88BD" w14:textId="77777777" w:rsidR="00AB5FD3" w:rsidRPr="00AB5FD3" w:rsidRDefault="00AB5FD3" w:rsidP="00AB5FD3">
      <w:pPr>
        <w:pStyle w:val="Bibliography"/>
      </w:pPr>
      <w:r w:rsidRPr="00AB5FD3">
        <w:lastRenderedPageBreak/>
        <w:t>Runyon, K.D., Bridges, N.T., Ayoub, F., Newman, C.E., and Quade, J.J., 2017, An integrated model for dune morphology and sand fluxes on Mars: Earth and Planetary Science Letters, v. 457, p. 204–212, doi:10.1016/j.epsl.2016.09.054.</w:t>
      </w:r>
    </w:p>
    <w:p w14:paraId="2E13A01D" w14:textId="77777777" w:rsidR="00AB5FD3" w:rsidRPr="00AB5FD3" w:rsidRDefault="00AB5FD3" w:rsidP="00AB5FD3">
      <w:pPr>
        <w:pStyle w:val="Bibliography"/>
      </w:pPr>
      <w:r w:rsidRPr="00AB5FD3">
        <w:t>Silvestro, S., Chojnacki, M., Vaz, D.A., Cardinale, M., Yizhaq, H., and Esposito, F., 2020, Megaripple Migration on Mars: Journal of Geophysical Research: Planets, doi:10.1029/2020JE006446.</w:t>
      </w:r>
    </w:p>
    <w:p w14:paraId="41F25020" w14:textId="77777777" w:rsidR="00AB5FD3" w:rsidRPr="00AB5FD3" w:rsidRDefault="00AB5FD3" w:rsidP="00AB5FD3">
      <w:pPr>
        <w:pStyle w:val="Bibliography"/>
      </w:pPr>
      <w:r w:rsidRPr="00AB5FD3">
        <w:t>Smith, D.E. et al., 2001, Mars Orbiter Laser Altimeter: Experiment summary after the first year of global mapping of Mars: J. Geophys. Res., v. 106, p. 23689–23722, doi:10.1029/2000JE001364.</w:t>
      </w:r>
    </w:p>
    <w:p w14:paraId="07F8C26E" w14:textId="77777777" w:rsidR="00AB5FD3" w:rsidRPr="00AB5FD3" w:rsidRDefault="00AB5FD3" w:rsidP="00AB5FD3">
      <w:pPr>
        <w:pStyle w:val="Bibliography"/>
      </w:pPr>
      <w:r w:rsidRPr="00AB5FD3">
        <w:t xml:space="preserve">Sutton, S., Chojnacki, M., Kilgallon, A., and Team, H., 2015, Precision and Accuracy of Simultaneously Collected HiRISE Digital Terrain Models, </w:t>
      </w:r>
      <w:r w:rsidRPr="00AB5FD3">
        <w:rPr>
          <w:i/>
          <w:iCs/>
        </w:rPr>
        <w:t>in</w:t>
      </w:r>
      <w:r w:rsidRPr="00AB5FD3">
        <w:t xml:space="preserve"> 46th Lunar and Planetary Science Conference, Houston, Lunar and Planetary Institute, p. Abstract #3010, http://www.lpi.usra.edu/meetings/lpsc2015/pdf/3010.pdf.</w:t>
      </w:r>
    </w:p>
    <w:p w14:paraId="6D47B187" w14:textId="77777777" w:rsidR="00AB5FD3" w:rsidRPr="00AB5FD3" w:rsidRDefault="00AB5FD3" w:rsidP="00AB5FD3">
      <w:pPr>
        <w:pStyle w:val="Bibliography"/>
      </w:pPr>
      <w:r w:rsidRPr="00AB5FD3">
        <w:t>Urso, A., Chojnacki, M., and Vaz, D.A., 2018, Dune-Yardang Interactions in Becquerel Crater, Mars: Dune-Yardang Interactions in Becquerel Crater, Mars: Journal of Geophysical Research: Planets, doi:10.1002/2017JE005465.</w:t>
      </w:r>
    </w:p>
    <w:p w14:paraId="3849B612" w14:textId="55FCA3CE" w:rsidR="009954A3" w:rsidRPr="00982A6C" w:rsidRDefault="002C2C30" w:rsidP="00A7741F">
      <w:pPr>
        <w:jc w:val="both"/>
        <w:rPr>
          <w:b/>
        </w:rPr>
      </w:pPr>
      <w:r>
        <w:rPr>
          <w:rFonts w:eastAsia="ヒラギノ角ゴ Pro W3"/>
          <w:lang w:eastAsia="ar-SA"/>
        </w:rPr>
        <w:fldChar w:fldCharType="end"/>
      </w:r>
    </w:p>
    <w:sectPr w:rsidR="009954A3" w:rsidRPr="00982A6C" w:rsidSect="003F358F">
      <w:headerReference w:type="even" r:id="rId25"/>
      <w:footerReference w:type="even" r:id="rId26"/>
      <w:footerReference w:type="default" r:id="rId2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29456" w14:textId="77777777" w:rsidR="00CA0643" w:rsidRDefault="00CA0643" w:rsidP="00DB4000">
      <w:r>
        <w:separator/>
      </w:r>
    </w:p>
  </w:endnote>
  <w:endnote w:type="continuationSeparator" w:id="0">
    <w:p w14:paraId="58F09B3A" w14:textId="77777777" w:rsidR="00CA0643" w:rsidRDefault="00CA0643" w:rsidP="00DB4000">
      <w:r>
        <w:continuationSeparator/>
      </w:r>
    </w:p>
  </w:endnote>
  <w:endnote w:type="continuationNotice" w:id="1">
    <w:p w14:paraId="42B1DBFA" w14:textId="77777777" w:rsidR="00CA0643" w:rsidRDefault="00CA06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ヒラギノ角ゴ Pro W3">
    <w:altName w:val="Heiti TC Light"/>
    <w:panose1 w:val="020B0300000000000000"/>
    <w:charset w:val="80"/>
    <w:family w:val="swiss"/>
    <w:pitch w:val="variable"/>
    <w:sig w:usb0="E00002FF" w:usb1="7AC7FFFF" w:usb2="00000012" w:usb3="00000000" w:csb0="0002000D"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9195E" w14:textId="77777777" w:rsidR="00EF492E" w:rsidRDefault="00EF492E" w:rsidP="00071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1D2FBC" w14:textId="77777777" w:rsidR="00EF492E" w:rsidRDefault="00EF492E" w:rsidP="000715E0">
    <w:pPr>
      <w:pStyle w:val="Footer"/>
      <w:ind w:right="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F0A3B" w14:textId="26F71F80" w:rsidR="00EF492E" w:rsidRDefault="00EF492E" w:rsidP="00071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39CFD52" w14:textId="77777777" w:rsidR="00EF492E" w:rsidRDefault="00EF492E" w:rsidP="000715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8B5A3" w14:textId="77777777" w:rsidR="00CA0643" w:rsidRDefault="00CA0643" w:rsidP="00DB4000">
      <w:r>
        <w:separator/>
      </w:r>
    </w:p>
  </w:footnote>
  <w:footnote w:type="continuationSeparator" w:id="0">
    <w:p w14:paraId="1E5C47E6" w14:textId="77777777" w:rsidR="00CA0643" w:rsidRDefault="00CA0643" w:rsidP="00DB4000">
      <w:r>
        <w:continuationSeparator/>
      </w:r>
    </w:p>
  </w:footnote>
  <w:footnote w:type="continuationNotice" w:id="1">
    <w:p w14:paraId="6B3DB068" w14:textId="77777777" w:rsidR="00CA0643" w:rsidRDefault="00CA06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5FC3D" w14:textId="77777777" w:rsidR="00EF492E" w:rsidRDefault="00EF492E">
    <w:pPr>
      <w:pStyle w:val="Header"/>
      <w:jc w:val="center"/>
    </w:pPr>
    <w:r>
      <w:t>SHORT TITLE HERE:  A. B. Author and C. D. Auth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8pt;height:4.75pt;visibility:visible;mso-wrap-style:square" o:bullet="t">
        <v:imagedata r:id="rId1" o:title=""/>
      </v:shape>
    </w:pict>
  </w:numPicBullet>
  <w:abstractNum w:abstractNumId="0" w15:restartNumberingAfterBreak="0">
    <w:nsid w:val="FFFFFF1D"/>
    <w:multiLevelType w:val="multilevel"/>
    <w:tmpl w:val="782457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FA6666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8482017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7E245B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95CE835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62614D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6827A7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CAFCAF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BAAABD5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2A6F87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4928A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A3552DD"/>
    <w:multiLevelType w:val="multilevel"/>
    <w:tmpl w:val="EC529F0C"/>
    <w:lvl w:ilvl="0">
      <w:start w:val="1"/>
      <w:numFmt w:val="decimal"/>
      <w:lvlText w:val="%1."/>
      <w:lvlJc w:val="left"/>
      <w:pPr>
        <w:ind w:left="360" w:hanging="360"/>
      </w:pPr>
      <w:rPr>
        <w:rFonts w:hint="default"/>
      </w:rPr>
    </w:lvl>
    <w:lvl w:ilvl="1">
      <w:start w:val="1"/>
      <w:numFmt w:val="none"/>
      <w:lvlText w:val="1.0."/>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DE3DB7"/>
    <w:multiLevelType w:val="multilevel"/>
    <w:tmpl w:val="7846AD4A"/>
    <w:lvl w:ilvl="0">
      <w:start w:val="1"/>
      <w:numFmt w:val="decimal"/>
      <w:lvlText w:val="%1."/>
      <w:lvlJc w:val="left"/>
      <w:pPr>
        <w:ind w:left="360" w:hanging="360"/>
      </w:pPr>
      <w:rPr>
        <w:rFonts w:hint="default"/>
      </w:rPr>
    </w:lvl>
    <w:lvl w:ilvl="1">
      <w:start w:val="1"/>
      <w:numFmt w:val="none"/>
      <w:lvlText w:val="4.0."/>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D2C64E2"/>
    <w:multiLevelType w:val="multilevel"/>
    <w:tmpl w:val="48C62E86"/>
    <w:lvl w:ilvl="0">
      <w:start w:val="1"/>
      <w:numFmt w:val="decimal"/>
      <w:lvlText w:val="%1.0"/>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1FE55477"/>
    <w:multiLevelType w:val="multilevel"/>
    <w:tmpl w:val="48C62E86"/>
    <w:lvl w:ilvl="0">
      <w:start w:val="1"/>
      <w:numFmt w:val="decimal"/>
      <w:lvlText w:val="%1.0"/>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A0D325F"/>
    <w:multiLevelType w:val="hybridMultilevel"/>
    <w:tmpl w:val="EF2ABED0"/>
    <w:lvl w:ilvl="0" w:tplc="105CDC72">
      <w:start w:val="1"/>
      <w:numFmt w:val="decimal"/>
      <w:pStyle w:val="ListParagraph"/>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C4D1977"/>
    <w:multiLevelType w:val="hybridMultilevel"/>
    <w:tmpl w:val="DDE4ED0C"/>
    <w:lvl w:ilvl="0" w:tplc="9796CC0E">
      <w:start w:val="2"/>
      <w:numFmt w:val="decimal"/>
      <w:lvlText w:val="(%1)"/>
      <w:lvlJc w:val="left"/>
      <w:pPr>
        <w:ind w:left="1080" w:hanging="360"/>
      </w:pPr>
      <w:rPr>
        <w:rFonts w:hint="default"/>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E2B31D0"/>
    <w:multiLevelType w:val="multilevel"/>
    <w:tmpl w:val="B4FA7CEC"/>
    <w:lvl w:ilvl="0">
      <w:start w:val="1"/>
      <w:numFmt w:val="decimal"/>
      <w:lvlText w:val="%1."/>
      <w:lvlJc w:val="left"/>
      <w:pPr>
        <w:ind w:left="360" w:hanging="360"/>
      </w:pPr>
      <w:rPr>
        <w:rFonts w:hint="default"/>
      </w:rPr>
    </w:lvl>
    <w:lvl w:ilvl="1">
      <w:start w:val="1"/>
      <w:numFmt w:val="none"/>
      <w:lvlText w:val="1.0."/>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2A6158D"/>
    <w:multiLevelType w:val="multilevel"/>
    <w:tmpl w:val="B4FA7CEC"/>
    <w:lvl w:ilvl="0">
      <w:start w:val="1"/>
      <w:numFmt w:val="decimal"/>
      <w:lvlText w:val="%1."/>
      <w:lvlJc w:val="left"/>
      <w:pPr>
        <w:ind w:left="360" w:hanging="360"/>
      </w:pPr>
      <w:rPr>
        <w:rFonts w:hint="default"/>
      </w:rPr>
    </w:lvl>
    <w:lvl w:ilvl="1">
      <w:start w:val="1"/>
      <w:numFmt w:val="none"/>
      <w:lvlText w:val="1.0."/>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0710053"/>
    <w:multiLevelType w:val="multilevel"/>
    <w:tmpl w:val="48C62E86"/>
    <w:lvl w:ilvl="0">
      <w:start w:val="1"/>
      <w:numFmt w:val="decimal"/>
      <w:lvlText w:val="%1.0"/>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7137190E"/>
    <w:multiLevelType w:val="hybridMultilevel"/>
    <w:tmpl w:val="B9B4CAE0"/>
    <w:lvl w:ilvl="0" w:tplc="E3689796">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4EB37AF"/>
    <w:multiLevelType w:val="multilevel"/>
    <w:tmpl w:val="513E1AA0"/>
    <w:lvl w:ilvl="0">
      <w:start w:val="1"/>
      <w:numFmt w:val="decimal"/>
      <w:lvlText w:val="(%1)"/>
      <w:lvlJc w:val="left"/>
      <w:pPr>
        <w:ind w:left="1080" w:hanging="360"/>
      </w:pPr>
      <w:rPr>
        <w:rFonts w:hint="default"/>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7F5A02F3"/>
    <w:multiLevelType w:val="hybridMultilevel"/>
    <w:tmpl w:val="B16CEF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028724056">
    <w:abstractNumId w:val="12"/>
  </w:num>
  <w:num w:numId="2" w16cid:durableId="1720937057">
    <w:abstractNumId w:val="23"/>
  </w:num>
  <w:num w:numId="3" w16cid:durableId="1130630209">
    <w:abstractNumId w:val="11"/>
  </w:num>
  <w:num w:numId="4" w16cid:durableId="139154975">
    <w:abstractNumId w:val="16"/>
  </w:num>
  <w:num w:numId="5" w16cid:durableId="1886092314">
    <w:abstractNumId w:val="18"/>
  </w:num>
  <w:num w:numId="6" w16cid:durableId="1094210710">
    <w:abstractNumId w:val="19"/>
  </w:num>
  <w:num w:numId="7" w16cid:durableId="737553510">
    <w:abstractNumId w:val="13"/>
  </w:num>
  <w:num w:numId="8" w16cid:durableId="997537123">
    <w:abstractNumId w:val="15"/>
  </w:num>
  <w:num w:numId="9" w16cid:durableId="1941448938">
    <w:abstractNumId w:val="14"/>
  </w:num>
  <w:num w:numId="10" w16cid:durableId="1512524548">
    <w:abstractNumId w:val="20"/>
  </w:num>
  <w:num w:numId="11" w16cid:durableId="1269122258">
    <w:abstractNumId w:val="10"/>
  </w:num>
  <w:num w:numId="12" w16cid:durableId="1954361124">
    <w:abstractNumId w:val="8"/>
  </w:num>
  <w:num w:numId="13" w16cid:durableId="877859710">
    <w:abstractNumId w:val="7"/>
  </w:num>
  <w:num w:numId="14" w16cid:durableId="2073506856">
    <w:abstractNumId w:val="6"/>
  </w:num>
  <w:num w:numId="15" w16cid:durableId="1813592424">
    <w:abstractNumId w:val="5"/>
  </w:num>
  <w:num w:numId="16" w16cid:durableId="1117993417">
    <w:abstractNumId w:val="9"/>
  </w:num>
  <w:num w:numId="17" w16cid:durableId="159740769">
    <w:abstractNumId w:val="4"/>
  </w:num>
  <w:num w:numId="18" w16cid:durableId="750276133">
    <w:abstractNumId w:val="3"/>
  </w:num>
  <w:num w:numId="19" w16cid:durableId="1486318760">
    <w:abstractNumId w:val="2"/>
  </w:num>
  <w:num w:numId="20" w16cid:durableId="130366495">
    <w:abstractNumId w:val="1"/>
  </w:num>
  <w:num w:numId="21" w16cid:durableId="1383093852">
    <w:abstractNumId w:val="0"/>
  </w:num>
  <w:num w:numId="22" w16cid:durableId="107747898">
    <w:abstractNumId w:val="17"/>
  </w:num>
  <w:num w:numId="23" w16cid:durableId="1749227759">
    <w:abstractNumId w:val="22"/>
  </w:num>
  <w:num w:numId="24" w16cid:durableId="977995425">
    <w:abstractNumId w:val="2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C4D"/>
    <w:rsid w:val="00003A88"/>
    <w:rsid w:val="00004457"/>
    <w:rsid w:val="00004492"/>
    <w:rsid w:val="000050D6"/>
    <w:rsid w:val="00005861"/>
    <w:rsid w:val="00006A4B"/>
    <w:rsid w:val="00006E02"/>
    <w:rsid w:val="00007D19"/>
    <w:rsid w:val="00010294"/>
    <w:rsid w:val="000106E0"/>
    <w:rsid w:val="0001086A"/>
    <w:rsid w:val="0001095A"/>
    <w:rsid w:val="000117A4"/>
    <w:rsid w:val="00011A6E"/>
    <w:rsid w:val="00012027"/>
    <w:rsid w:val="00012713"/>
    <w:rsid w:val="000131DB"/>
    <w:rsid w:val="000136A2"/>
    <w:rsid w:val="00014289"/>
    <w:rsid w:val="00014B61"/>
    <w:rsid w:val="00014BE0"/>
    <w:rsid w:val="0001520B"/>
    <w:rsid w:val="000153FC"/>
    <w:rsid w:val="00015960"/>
    <w:rsid w:val="00015A60"/>
    <w:rsid w:val="000163B2"/>
    <w:rsid w:val="00017F00"/>
    <w:rsid w:val="00021526"/>
    <w:rsid w:val="00022A6F"/>
    <w:rsid w:val="00022F10"/>
    <w:rsid w:val="0002383A"/>
    <w:rsid w:val="0002560B"/>
    <w:rsid w:val="00026462"/>
    <w:rsid w:val="00026803"/>
    <w:rsid w:val="00026DE2"/>
    <w:rsid w:val="0002771C"/>
    <w:rsid w:val="00030613"/>
    <w:rsid w:val="00031CE6"/>
    <w:rsid w:val="00031E85"/>
    <w:rsid w:val="000328D8"/>
    <w:rsid w:val="0003399D"/>
    <w:rsid w:val="000355C3"/>
    <w:rsid w:val="00035A78"/>
    <w:rsid w:val="00035DEB"/>
    <w:rsid w:val="00036DB2"/>
    <w:rsid w:val="00036E10"/>
    <w:rsid w:val="00037B0E"/>
    <w:rsid w:val="0004001A"/>
    <w:rsid w:val="000404DB"/>
    <w:rsid w:val="000412E8"/>
    <w:rsid w:val="00041712"/>
    <w:rsid w:val="00042801"/>
    <w:rsid w:val="00043D9C"/>
    <w:rsid w:val="00044332"/>
    <w:rsid w:val="000448A1"/>
    <w:rsid w:val="00044BD2"/>
    <w:rsid w:val="00045198"/>
    <w:rsid w:val="000458FF"/>
    <w:rsid w:val="00046243"/>
    <w:rsid w:val="000469F3"/>
    <w:rsid w:val="000505FB"/>
    <w:rsid w:val="00050934"/>
    <w:rsid w:val="00050E31"/>
    <w:rsid w:val="000513E1"/>
    <w:rsid w:val="00051E57"/>
    <w:rsid w:val="0005292B"/>
    <w:rsid w:val="00052F06"/>
    <w:rsid w:val="0005315D"/>
    <w:rsid w:val="00054B1B"/>
    <w:rsid w:val="0005573F"/>
    <w:rsid w:val="000564D3"/>
    <w:rsid w:val="0005680C"/>
    <w:rsid w:val="00056FD3"/>
    <w:rsid w:val="00057AA3"/>
    <w:rsid w:val="0006022B"/>
    <w:rsid w:val="0006053E"/>
    <w:rsid w:val="00060BF7"/>
    <w:rsid w:val="00060C3A"/>
    <w:rsid w:val="00061231"/>
    <w:rsid w:val="000642C1"/>
    <w:rsid w:val="00064B12"/>
    <w:rsid w:val="00066446"/>
    <w:rsid w:val="0006660B"/>
    <w:rsid w:val="00066DB6"/>
    <w:rsid w:val="00066F45"/>
    <w:rsid w:val="00067439"/>
    <w:rsid w:val="000715E0"/>
    <w:rsid w:val="00071FDE"/>
    <w:rsid w:val="000721D4"/>
    <w:rsid w:val="000729E7"/>
    <w:rsid w:val="00073CA3"/>
    <w:rsid w:val="00074524"/>
    <w:rsid w:val="00075238"/>
    <w:rsid w:val="00075481"/>
    <w:rsid w:val="00075F2A"/>
    <w:rsid w:val="00076386"/>
    <w:rsid w:val="000764CE"/>
    <w:rsid w:val="00077F89"/>
    <w:rsid w:val="00080C9D"/>
    <w:rsid w:val="00081614"/>
    <w:rsid w:val="00081B97"/>
    <w:rsid w:val="000831BD"/>
    <w:rsid w:val="00085865"/>
    <w:rsid w:val="00085F8F"/>
    <w:rsid w:val="000868E2"/>
    <w:rsid w:val="000900D0"/>
    <w:rsid w:val="000906BE"/>
    <w:rsid w:val="00092B9D"/>
    <w:rsid w:val="0009389F"/>
    <w:rsid w:val="00094653"/>
    <w:rsid w:val="00094B3F"/>
    <w:rsid w:val="00094D99"/>
    <w:rsid w:val="000953BE"/>
    <w:rsid w:val="0009581A"/>
    <w:rsid w:val="00095B10"/>
    <w:rsid w:val="00096063"/>
    <w:rsid w:val="000973D4"/>
    <w:rsid w:val="000A1694"/>
    <w:rsid w:val="000A183E"/>
    <w:rsid w:val="000A18DF"/>
    <w:rsid w:val="000A1CB0"/>
    <w:rsid w:val="000A1CF6"/>
    <w:rsid w:val="000A2399"/>
    <w:rsid w:val="000A2DF6"/>
    <w:rsid w:val="000A311B"/>
    <w:rsid w:val="000A3BD3"/>
    <w:rsid w:val="000A40D5"/>
    <w:rsid w:val="000A4BFD"/>
    <w:rsid w:val="000A5ADC"/>
    <w:rsid w:val="000A618A"/>
    <w:rsid w:val="000A6664"/>
    <w:rsid w:val="000A6BFE"/>
    <w:rsid w:val="000A730E"/>
    <w:rsid w:val="000A7F43"/>
    <w:rsid w:val="000B087E"/>
    <w:rsid w:val="000B09ED"/>
    <w:rsid w:val="000B0CD0"/>
    <w:rsid w:val="000B1EF4"/>
    <w:rsid w:val="000B1FE3"/>
    <w:rsid w:val="000B4C60"/>
    <w:rsid w:val="000B7D44"/>
    <w:rsid w:val="000C0E15"/>
    <w:rsid w:val="000C1847"/>
    <w:rsid w:val="000C428F"/>
    <w:rsid w:val="000C5E2D"/>
    <w:rsid w:val="000C62BB"/>
    <w:rsid w:val="000D1818"/>
    <w:rsid w:val="000D195E"/>
    <w:rsid w:val="000D1ED6"/>
    <w:rsid w:val="000D1F16"/>
    <w:rsid w:val="000D2D47"/>
    <w:rsid w:val="000D38B9"/>
    <w:rsid w:val="000D468F"/>
    <w:rsid w:val="000D4E05"/>
    <w:rsid w:val="000D5CB7"/>
    <w:rsid w:val="000D6776"/>
    <w:rsid w:val="000D72B7"/>
    <w:rsid w:val="000E0281"/>
    <w:rsid w:val="000E117C"/>
    <w:rsid w:val="000E4784"/>
    <w:rsid w:val="000E4A7D"/>
    <w:rsid w:val="000E50A1"/>
    <w:rsid w:val="000E5B74"/>
    <w:rsid w:val="000E5CC2"/>
    <w:rsid w:val="000E604E"/>
    <w:rsid w:val="000E6A5E"/>
    <w:rsid w:val="000E6F83"/>
    <w:rsid w:val="000E7446"/>
    <w:rsid w:val="000F02DC"/>
    <w:rsid w:val="000F1046"/>
    <w:rsid w:val="000F1447"/>
    <w:rsid w:val="000F172B"/>
    <w:rsid w:val="000F1816"/>
    <w:rsid w:val="000F1B8F"/>
    <w:rsid w:val="000F268B"/>
    <w:rsid w:val="000F281C"/>
    <w:rsid w:val="000F2C42"/>
    <w:rsid w:val="000F3FD4"/>
    <w:rsid w:val="000F45B8"/>
    <w:rsid w:val="000F6804"/>
    <w:rsid w:val="000F6A06"/>
    <w:rsid w:val="000F6AD8"/>
    <w:rsid w:val="000F787F"/>
    <w:rsid w:val="001002B8"/>
    <w:rsid w:val="00100A6F"/>
    <w:rsid w:val="00101392"/>
    <w:rsid w:val="00101451"/>
    <w:rsid w:val="001024C6"/>
    <w:rsid w:val="0010320A"/>
    <w:rsid w:val="00104606"/>
    <w:rsid w:val="0010515F"/>
    <w:rsid w:val="001059F5"/>
    <w:rsid w:val="00105B98"/>
    <w:rsid w:val="00105C09"/>
    <w:rsid w:val="001101BE"/>
    <w:rsid w:val="00111BD7"/>
    <w:rsid w:val="001125BA"/>
    <w:rsid w:val="00112DB3"/>
    <w:rsid w:val="001131BB"/>
    <w:rsid w:val="00114257"/>
    <w:rsid w:val="0011662B"/>
    <w:rsid w:val="00121700"/>
    <w:rsid w:val="00121AB7"/>
    <w:rsid w:val="00123B3B"/>
    <w:rsid w:val="00123C3A"/>
    <w:rsid w:val="00123CEB"/>
    <w:rsid w:val="00124068"/>
    <w:rsid w:val="001243C2"/>
    <w:rsid w:val="001245BC"/>
    <w:rsid w:val="001251F2"/>
    <w:rsid w:val="0012520D"/>
    <w:rsid w:val="001262C6"/>
    <w:rsid w:val="00126520"/>
    <w:rsid w:val="001265AD"/>
    <w:rsid w:val="00126862"/>
    <w:rsid w:val="00126E82"/>
    <w:rsid w:val="00127C71"/>
    <w:rsid w:val="0013024F"/>
    <w:rsid w:val="00130B5A"/>
    <w:rsid w:val="00130E90"/>
    <w:rsid w:val="001314D1"/>
    <w:rsid w:val="001323AC"/>
    <w:rsid w:val="00132861"/>
    <w:rsid w:val="00132959"/>
    <w:rsid w:val="00136A88"/>
    <w:rsid w:val="00140191"/>
    <w:rsid w:val="001401FA"/>
    <w:rsid w:val="00140CF6"/>
    <w:rsid w:val="001413A4"/>
    <w:rsid w:val="00141EB2"/>
    <w:rsid w:val="00141FA8"/>
    <w:rsid w:val="00142A8D"/>
    <w:rsid w:val="00145ABA"/>
    <w:rsid w:val="00147972"/>
    <w:rsid w:val="00147E3E"/>
    <w:rsid w:val="0015145E"/>
    <w:rsid w:val="00152822"/>
    <w:rsid w:val="00152E84"/>
    <w:rsid w:val="00153E21"/>
    <w:rsid w:val="001551D2"/>
    <w:rsid w:val="00155883"/>
    <w:rsid w:val="00156175"/>
    <w:rsid w:val="00156266"/>
    <w:rsid w:val="00156CF0"/>
    <w:rsid w:val="001579B3"/>
    <w:rsid w:val="00157E15"/>
    <w:rsid w:val="00160AD2"/>
    <w:rsid w:val="0016227C"/>
    <w:rsid w:val="00162D88"/>
    <w:rsid w:val="001639D0"/>
    <w:rsid w:val="0016548F"/>
    <w:rsid w:val="00165BED"/>
    <w:rsid w:val="00166489"/>
    <w:rsid w:val="00166922"/>
    <w:rsid w:val="001672A9"/>
    <w:rsid w:val="00167622"/>
    <w:rsid w:val="00170B29"/>
    <w:rsid w:val="00171182"/>
    <w:rsid w:val="00171654"/>
    <w:rsid w:val="00171702"/>
    <w:rsid w:val="001725D1"/>
    <w:rsid w:val="00172734"/>
    <w:rsid w:val="00172FFA"/>
    <w:rsid w:val="0017343C"/>
    <w:rsid w:val="00174880"/>
    <w:rsid w:val="00174A42"/>
    <w:rsid w:val="00175385"/>
    <w:rsid w:val="001757BB"/>
    <w:rsid w:val="00175E7A"/>
    <w:rsid w:val="00180019"/>
    <w:rsid w:val="001804BD"/>
    <w:rsid w:val="00180FA5"/>
    <w:rsid w:val="00183933"/>
    <w:rsid w:val="00183EF2"/>
    <w:rsid w:val="001848C7"/>
    <w:rsid w:val="00185DF1"/>
    <w:rsid w:val="0018606B"/>
    <w:rsid w:val="001862DB"/>
    <w:rsid w:val="001863D4"/>
    <w:rsid w:val="00187139"/>
    <w:rsid w:val="00187180"/>
    <w:rsid w:val="00187188"/>
    <w:rsid w:val="0018757B"/>
    <w:rsid w:val="0019160B"/>
    <w:rsid w:val="00191F4D"/>
    <w:rsid w:val="00192479"/>
    <w:rsid w:val="0019344D"/>
    <w:rsid w:val="001936E4"/>
    <w:rsid w:val="0019497B"/>
    <w:rsid w:val="00194E9E"/>
    <w:rsid w:val="00195622"/>
    <w:rsid w:val="0019588E"/>
    <w:rsid w:val="00195C9A"/>
    <w:rsid w:val="00197B22"/>
    <w:rsid w:val="00197B2B"/>
    <w:rsid w:val="001A08B0"/>
    <w:rsid w:val="001A214D"/>
    <w:rsid w:val="001A257D"/>
    <w:rsid w:val="001A36A6"/>
    <w:rsid w:val="001A6AD9"/>
    <w:rsid w:val="001A7000"/>
    <w:rsid w:val="001A70EB"/>
    <w:rsid w:val="001A7D39"/>
    <w:rsid w:val="001B19B4"/>
    <w:rsid w:val="001B275D"/>
    <w:rsid w:val="001B32F9"/>
    <w:rsid w:val="001B3808"/>
    <w:rsid w:val="001B3E47"/>
    <w:rsid w:val="001B5CF6"/>
    <w:rsid w:val="001B6137"/>
    <w:rsid w:val="001B68B8"/>
    <w:rsid w:val="001B7A23"/>
    <w:rsid w:val="001B7F40"/>
    <w:rsid w:val="001C0C28"/>
    <w:rsid w:val="001C0DC8"/>
    <w:rsid w:val="001C22E1"/>
    <w:rsid w:val="001C25E4"/>
    <w:rsid w:val="001C3B10"/>
    <w:rsid w:val="001C444F"/>
    <w:rsid w:val="001C62B8"/>
    <w:rsid w:val="001C7149"/>
    <w:rsid w:val="001C715E"/>
    <w:rsid w:val="001C74FE"/>
    <w:rsid w:val="001C7964"/>
    <w:rsid w:val="001D07D1"/>
    <w:rsid w:val="001D102D"/>
    <w:rsid w:val="001D2AAB"/>
    <w:rsid w:val="001D2E42"/>
    <w:rsid w:val="001D34EE"/>
    <w:rsid w:val="001D3CEF"/>
    <w:rsid w:val="001D3D24"/>
    <w:rsid w:val="001D3E43"/>
    <w:rsid w:val="001D4B2E"/>
    <w:rsid w:val="001D523F"/>
    <w:rsid w:val="001D52AA"/>
    <w:rsid w:val="001D5C07"/>
    <w:rsid w:val="001D7B60"/>
    <w:rsid w:val="001E00A1"/>
    <w:rsid w:val="001E2C94"/>
    <w:rsid w:val="001E3591"/>
    <w:rsid w:val="001E3C50"/>
    <w:rsid w:val="001E3F2B"/>
    <w:rsid w:val="001E42D5"/>
    <w:rsid w:val="001E4AAB"/>
    <w:rsid w:val="001E535B"/>
    <w:rsid w:val="001E65BF"/>
    <w:rsid w:val="001E669A"/>
    <w:rsid w:val="001E7707"/>
    <w:rsid w:val="001E7A63"/>
    <w:rsid w:val="001F04A4"/>
    <w:rsid w:val="001F3892"/>
    <w:rsid w:val="001F38B4"/>
    <w:rsid w:val="001F3E1D"/>
    <w:rsid w:val="001F4627"/>
    <w:rsid w:val="001F474B"/>
    <w:rsid w:val="001F4F81"/>
    <w:rsid w:val="001F5AF9"/>
    <w:rsid w:val="001F5B08"/>
    <w:rsid w:val="001F7294"/>
    <w:rsid w:val="001F736A"/>
    <w:rsid w:val="001F7AB8"/>
    <w:rsid w:val="002002F2"/>
    <w:rsid w:val="00203157"/>
    <w:rsid w:val="00203CA6"/>
    <w:rsid w:val="0020456D"/>
    <w:rsid w:val="00206320"/>
    <w:rsid w:val="002065FA"/>
    <w:rsid w:val="00206EBC"/>
    <w:rsid w:val="002076A0"/>
    <w:rsid w:val="00211231"/>
    <w:rsid w:val="0021597B"/>
    <w:rsid w:val="00215B1A"/>
    <w:rsid w:val="00215C7F"/>
    <w:rsid w:val="00216C72"/>
    <w:rsid w:val="00216F57"/>
    <w:rsid w:val="0021707E"/>
    <w:rsid w:val="0021736D"/>
    <w:rsid w:val="00217F26"/>
    <w:rsid w:val="00217F3C"/>
    <w:rsid w:val="00220007"/>
    <w:rsid w:val="002208CD"/>
    <w:rsid w:val="00221A16"/>
    <w:rsid w:val="0022234C"/>
    <w:rsid w:val="002227E0"/>
    <w:rsid w:val="00222988"/>
    <w:rsid w:val="00223AFB"/>
    <w:rsid w:val="0022479F"/>
    <w:rsid w:val="00224A1C"/>
    <w:rsid w:val="00224B3C"/>
    <w:rsid w:val="00224F18"/>
    <w:rsid w:val="00225A18"/>
    <w:rsid w:val="00226F3C"/>
    <w:rsid w:val="00226F5A"/>
    <w:rsid w:val="00226FD9"/>
    <w:rsid w:val="0022713B"/>
    <w:rsid w:val="00227C38"/>
    <w:rsid w:val="00227CF9"/>
    <w:rsid w:val="00227F2D"/>
    <w:rsid w:val="002322ED"/>
    <w:rsid w:val="002323D0"/>
    <w:rsid w:val="00232BC2"/>
    <w:rsid w:val="00232FE3"/>
    <w:rsid w:val="00234A81"/>
    <w:rsid w:val="0023654A"/>
    <w:rsid w:val="0023663D"/>
    <w:rsid w:val="00237ADA"/>
    <w:rsid w:val="002400EB"/>
    <w:rsid w:val="002407AB"/>
    <w:rsid w:val="0024082E"/>
    <w:rsid w:val="00243993"/>
    <w:rsid w:val="00243FD7"/>
    <w:rsid w:val="0024419C"/>
    <w:rsid w:val="00244272"/>
    <w:rsid w:val="00245CBE"/>
    <w:rsid w:val="00247C03"/>
    <w:rsid w:val="00251E1B"/>
    <w:rsid w:val="00253456"/>
    <w:rsid w:val="00255BC9"/>
    <w:rsid w:val="00255C9A"/>
    <w:rsid w:val="00256A30"/>
    <w:rsid w:val="00256C65"/>
    <w:rsid w:val="00256DBA"/>
    <w:rsid w:val="002570B8"/>
    <w:rsid w:val="0025734A"/>
    <w:rsid w:val="00260474"/>
    <w:rsid w:val="002628D8"/>
    <w:rsid w:val="0026342B"/>
    <w:rsid w:val="00264D10"/>
    <w:rsid w:val="002657DC"/>
    <w:rsid w:val="0026580E"/>
    <w:rsid w:val="002665BC"/>
    <w:rsid w:val="00266B6B"/>
    <w:rsid w:val="00267247"/>
    <w:rsid w:val="00270A33"/>
    <w:rsid w:val="00270DC5"/>
    <w:rsid w:val="002722FA"/>
    <w:rsid w:val="00272AE5"/>
    <w:rsid w:val="002736DA"/>
    <w:rsid w:val="00273B4E"/>
    <w:rsid w:val="00274C9F"/>
    <w:rsid w:val="00275B14"/>
    <w:rsid w:val="00275F47"/>
    <w:rsid w:val="00276648"/>
    <w:rsid w:val="00276838"/>
    <w:rsid w:val="00276E95"/>
    <w:rsid w:val="00277058"/>
    <w:rsid w:val="0028003B"/>
    <w:rsid w:val="00280A96"/>
    <w:rsid w:val="0028144B"/>
    <w:rsid w:val="002818CD"/>
    <w:rsid w:val="002827E9"/>
    <w:rsid w:val="00283029"/>
    <w:rsid w:val="0028379D"/>
    <w:rsid w:val="00283DCC"/>
    <w:rsid w:val="00284294"/>
    <w:rsid w:val="002845DA"/>
    <w:rsid w:val="0028494F"/>
    <w:rsid w:val="0028660B"/>
    <w:rsid w:val="002877C4"/>
    <w:rsid w:val="0029323D"/>
    <w:rsid w:val="00294904"/>
    <w:rsid w:val="00294A7C"/>
    <w:rsid w:val="00294FFB"/>
    <w:rsid w:val="002954AA"/>
    <w:rsid w:val="0029743D"/>
    <w:rsid w:val="002A0E73"/>
    <w:rsid w:val="002A136D"/>
    <w:rsid w:val="002A13BE"/>
    <w:rsid w:val="002A2892"/>
    <w:rsid w:val="002A3299"/>
    <w:rsid w:val="002A3945"/>
    <w:rsid w:val="002A3BDA"/>
    <w:rsid w:val="002A5021"/>
    <w:rsid w:val="002A5ACF"/>
    <w:rsid w:val="002A685B"/>
    <w:rsid w:val="002A6D8F"/>
    <w:rsid w:val="002A6DF2"/>
    <w:rsid w:val="002A7350"/>
    <w:rsid w:val="002A7AA7"/>
    <w:rsid w:val="002B0592"/>
    <w:rsid w:val="002B1791"/>
    <w:rsid w:val="002B282A"/>
    <w:rsid w:val="002B4414"/>
    <w:rsid w:val="002B4AF0"/>
    <w:rsid w:val="002B552C"/>
    <w:rsid w:val="002B5748"/>
    <w:rsid w:val="002B6534"/>
    <w:rsid w:val="002B6567"/>
    <w:rsid w:val="002B660F"/>
    <w:rsid w:val="002B736F"/>
    <w:rsid w:val="002C1619"/>
    <w:rsid w:val="002C1B23"/>
    <w:rsid w:val="002C2C30"/>
    <w:rsid w:val="002C367A"/>
    <w:rsid w:val="002C3F0A"/>
    <w:rsid w:val="002C400C"/>
    <w:rsid w:val="002C57DB"/>
    <w:rsid w:val="002C5A3B"/>
    <w:rsid w:val="002C68F8"/>
    <w:rsid w:val="002C7AA4"/>
    <w:rsid w:val="002D0068"/>
    <w:rsid w:val="002D0B3F"/>
    <w:rsid w:val="002D1FCD"/>
    <w:rsid w:val="002D203F"/>
    <w:rsid w:val="002D2165"/>
    <w:rsid w:val="002D2595"/>
    <w:rsid w:val="002D31F0"/>
    <w:rsid w:val="002D410A"/>
    <w:rsid w:val="002D4835"/>
    <w:rsid w:val="002D5834"/>
    <w:rsid w:val="002D5E2B"/>
    <w:rsid w:val="002D632C"/>
    <w:rsid w:val="002D6644"/>
    <w:rsid w:val="002D69C4"/>
    <w:rsid w:val="002D6C5B"/>
    <w:rsid w:val="002D6EC0"/>
    <w:rsid w:val="002D759C"/>
    <w:rsid w:val="002E014C"/>
    <w:rsid w:val="002E0323"/>
    <w:rsid w:val="002E0590"/>
    <w:rsid w:val="002E0720"/>
    <w:rsid w:val="002E09AD"/>
    <w:rsid w:val="002E0C97"/>
    <w:rsid w:val="002E1AAD"/>
    <w:rsid w:val="002E1F28"/>
    <w:rsid w:val="002E2B5C"/>
    <w:rsid w:val="002E34E8"/>
    <w:rsid w:val="002E37C1"/>
    <w:rsid w:val="002E3831"/>
    <w:rsid w:val="002E3EB0"/>
    <w:rsid w:val="002E68FF"/>
    <w:rsid w:val="002E7848"/>
    <w:rsid w:val="002E785A"/>
    <w:rsid w:val="002F0AF9"/>
    <w:rsid w:val="002F1CF1"/>
    <w:rsid w:val="002F3133"/>
    <w:rsid w:val="002F31BB"/>
    <w:rsid w:val="002F3607"/>
    <w:rsid w:val="002F4BB4"/>
    <w:rsid w:val="002F522D"/>
    <w:rsid w:val="002F5E95"/>
    <w:rsid w:val="002F64D2"/>
    <w:rsid w:val="002F653C"/>
    <w:rsid w:val="0030065C"/>
    <w:rsid w:val="00302A9D"/>
    <w:rsid w:val="00302C7D"/>
    <w:rsid w:val="00302E3D"/>
    <w:rsid w:val="00302F33"/>
    <w:rsid w:val="0030345C"/>
    <w:rsid w:val="00303603"/>
    <w:rsid w:val="003059BD"/>
    <w:rsid w:val="00306187"/>
    <w:rsid w:val="00306A01"/>
    <w:rsid w:val="00310C84"/>
    <w:rsid w:val="00310FDC"/>
    <w:rsid w:val="00311267"/>
    <w:rsid w:val="003112BA"/>
    <w:rsid w:val="00314D7B"/>
    <w:rsid w:val="003150B0"/>
    <w:rsid w:val="003152E9"/>
    <w:rsid w:val="003159AF"/>
    <w:rsid w:val="00315CEA"/>
    <w:rsid w:val="003162EA"/>
    <w:rsid w:val="003175BC"/>
    <w:rsid w:val="00317908"/>
    <w:rsid w:val="003179A7"/>
    <w:rsid w:val="00320DE1"/>
    <w:rsid w:val="003216B3"/>
    <w:rsid w:val="0032188E"/>
    <w:rsid w:val="003231B2"/>
    <w:rsid w:val="00323553"/>
    <w:rsid w:val="003236BA"/>
    <w:rsid w:val="0032388B"/>
    <w:rsid w:val="0032499E"/>
    <w:rsid w:val="00326D2F"/>
    <w:rsid w:val="00326D7B"/>
    <w:rsid w:val="00327800"/>
    <w:rsid w:val="00327AC9"/>
    <w:rsid w:val="00330CE2"/>
    <w:rsid w:val="00330F43"/>
    <w:rsid w:val="00330FC7"/>
    <w:rsid w:val="00330FED"/>
    <w:rsid w:val="003313E0"/>
    <w:rsid w:val="00331B61"/>
    <w:rsid w:val="00331B81"/>
    <w:rsid w:val="00331C13"/>
    <w:rsid w:val="00333ACC"/>
    <w:rsid w:val="00334814"/>
    <w:rsid w:val="00336644"/>
    <w:rsid w:val="00336DC9"/>
    <w:rsid w:val="00337662"/>
    <w:rsid w:val="00337BB0"/>
    <w:rsid w:val="00340BB4"/>
    <w:rsid w:val="00341527"/>
    <w:rsid w:val="00341DBC"/>
    <w:rsid w:val="003423B7"/>
    <w:rsid w:val="00342BED"/>
    <w:rsid w:val="00345B78"/>
    <w:rsid w:val="00345EE3"/>
    <w:rsid w:val="00346544"/>
    <w:rsid w:val="00347CB5"/>
    <w:rsid w:val="003502A4"/>
    <w:rsid w:val="003503E7"/>
    <w:rsid w:val="0035211E"/>
    <w:rsid w:val="003526E9"/>
    <w:rsid w:val="00353A50"/>
    <w:rsid w:val="00354D38"/>
    <w:rsid w:val="00354E61"/>
    <w:rsid w:val="00355988"/>
    <w:rsid w:val="00355FA7"/>
    <w:rsid w:val="00356090"/>
    <w:rsid w:val="003562DF"/>
    <w:rsid w:val="003606BC"/>
    <w:rsid w:val="0036161E"/>
    <w:rsid w:val="0036393B"/>
    <w:rsid w:val="003652DA"/>
    <w:rsid w:val="00365B2A"/>
    <w:rsid w:val="00366977"/>
    <w:rsid w:val="00367EF1"/>
    <w:rsid w:val="003700C1"/>
    <w:rsid w:val="0037079B"/>
    <w:rsid w:val="00370F8E"/>
    <w:rsid w:val="00371371"/>
    <w:rsid w:val="00373FC6"/>
    <w:rsid w:val="00374617"/>
    <w:rsid w:val="0037520E"/>
    <w:rsid w:val="003806E6"/>
    <w:rsid w:val="003813A5"/>
    <w:rsid w:val="0038142E"/>
    <w:rsid w:val="00382246"/>
    <w:rsid w:val="003832E3"/>
    <w:rsid w:val="00383CD1"/>
    <w:rsid w:val="00384063"/>
    <w:rsid w:val="003844DA"/>
    <w:rsid w:val="00384A50"/>
    <w:rsid w:val="003850E6"/>
    <w:rsid w:val="003871E4"/>
    <w:rsid w:val="00387E55"/>
    <w:rsid w:val="00390C7A"/>
    <w:rsid w:val="003915F4"/>
    <w:rsid w:val="00393610"/>
    <w:rsid w:val="003947CF"/>
    <w:rsid w:val="0039493E"/>
    <w:rsid w:val="00394DFF"/>
    <w:rsid w:val="00396702"/>
    <w:rsid w:val="00397584"/>
    <w:rsid w:val="00397692"/>
    <w:rsid w:val="003A0930"/>
    <w:rsid w:val="003A21AC"/>
    <w:rsid w:val="003A28D7"/>
    <w:rsid w:val="003A2F06"/>
    <w:rsid w:val="003A33AD"/>
    <w:rsid w:val="003A4017"/>
    <w:rsid w:val="003A7775"/>
    <w:rsid w:val="003A7E0B"/>
    <w:rsid w:val="003A7FFB"/>
    <w:rsid w:val="003B04FA"/>
    <w:rsid w:val="003B0B7D"/>
    <w:rsid w:val="003B0BE8"/>
    <w:rsid w:val="003B1671"/>
    <w:rsid w:val="003B2110"/>
    <w:rsid w:val="003B408E"/>
    <w:rsid w:val="003B4685"/>
    <w:rsid w:val="003B5E87"/>
    <w:rsid w:val="003B5F0F"/>
    <w:rsid w:val="003B6BB4"/>
    <w:rsid w:val="003B6DA9"/>
    <w:rsid w:val="003B6EFC"/>
    <w:rsid w:val="003C0769"/>
    <w:rsid w:val="003C15D9"/>
    <w:rsid w:val="003C2636"/>
    <w:rsid w:val="003C2941"/>
    <w:rsid w:val="003C3430"/>
    <w:rsid w:val="003C3752"/>
    <w:rsid w:val="003C393D"/>
    <w:rsid w:val="003C41F6"/>
    <w:rsid w:val="003C4F37"/>
    <w:rsid w:val="003C5EEA"/>
    <w:rsid w:val="003C5FD1"/>
    <w:rsid w:val="003C6DE6"/>
    <w:rsid w:val="003C745B"/>
    <w:rsid w:val="003C79BE"/>
    <w:rsid w:val="003C7A68"/>
    <w:rsid w:val="003C7F54"/>
    <w:rsid w:val="003D00EB"/>
    <w:rsid w:val="003D0A08"/>
    <w:rsid w:val="003D0D72"/>
    <w:rsid w:val="003D1570"/>
    <w:rsid w:val="003D160B"/>
    <w:rsid w:val="003D2D90"/>
    <w:rsid w:val="003D2FDD"/>
    <w:rsid w:val="003D4886"/>
    <w:rsid w:val="003D6154"/>
    <w:rsid w:val="003D62FF"/>
    <w:rsid w:val="003D7A36"/>
    <w:rsid w:val="003E05AB"/>
    <w:rsid w:val="003E0CFC"/>
    <w:rsid w:val="003E0DEB"/>
    <w:rsid w:val="003E14CA"/>
    <w:rsid w:val="003E2086"/>
    <w:rsid w:val="003E3C75"/>
    <w:rsid w:val="003E6976"/>
    <w:rsid w:val="003E709F"/>
    <w:rsid w:val="003E7ED8"/>
    <w:rsid w:val="003F02CE"/>
    <w:rsid w:val="003F0338"/>
    <w:rsid w:val="003F0B18"/>
    <w:rsid w:val="003F130A"/>
    <w:rsid w:val="003F254B"/>
    <w:rsid w:val="003F2BAC"/>
    <w:rsid w:val="003F358F"/>
    <w:rsid w:val="003F3AA7"/>
    <w:rsid w:val="003F4E81"/>
    <w:rsid w:val="003F5AF3"/>
    <w:rsid w:val="003F67A1"/>
    <w:rsid w:val="003F7A1A"/>
    <w:rsid w:val="00401301"/>
    <w:rsid w:val="00402E50"/>
    <w:rsid w:val="004030E6"/>
    <w:rsid w:val="00403298"/>
    <w:rsid w:val="00403D57"/>
    <w:rsid w:val="00403F45"/>
    <w:rsid w:val="0040400E"/>
    <w:rsid w:val="00404F51"/>
    <w:rsid w:val="00405170"/>
    <w:rsid w:val="00410143"/>
    <w:rsid w:val="004106C4"/>
    <w:rsid w:val="00410904"/>
    <w:rsid w:val="004109DC"/>
    <w:rsid w:val="004109F3"/>
    <w:rsid w:val="004115C3"/>
    <w:rsid w:val="00413FBD"/>
    <w:rsid w:val="00414835"/>
    <w:rsid w:val="00414ED5"/>
    <w:rsid w:val="00417A93"/>
    <w:rsid w:val="00417B82"/>
    <w:rsid w:val="00420694"/>
    <w:rsid w:val="00420719"/>
    <w:rsid w:val="00420E00"/>
    <w:rsid w:val="00421106"/>
    <w:rsid w:val="004214D8"/>
    <w:rsid w:val="00421BD1"/>
    <w:rsid w:val="0042224A"/>
    <w:rsid w:val="004231ED"/>
    <w:rsid w:val="00423EDC"/>
    <w:rsid w:val="004253D1"/>
    <w:rsid w:val="004259E5"/>
    <w:rsid w:val="00425B87"/>
    <w:rsid w:val="00426047"/>
    <w:rsid w:val="00426997"/>
    <w:rsid w:val="00430DA3"/>
    <w:rsid w:val="00430F69"/>
    <w:rsid w:val="00431804"/>
    <w:rsid w:val="00432BF4"/>
    <w:rsid w:val="004335E0"/>
    <w:rsid w:val="00433B06"/>
    <w:rsid w:val="00433BD7"/>
    <w:rsid w:val="004348E1"/>
    <w:rsid w:val="00437247"/>
    <w:rsid w:val="00440C37"/>
    <w:rsid w:val="00440DC3"/>
    <w:rsid w:val="00442AB0"/>
    <w:rsid w:val="00443A91"/>
    <w:rsid w:val="00443C44"/>
    <w:rsid w:val="00443D09"/>
    <w:rsid w:val="00443E88"/>
    <w:rsid w:val="0044437A"/>
    <w:rsid w:val="0044443B"/>
    <w:rsid w:val="00444DE3"/>
    <w:rsid w:val="00445046"/>
    <w:rsid w:val="00445D8B"/>
    <w:rsid w:val="004477D7"/>
    <w:rsid w:val="00447C86"/>
    <w:rsid w:val="00447F50"/>
    <w:rsid w:val="0045043D"/>
    <w:rsid w:val="00450667"/>
    <w:rsid w:val="00450BB8"/>
    <w:rsid w:val="00450F5E"/>
    <w:rsid w:val="00451554"/>
    <w:rsid w:val="0045214C"/>
    <w:rsid w:val="00452A59"/>
    <w:rsid w:val="00452C65"/>
    <w:rsid w:val="004530E5"/>
    <w:rsid w:val="0045440B"/>
    <w:rsid w:val="00454E0A"/>
    <w:rsid w:val="00454FF6"/>
    <w:rsid w:val="0045574E"/>
    <w:rsid w:val="00456DF2"/>
    <w:rsid w:val="00457609"/>
    <w:rsid w:val="0046133C"/>
    <w:rsid w:val="00461E2E"/>
    <w:rsid w:val="00462400"/>
    <w:rsid w:val="004627B1"/>
    <w:rsid w:val="00462FC7"/>
    <w:rsid w:val="004630CE"/>
    <w:rsid w:val="00463BB6"/>
    <w:rsid w:val="00464858"/>
    <w:rsid w:val="00464A6E"/>
    <w:rsid w:val="0046592A"/>
    <w:rsid w:val="00467EC5"/>
    <w:rsid w:val="00471E5C"/>
    <w:rsid w:val="00473DE5"/>
    <w:rsid w:val="0047467C"/>
    <w:rsid w:val="00474CCA"/>
    <w:rsid w:val="00474F06"/>
    <w:rsid w:val="00475C86"/>
    <w:rsid w:val="00475EAD"/>
    <w:rsid w:val="004760F6"/>
    <w:rsid w:val="0047627E"/>
    <w:rsid w:val="004763DA"/>
    <w:rsid w:val="00476A58"/>
    <w:rsid w:val="00477E97"/>
    <w:rsid w:val="004815F5"/>
    <w:rsid w:val="0048212F"/>
    <w:rsid w:val="0048279B"/>
    <w:rsid w:val="00483169"/>
    <w:rsid w:val="004833C0"/>
    <w:rsid w:val="00483995"/>
    <w:rsid w:val="004840D3"/>
    <w:rsid w:val="00484A9D"/>
    <w:rsid w:val="00484D24"/>
    <w:rsid w:val="004872AE"/>
    <w:rsid w:val="004873D4"/>
    <w:rsid w:val="00487A1C"/>
    <w:rsid w:val="0049114C"/>
    <w:rsid w:val="004913A5"/>
    <w:rsid w:val="00491F5F"/>
    <w:rsid w:val="004920DE"/>
    <w:rsid w:val="00492419"/>
    <w:rsid w:val="004927D5"/>
    <w:rsid w:val="00493793"/>
    <w:rsid w:val="0049508B"/>
    <w:rsid w:val="004956B0"/>
    <w:rsid w:val="00495FDA"/>
    <w:rsid w:val="004960F9"/>
    <w:rsid w:val="00496C88"/>
    <w:rsid w:val="00497492"/>
    <w:rsid w:val="00497DDC"/>
    <w:rsid w:val="00497EA8"/>
    <w:rsid w:val="004A06D7"/>
    <w:rsid w:val="004A0825"/>
    <w:rsid w:val="004A1867"/>
    <w:rsid w:val="004A1A20"/>
    <w:rsid w:val="004A3F4F"/>
    <w:rsid w:val="004A48D8"/>
    <w:rsid w:val="004A502C"/>
    <w:rsid w:val="004A6FDF"/>
    <w:rsid w:val="004B1AB6"/>
    <w:rsid w:val="004B21C9"/>
    <w:rsid w:val="004B24E6"/>
    <w:rsid w:val="004B259D"/>
    <w:rsid w:val="004B28BD"/>
    <w:rsid w:val="004B2B08"/>
    <w:rsid w:val="004B3A6F"/>
    <w:rsid w:val="004B3C6A"/>
    <w:rsid w:val="004B566C"/>
    <w:rsid w:val="004B66B6"/>
    <w:rsid w:val="004B704D"/>
    <w:rsid w:val="004C0DEC"/>
    <w:rsid w:val="004C160F"/>
    <w:rsid w:val="004C1E7E"/>
    <w:rsid w:val="004C2AEC"/>
    <w:rsid w:val="004C3331"/>
    <w:rsid w:val="004C3590"/>
    <w:rsid w:val="004C53E4"/>
    <w:rsid w:val="004C61DB"/>
    <w:rsid w:val="004C7460"/>
    <w:rsid w:val="004C7A5A"/>
    <w:rsid w:val="004D0192"/>
    <w:rsid w:val="004D0E7B"/>
    <w:rsid w:val="004D1C5F"/>
    <w:rsid w:val="004D25CB"/>
    <w:rsid w:val="004D29C4"/>
    <w:rsid w:val="004D30A1"/>
    <w:rsid w:val="004D3CB7"/>
    <w:rsid w:val="004D4BDB"/>
    <w:rsid w:val="004D4EE6"/>
    <w:rsid w:val="004D7679"/>
    <w:rsid w:val="004E0185"/>
    <w:rsid w:val="004E090F"/>
    <w:rsid w:val="004E1285"/>
    <w:rsid w:val="004E213A"/>
    <w:rsid w:val="004E2F92"/>
    <w:rsid w:val="004E53A5"/>
    <w:rsid w:val="004E6058"/>
    <w:rsid w:val="004E6184"/>
    <w:rsid w:val="004E7177"/>
    <w:rsid w:val="004F0540"/>
    <w:rsid w:val="004F0E9D"/>
    <w:rsid w:val="004F201B"/>
    <w:rsid w:val="004F29C9"/>
    <w:rsid w:val="004F2E29"/>
    <w:rsid w:val="004F323D"/>
    <w:rsid w:val="004F4017"/>
    <w:rsid w:val="004F4156"/>
    <w:rsid w:val="004F422F"/>
    <w:rsid w:val="004F439C"/>
    <w:rsid w:val="004F4DED"/>
    <w:rsid w:val="004F5167"/>
    <w:rsid w:val="004F5D89"/>
    <w:rsid w:val="004F7004"/>
    <w:rsid w:val="00500D15"/>
    <w:rsid w:val="00501051"/>
    <w:rsid w:val="00501390"/>
    <w:rsid w:val="005017CF"/>
    <w:rsid w:val="00501E0E"/>
    <w:rsid w:val="005024F6"/>
    <w:rsid w:val="00502B7F"/>
    <w:rsid w:val="00502BE2"/>
    <w:rsid w:val="00502D42"/>
    <w:rsid w:val="00503278"/>
    <w:rsid w:val="0050353D"/>
    <w:rsid w:val="0050540B"/>
    <w:rsid w:val="005057F0"/>
    <w:rsid w:val="00505E2B"/>
    <w:rsid w:val="00510188"/>
    <w:rsid w:val="00510317"/>
    <w:rsid w:val="00510870"/>
    <w:rsid w:val="005114AA"/>
    <w:rsid w:val="00511734"/>
    <w:rsid w:val="00512431"/>
    <w:rsid w:val="00512DAF"/>
    <w:rsid w:val="00512FD0"/>
    <w:rsid w:val="00513438"/>
    <w:rsid w:val="0051455D"/>
    <w:rsid w:val="0051460F"/>
    <w:rsid w:val="00514D55"/>
    <w:rsid w:val="00514E9C"/>
    <w:rsid w:val="005152B6"/>
    <w:rsid w:val="00517F56"/>
    <w:rsid w:val="0052202E"/>
    <w:rsid w:val="0052238A"/>
    <w:rsid w:val="00523C48"/>
    <w:rsid w:val="005245DB"/>
    <w:rsid w:val="005268E2"/>
    <w:rsid w:val="0052690D"/>
    <w:rsid w:val="00526C53"/>
    <w:rsid w:val="00526F08"/>
    <w:rsid w:val="0053061C"/>
    <w:rsid w:val="00532BA0"/>
    <w:rsid w:val="005332C2"/>
    <w:rsid w:val="00535F3B"/>
    <w:rsid w:val="00536460"/>
    <w:rsid w:val="005370AC"/>
    <w:rsid w:val="00537D4C"/>
    <w:rsid w:val="00542A1B"/>
    <w:rsid w:val="005433B3"/>
    <w:rsid w:val="00544608"/>
    <w:rsid w:val="005455DF"/>
    <w:rsid w:val="0054602A"/>
    <w:rsid w:val="00547C6F"/>
    <w:rsid w:val="005501AA"/>
    <w:rsid w:val="00550F2B"/>
    <w:rsid w:val="00552796"/>
    <w:rsid w:val="00553653"/>
    <w:rsid w:val="00553DE2"/>
    <w:rsid w:val="00554430"/>
    <w:rsid w:val="0055505F"/>
    <w:rsid w:val="00555FA7"/>
    <w:rsid w:val="0055620B"/>
    <w:rsid w:val="00556C79"/>
    <w:rsid w:val="00561841"/>
    <w:rsid w:val="00562079"/>
    <w:rsid w:val="00562FB4"/>
    <w:rsid w:val="00564168"/>
    <w:rsid w:val="005647FC"/>
    <w:rsid w:val="00565079"/>
    <w:rsid w:val="00565EC1"/>
    <w:rsid w:val="00567AB0"/>
    <w:rsid w:val="00567D75"/>
    <w:rsid w:val="005705BF"/>
    <w:rsid w:val="005711F3"/>
    <w:rsid w:val="00572AFE"/>
    <w:rsid w:val="00574117"/>
    <w:rsid w:val="0057425A"/>
    <w:rsid w:val="00575039"/>
    <w:rsid w:val="00575199"/>
    <w:rsid w:val="0057734F"/>
    <w:rsid w:val="00581582"/>
    <w:rsid w:val="00581846"/>
    <w:rsid w:val="005821A5"/>
    <w:rsid w:val="005822CA"/>
    <w:rsid w:val="00582B81"/>
    <w:rsid w:val="005837D5"/>
    <w:rsid w:val="00583B59"/>
    <w:rsid w:val="00583EC9"/>
    <w:rsid w:val="005844A7"/>
    <w:rsid w:val="00585658"/>
    <w:rsid w:val="00585D0B"/>
    <w:rsid w:val="00586F87"/>
    <w:rsid w:val="00587359"/>
    <w:rsid w:val="0058763C"/>
    <w:rsid w:val="00587FB0"/>
    <w:rsid w:val="0059005B"/>
    <w:rsid w:val="005902AC"/>
    <w:rsid w:val="005903BF"/>
    <w:rsid w:val="00590CA8"/>
    <w:rsid w:val="00590D76"/>
    <w:rsid w:val="0059160A"/>
    <w:rsid w:val="00591D82"/>
    <w:rsid w:val="00592A42"/>
    <w:rsid w:val="0059572B"/>
    <w:rsid w:val="00597048"/>
    <w:rsid w:val="00597910"/>
    <w:rsid w:val="005979D0"/>
    <w:rsid w:val="005A094A"/>
    <w:rsid w:val="005A30F3"/>
    <w:rsid w:val="005A391D"/>
    <w:rsid w:val="005A3EE3"/>
    <w:rsid w:val="005A4BD1"/>
    <w:rsid w:val="005A614C"/>
    <w:rsid w:val="005A6C46"/>
    <w:rsid w:val="005A6F62"/>
    <w:rsid w:val="005B0C95"/>
    <w:rsid w:val="005B0F7E"/>
    <w:rsid w:val="005B29BC"/>
    <w:rsid w:val="005B3FE4"/>
    <w:rsid w:val="005B4838"/>
    <w:rsid w:val="005B4CD7"/>
    <w:rsid w:val="005B4ED6"/>
    <w:rsid w:val="005B6387"/>
    <w:rsid w:val="005C1475"/>
    <w:rsid w:val="005C148A"/>
    <w:rsid w:val="005C2164"/>
    <w:rsid w:val="005C4B6A"/>
    <w:rsid w:val="005C4D23"/>
    <w:rsid w:val="005D04EF"/>
    <w:rsid w:val="005D0F24"/>
    <w:rsid w:val="005D1C59"/>
    <w:rsid w:val="005D2001"/>
    <w:rsid w:val="005D2527"/>
    <w:rsid w:val="005D33E8"/>
    <w:rsid w:val="005D37A1"/>
    <w:rsid w:val="005D4C2B"/>
    <w:rsid w:val="005D5C95"/>
    <w:rsid w:val="005D5F05"/>
    <w:rsid w:val="005D6446"/>
    <w:rsid w:val="005D76A9"/>
    <w:rsid w:val="005E0730"/>
    <w:rsid w:val="005E09F1"/>
    <w:rsid w:val="005E2622"/>
    <w:rsid w:val="005E30D8"/>
    <w:rsid w:val="005E3319"/>
    <w:rsid w:val="005E3D03"/>
    <w:rsid w:val="005E4958"/>
    <w:rsid w:val="005E541C"/>
    <w:rsid w:val="005E5F1D"/>
    <w:rsid w:val="005E6A22"/>
    <w:rsid w:val="005E7475"/>
    <w:rsid w:val="005E76C4"/>
    <w:rsid w:val="005F14DB"/>
    <w:rsid w:val="005F17A8"/>
    <w:rsid w:val="005F20B8"/>
    <w:rsid w:val="005F2AFE"/>
    <w:rsid w:val="005F3010"/>
    <w:rsid w:val="005F3443"/>
    <w:rsid w:val="005F3707"/>
    <w:rsid w:val="005F3809"/>
    <w:rsid w:val="005F3C31"/>
    <w:rsid w:val="005F56B2"/>
    <w:rsid w:val="005F6524"/>
    <w:rsid w:val="00600272"/>
    <w:rsid w:val="0060030C"/>
    <w:rsid w:val="0060074D"/>
    <w:rsid w:val="00600AE5"/>
    <w:rsid w:val="00600ED8"/>
    <w:rsid w:val="0060124E"/>
    <w:rsid w:val="00601542"/>
    <w:rsid w:val="00601C55"/>
    <w:rsid w:val="006029A7"/>
    <w:rsid w:val="00602FA4"/>
    <w:rsid w:val="006031C1"/>
    <w:rsid w:val="00603566"/>
    <w:rsid w:val="00603A1B"/>
    <w:rsid w:val="0060400D"/>
    <w:rsid w:val="006046FA"/>
    <w:rsid w:val="00604727"/>
    <w:rsid w:val="00605852"/>
    <w:rsid w:val="00605992"/>
    <w:rsid w:val="00605CF0"/>
    <w:rsid w:val="006061F5"/>
    <w:rsid w:val="00607314"/>
    <w:rsid w:val="00607B6D"/>
    <w:rsid w:val="006110FC"/>
    <w:rsid w:val="006119BD"/>
    <w:rsid w:val="00611AF8"/>
    <w:rsid w:val="00612502"/>
    <w:rsid w:val="0061287A"/>
    <w:rsid w:val="006140D7"/>
    <w:rsid w:val="00614579"/>
    <w:rsid w:val="0061575D"/>
    <w:rsid w:val="00615ED6"/>
    <w:rsid w:val="00616038"/>
    <w:rsid w:val="006160BA"/>
    <w:rsid w:val="00616FFB"/>
    <w:rsid w:val="006176A3"/>
    <w:rsid w:val="00617D7A"/>
    <w:rsid w:val="00620033"/>
    <w:rsid w:val="00620ADB"/>
    <w:rsid w:val="00625580"/>
    <w:rsid w:val="0062576E"/>
    <w:rsid w:val="00626ED4"/>
    <w:rsid w:val="00627285"/>
    <w:rsid w:val="00627576"/>
    <w:rsid w:val="00633084"/>
    <w:rsid w:val="00633CA1"/>
    <w:rsid w:val="00633D68"/>
    <w:rsid w:val="0063486B"/>
    <w:rsid w:val="00634B6A"/>
    <w:rsid w:val="00635908"/>
    <w:rsid w:val="00635B1E"/>
    <w:rsid w:val="006363B9"/>
    <w:rsid w:val="00637B5E"/>
    <w:rsid w:val="006401F9"/>
    <w:rsid w:val="006403A3"/>
    <w:rsid w:val="00642B32"/>
    <w:rsid w:val="0064356D"/>
    <w:rsid w:val="00644D37"/>
    <w:rsid w:val="00645233"/>
    <w:rsid w:val="00645859"/>
    <w:rsid w:val="00646DBB"/>
    <w:rsid w:val="006471C8"/>
    <w:rsid w:val="0064751A"/>
    <w:rsid w:val="00647810"/>
    <w:rsid w:val="00651ED8"/>
    <w:rsid w:val="00653913"/>
    <w:rsid w:val="00653AE8"/>
    <w:rsid w:val="00654AAC"/>
    <w:rsid w:val="0065595C"/>
    <w:rsid w:val="00655CD7"/>
    <w:rsid w:val="00655D2D"/>
    <w:rsid w:val="0065674B"/>
    <w:rsid w:val="00657866"/>
    <w:rsid w:val="00657A45"/>
    <w:rsid w:val="00657CD6"/>
    <w:rsid w:val="00660F46"/>
    <w:rsid w:val="006619AE"/>
    <w:rsid w:val="00666E22"/>
    <w:rsid w:val="00667C6A"/>
    <w:rsid w:val="00667F93"/>
    <w:rsid w:val="006701CE"/>
    <w:rsid w:val="0067128F"/>
    <w:rsid w:val="00671C23"/>
    <w:rsid w:val="00671DD6"/>
    <w:rsid w:val="00672554"/>
    <w:rsid w:val="00672852"/>
    <w:rsid w:val="00672C67"/>
    <w:rsid w:val="00672D15"/>
    <w:rsid w:val="0067388F"/>
    <w:rsid w:val="00673E17"/>
    <w:rsid w:val="006743D6"/>
    <w:rsid w:val="006750C3"/>
    <w:rsid w:val="00675EAB"/>
    <w:rsid w:val="00676B95"/>
    <w:rsid w:val="0068235D"/>
    <w:rsid w:val="00683E49"/>
    <w:rsid w:val="006844DB"/>
    <w:rsid w:val="006846FB"/>
    <w:rsid w:val="006853E2"/>
    <w:rsid w:val="00686DF9"/>
    <w:rsid w:val="00686E0A"/>
    <w:rsid w:val="00687171"/>
    <w:rsid w:val="00690CC4"/>
    <w:rsid w:val="0069105F"/>
    <w:rsid w:val="00691A69"/>
    <w:rsid w:val="00692041"/>
    <w:rsid w:val="00692A8B"/>
    <w:rsid w:val="00693A9E"/>
    <w:rsid w:val="0069485F"/>
    <w:rsid w:val="006948C6"/>
    <w:rsid w:val="00694D06"/>
    <w:rsid w:val="00694D54"/>
    <w:rsid w:val="006952AA"/>
    <w:rsid w:val="00695A9A"/>
    <w:rsid w:val="00695B3F"/>
    <w:rsid w:val="00695F28"/>
    <w:rsid w:val="006962C6"/>
    <w:rsid w:val="006A056A"/>
    <w:rsid w:val="006A0B92"/>
    <w:rsid w:val="006A0CC2"/>
    <w:rsid w:val="006A0D26"/>
    <w:rsid w:val="006A1012"/>
    <w:rsid w:val="006A1F7A"/>
    <w:rsid w:val="006A3962"/>
    <w:rsid w:val="006A4218"/>
    <w:rsid w:val="006A4BE2"/>
    <w:rsid w:val="006A4D07"/>
    <w:rsid w:val="006A510F"/>
    <w:rsid w:val="006A5225"/>
    <w:rsid w:val="006A6A88"/>
    <w:rsid w:val="006A7630"/>
    <w:rsid w:val="006B277B"/>
    <w:rsid w:val="006B312B"/>
    <w:rsid w:val="006B33D8"/>
    <w:rsid w:val="006B3B5B"/>
    <w:rsid w:val="006B610E"/>
    <w:rsid w:val="006B68F3"/>
    <w:rsid w:val="006B75E8"/>
    <w:rsid w:val="006C0595"/>
    <w:rsid w:val="006C0F1D"/>
    <w:rsid w:val="006C1028"/>
    <w:rsid w:val="006C13E6"/>
    <w:rsid w:val="006C14F9"/>
    <w:rsid w:val="006C1643"/>
    <w:rsid w:val="006C296D"/>
    <w:rsid w:val="006C473A"/>
    <w:rsid w:val="006C599F"/>
    <w:rsid w:val="006C6AFC"/>
    <w:rsid w:val="006C7C03"/>
    <w:rsid w:val="006D0B63"/>
    <w:rsid w:val="006D0BF0"/>
    <w:rsid w:val="006D297A"/>
    <w:rsid w:val="006D2A7F"/>
    <w:rsid w:val="006D2B68"/>
    <w:rsid w:val="006D2BC0"/>
    <w:rsid w:val="006D350C"/>
    <w:rsid w:val="006D3F1E"/>
    <w:rsid w:val="006D5110"/>
    <w:rsid w:val="006D5DAF"/>
    <w:rsid w:val="006D617A"/>
    <w:rsid w:val="006D677F"/>
    <w:rsid w:val="006D690D"/>
    <w:rsid w:val="006D7F85"/>
    <w:rsid w:val="006E057C"/>
    <w:rsid w:val="006E19B7"/>
    <w:rsid w:val="006E1A1E"/>
    <w:rsid w:val="006E1F57"/>
    <w:rsid w:val="006E2DBB"/>
    <w:rsid w:val="006E36D7"/>
    <w:rsid w:val="006E41CC"/>
    <w:rsid w:val="006E497A"/>
    <w:rsid w:val="006E4AAB"/>
    <w:rsid w:val="006E5D3D"/>
    <w:rsid w:val="006E66A2"/>
    <w:rsid w:val="006E7797"/>
    <w:rsid w:val="006F2726"/>
    <w:rsid w:val="006F2A99"/>
    <w:rsid w:val="006F2E5C"/>
    <w:rsid w:val="006F2EAE"/>
    <w:rsid w:val="006F3056"/>
    <w:rsid w:val="006F3694"/>
    <w:rsid w:val="006F4967"/>
    <w:rsid w:val="006F4D7D"/>
    <w:rsid w:val="006F502A"/>
    <w:rsid w:val="006F5293"/>
    <w:rsid w:val="006F54F3"/>
    <w:rsid w:val="006F5546"/>
    <w:rsid w:val="006F7CB3"/>
    <w:rsid w:val="00700053"/>
    <w:rsid w:val="007005F6"/>
    <w:rsid w:val="0070096C"/>
    <w:rsid w:val="007010AB"/>
    <w:rsid w:val="0070114A"/>
    <w:rsid w:val="00701DB3"/>
    <w:rsid w:val="007022DA"/>
    <w:rsid w:val="00704427"/>
    <w:rsid w:val="0070461F"/>
    <w:rsid w:val="0070486D"/>
    <w:rsid w:val="00706232"/>
    <w:rsid w:val="00706A85"/>
    <w:rsid w:val="007113EC"/>
    <w:rsid w:val="00711D27"/>
    <w:rsid w:val="007126B4"/>
    <w:rsid w:val="00713824"/>
    <w:rsid w:val="00714FEA"/>
    <w:rsid w:val="007153DE"/>
    <w:rsid w:val="00715797"/>
    <w:rsid w:val="00715A8A"/>
    <w:rsid w:val="00715B12"/>
    <w:rsid w:val="007176F0"/>
    <w:rsid w:val="007200E0"/>
    <w:rsid w:val="0072039D"/>
    <w:rsid w:val="0072066C"/>
    <w:rsid w:val="00721905"/>
    <w:rsid w:val="00722B85"/>
    <w:rsid w:val="00723BD9"/>
    <w:rsid w:val="007261B7"/>
    <w:rsid w:val="007267FD"/>
    <w:rsid w:val="00726E87"/>
    <w:rsid w:val="00727C7A"/>
    <w:rsid w:val="00730E77"/>
    <w:rsid w:val="00731760"/>
    <w:rsid w:val="00731C82"/>
    <w:rsid w:val="00733353"/>
    <w:rsid w:val="00733801"/>
    <w:rsid w:val="00734DD4"/>
    <w:rsid w:val="00734E49"/>
    <w:rsid w:val="00736800"/>
    <w:rsid w:val="0073705D"/>
    <w:rsid w:val="007373C6"/>
    <w:rsid w:val="0073746C"/>
    <w:rsid w:val="007376B0"/>
    <w:rsid w:val="00737E38"/>
    <w:rsid w:val="00741F68"/>
    <w:rsid w:val="007420C0"/>
    <w:rsid w:val="0074304B"/>
    <w:rsid w:val="00743CB4"/>
    <w:rsid w:val="007443EC"/>
    <w:rsid w:val="00745717"/>
    <w:rsid w:val="0074594E"/>
    <w:rsid w:val="0075003B"/>
    <w:rsid w:val="00751905"/>
    <w:rsid w:val="00752840"/>
    <w:rsid w:val="00753860"/>
    <w:rsid w:val="007539C7"/>
    <w:rsid w:val="00754D5B"/>
    <w:rsid w:val="00756378"/>
    <w:rsid w:val="00760787"/>
    <w:rsid w:val="0076165B"/>
    <w:rsid w:val="00761E17"/>
    <w:rsid w:val="00762175"/>
    <w:rsid w:val="00762DD1"/>
    <w:rsid w:val="00763B11"/>
    <w:rsid w:val="00764CC0"/>
    <w:rsid w:val="00764E29"/>
    <w:rsid w:val="00765DC4"/>
    <w:rsid w:val="007673F6"/>
    <w:rsid w:val="007677B0"/>
    <w:rsid w:val="00767D63"/>
    <w:rsid w:val="00770444"/>
    <w:rsid w:val="007709B1"/>
    <w:rsid w:val="00770EA6"/>
    <w:rsid w:val="00771421"/>
    <w:rsid w:val="00771F68"/>
    <w:rsid w:val="00771F75"/>
    <w:rsid w:val="007723ED"/>
    <w:rsid w:val="00772CB3"/>
    <w:rsid w:val="00773266"/>
    <w:rsid w:val="00773297"/>
    <w:rsid w:val="00774632"/>
    <w:rsid w:val="00774A61"/>
    <w:rsid w:val="007753C8"/>
    <w:rsid w:val="007761BF"/>
    <w:rsid w:val="007775B3"/>
    <w:rsid w:val="007777B0"/>
    <w:rsid w:val="00777A74"/>
    <w:rsid w:val="00777E49"/>
    <w:rsid w:val="00777F82"/>
    <w:rsid w:val="007802C6"/>
    <w:rsid w:val="0078076D"/>
    <w:rsid w:val="00780C4D"/>
    <w:rsid w:val="00781187"/>
    <w:rsid w:val="00781FC0"/>
    <w:rsid w:val="0078284D"/>
    <w:rsid w:val="00782EA4"/>
    <w:rsid w:val="007841A1"/>
    <w:rsid w:val="00784D81"/>
    <w:rsid w:val="007860D9"/>
    <w:rsid w:val="007865CA"/>
    <w:rsid w:val="00786B06"/>
    <w:rsid w:val="0078743B"/>
    <w:rsid w:val="00787D7C"/>
    <w:rsid w:val="00787DF5"/>
    <w:rsid w:val="0079043B"/>
    <w:rsid w:val="007926CC"/>
    <w:rsid w:val="0079272D"/>
    <w:rsid w:val="00792A13"/>
    <w:rsid w:val="00792FFD"/>
    <w:rsid w:val="007948AC"/>
    <w:rsid w:val="00794B73"/>
    <w:rsid w:val="00794CAA"/>
    <w:rsid w:val="00794E4A"/>
    <w:rsid w:val="00795908"/>
    <w:rsid w:val="00796E11"/>
    <w:rsid w:val="007972C2"/>
    <w:rsid w:val="00797FC4"/>
    <w:rsid w:val="007A0337"/>
    <w:rsid w:val="007A1C29"/>
    <w:rsid w:val="007A2062"/>
    <w:rsid w:val="007A22E2"/>
    <w:rsid w:val="007A2358"/>
    <w:rsid w:val="007A2380"/>
    <w:rsid w:val="007A258E"/>
    <w:rsid w:val="007A2E5B"/>
    <w:rsid w:val="007A31CC"/>
    <w:rsid w:val="007A36ED"/>
    <w:rsid w:val="007A3DB5"/>
    <w:rsid w:val="007A48EA"/>
    <w:rsid w:val="007A561A"/>
    <w:rsid w:val="007A6907"/>
    <w:rsid w:val="007A69D7"/>
    <w:rsid w:val="007A6C50"/>
    <w:rsid w:val="007A6ED5"/>
    <w:rsid w:val="007A709F"/>
    <w:rsid w:val="007A72BC"/>
    <w:rsid w:val="007B0980"/>
    <w:rsid w:val="007B250B"/>
    <w:rsid w:val="007B2792"/>
    <w:rsid w:val="007B2EE1"/>
    <w:rsid w:val="007B3513"/>
    <w:rsid w:val="007B3AC4"/>
    <w:rsid w:val="007B54AD"/>
    <w:rsid w:val="007B55B7"/>
    <w:rsid w:val="007B648C"/>
    <w:rsid w:val="007B64AF"/>
    <w:rsid w:val="007B706E"/>
    <w:rsid w:val="007B7429"/>
    <w:rsid w:val="007B7675"/>
    <w:rsid w:val="007B78B0"/>
    <w:rsid w:val="007B7E67"/>
    <w:rsid w:val="007C017F"/>
    <w:rsid w:val="007C0694"/>
    <w:rsid w:val="007C1A55"/>
    <w:rsid w:val="007C4552"/>
    <w:rsid w:val="007C47E3"/>
    <w:rsid w:val="007C4DE3"/>
    <w:rsid w:val="007C5278"/>
    <w:rsid w:val="007C5D8A"/>
    <w:rsid w:val="007C7568"/>
    <w:rsid w:val="007C7A3A"/>
    <w:rsid w:val="007D002C"/>
    <w:rsid w:val="007D55D6"/>
    <w:rsid w:val="007D5915"/>
    <w:rsid w:val="007D65C4"/>
    <w:rsid w:val="007D6E0E"/>
    <w:rsid w:val="007D7998"/>
    <w:rsid w:val="007E11C5"/>
    <w:rsid w:val="007E15DE"/>
    <w:rsid w:val="007E1B9F"/>
    <w:rsid w:val="007E29F9"/>
    <w:rsid w:val="007E2BAF"/>
    <w:rsid w:val="007E4291"/>
    <w:rsid w:val="007E4817"/>
    <w:rsid w:val="007E5140"/>
    <w:rsid w:val="007E55BE"/>
    <w:rsid w:val="007E6423"/>
    <w:rsid w:val="007E7F7A"/>
    <w:rsid w:val="007F0465"/>
    <w:rsid w:val="007F08EE"/>
    <w:rsid w:val="007F097D"/>
    <w:rsid w:val="007F1C0B"/>
    <w:rsid w:val="007F1D12"/>
    <w:rsid w:val="007F1D53"/>
    <w:rsid w:val="007F1EE4"/>
    <w:rsid w:val="007F2E3A"/>
    <w:rsid w:val="007F4778"/>
    <w:rsid w:val="007F70EA"/>
    <w:rsid w:val="00800CC9"/>
    <w:rsid w:val="00800E1B"/>
    <w:rsid w:val="00803EC4"/>
    <w:rsid w:val="00804726"/>
    <w:rsid w:val="00805D73"/>
    <w:rsid w:val="0080699B"/>
    <w:rsid w:val="00806B2D"/>
    <w:rsid w:val="00807992"/>
    <w:rsid w:val="00807CB7"/>
    <w:rsid w:val="008120C7"/>
    <w:rsid w:val="008129E4"/>
    <w:rsid w:val="00813D33"/>
    <w:rsid w:val="008164A5"/>
    <w:rsid w:val="00816C45"/>
    <w:rsid w:val="008174C3"/>
    <w:rsid w:val="00817BFD"/>
    <w:rsid w:val="0082017A"/>
    <w:rsid w:val="008209C1"/>
    <w:rsid w:val="00821258"/>
    <w:rsid w:val="0082162F"/>
    <w:rsid w:val="008238B1"/>
    <w:rsid w:val="008239F0"/>
    <w:rsid w:val="008248A9"/>
    <w:rsid w:val="00825A7B"/>
    <w:rsid w:val="00825CB1"/>
    <w:rsid w:val="00825E4C"/>
    <w:rsid w:val="00825F3D"/>
    <w:rsid w:val="00825F51"/>
    <w:rsid w:val="008269A7"/>
    <w:rsid w:val="00826FD0"/>
    <w:rsid w:val="008277B8"/>
    <w:rsid w:val="00830AA5"/>
    <w:rsid w:val="00832A19"/>
    <w:rsid w:val="0083359E"/>
    <w:rsid w:val="008353D8"/>
    <w:rsid w:val="0083591F"/>
    <w:rsid w:val="00835B80"/>
    <w:rsid w:val="00836792"/>
    <w:rsid w:val="00836FD0"/>
    <w:rsid w:val="00836FDB"/>
    <w:rsid w:val="00837288"/>
    <w:rsid w:val="008378EE"/>
    <w:rsid w:val="008379CF"/>
    <w:rsid w:val="0084084B"/>
    <w:rsid w:val="00840870"/>
    <w:rsid w:val="00840984"/>
    <w:rsid w:val="008410EE"/>
    <w:rsid w:val="00841212"/>
    <w:rsid w:val="0084225E"/>
    <w:rsid w:val="00842D1C"/>
    <w:rsid w:val="00843743"/>
    <w:rsid w:val="0084375D"/>
    <w:rsid w:val="00843AE4"/>
    <w:rsid w:val="00843BC9"/>
    <w:rsid w:val="00845D3F"/>
    <w:rsid w:val="008474CF"/>
    <w:rsid w:val="008476D4"/>
    <w:rsid w:val="00847F8A"/>
    <w:rsid w:val="00850AAC"/>
    <w:rsid w:val="00850C07"/>
    <w:rsid w:val="00851473"/>
    <w:rsid w:val="00852012"/>
    <w:rsid w:val="008535DB"/>
    <w:rsid w:val="0085514A"/>
    <w:rsid w:val="008567C4"/>
    <w:rsid w:val="00856A97"/>
    <w:rsid w:val="0086000B"/>
    <w:rsid w:val="0086012D"/>
    <w:rsid w:val="008606A1"/>
    <w:rsid w:val="00860901"/>
    <w:rsid w:val="008617DC"/>
    <w:rsid w:val="0086220A"/>
    <w:rsid w:val="0086225B"/>
    <w:rsid w:val="00863436"/>
    <w:rsid w:val="008635BE"/>
    <w:rsid w:val="00863FE1"/>
    <w:rsid w:val="00865D6E"/>
    <w:rsid w:val="00866493"/>
    <w:rsid w:val="008665CE"/>
    <w:rsid w:val="00866AD7"/>
    <w:rsid w:val="008679AD"/>
    <w:rsid w:val="00867EE7"/>
    <w:rsid w:val="008700A0"/>
    <w:rsid w:val="008701AF"/>
    <w:rsid w:val="008719DF"/>
    <w:rsid w:val="00873276"/>
    <w:rsid w:val="00874337"/>
    <w:rsid w:val="008758C6"/>
    <w:rsid w:val="00875F86"/>
    <w:rsid w:val="00876C14"/>
    <w:rsid w:val="00880F64"/>
    <w:rsid w:val="008826B7"/>
    <w:rsid w:val="00884B1C"/>
    <w:rsid w:val="00884E0E"/>
    <w:rsid w:val="00886C54"/>
    <w:rsid w:val="00887601"/>
    <w:rsid w:val="00887E39"/>
    <w:rsid w:val="00890389"/>
    <w:rsid w:val="0089093E"/>
    <w:rsid w:val="00892931"/>
    <w:rsid w:val="00892DEB"/>
    <w:rsid w:val="0089308D"/>
    <w:rsid w:val="00893234"/>
    <w:rsid w:val="008933E6"/>
    <w:rsid w:val="00893512"/>
    <w:rsid w:val="008940D1"/>
    <w:rsid w:val="00894992"/>
    <w:rsid w:val="00895438"/>
    <w:rsid w:val="008960A4"/>
    <w:rsid w:val="008965CF"/>
    <w:rsid w:val="00896A4A"/>
    <w:rsid w:val="0089707E"/>
    <w:rsid w:val="0089720C"/>
    <w:rsid w:val="0089754E"/>
    <w:rsid w:val="00897C4C"/>
    <w:rsid w:val="008A0656"/>
    <w:rsid w:val="008A0A9F"/>
    <w:rsid w:val="008A1A0A"/>
    <w:rsid w:val="008A2377"/>
    <w:rsid w:val="008A2DF0"/>
    <w:rsid w:val="008A327B"/>
    <w:rsid w:val="008A3450"/>
    <w:rsid w:val="008A510C"/>
    <w:rsid w:val="008A6954"/>
    <w:rsid w:val="008A695F"/>
    <w:rsid w:val="008A6ABA"/>
    <w:rsid w:val="008A73C5"/>
    <w:rsid w:val="008A7FD1"/>
    <w:rsid w:val="008B0BE6"/>
    <w:rsid w:val="008B195D"/>
    <w:rsid w:val="008B1C0A"/>
    <w:rsid w:val="008B293D"/>
    <w:rsid w:val="008B2E96"/>
    <w:rsid w:val="008B346E"/>
    <w:rsid w:val="008B42CF"/>
    <w:rsid w:val="008B444C"/>
    <w:rsid w:val="008B5ADD"/>
    <w:rsid w:val="008B5FE2"/>
    <w:rsid w:val="008B6A7F"/>
    <w:rsid w:val="008B71E9"/>
    <w:rsid w:val="008B7293"/>
    <w:rsid w:val="008C0F42"/>
    <w:rsid w:val="008C23D8"/>
    <w:rsid w:val="008C2F31"/>
    <w:rsid w:val="008C3F41"/>
    <w:rsid w:val="008C4136"/>
    <w:rsid w:val="008C42D5"/>
    <w:rsid w:val="008C5312"/>
    <w:rsid w:val="008C54CA"/>
    <w:rsid w:val="008C59F0"/>
    <w:rsid w:val="008C6796"/>
    <w:rsid w:val="008C6829"/>
    <w:rsid w:val="008C6C26"/>
    <w:rsid w:val="008D1BF2"/>
    <w:rsid w:val="008D2D61"/>
    <w:rsid w:val="008D3220"/>
    <w:rsid w:val="008D43C7"/>
    <w:rsid w:val="008D56FC"/>
    <w:rsid w:val="008D5C8D"/>
    <w:rsid w:val="008D61BB"/>
    <w:rsid w:val="008D6BC6"/>
    <w:rsid w:val="008E113D"/>
    <w:rsid w:val="008E21CC"/>
    <w:rsid w:val="008E2A1E"/>
    <w:rsid w:val="008E311D"/>
    <w:rsid w:val="008E3C65"/>
    <w:rsid w:val="008E5E12"/>
    <w:rsid w:val="008E640B"/>
    <w:rsid w:val="008E6E80"/>
    <w:rsid w:val="008E749A"/>
    <w:rsid w:val="008F043F"/>
    <w:rsid w:val="008F403C"/>
    <w:rsid w:val="008F40C2"/>
    <w:rsid w:val="008F4493"/>
    <w:rsid w:val="008F4A23"/>
    <w:rsid w:val="008F538B"/>
    <w:rsid w:val="008F6000"/>
    <w:rsid w:val="008F7B18"/>
    <w:rsid w:val="008F7D06"/>
    <w:rsid w:val="009009EB"/>
    <w:rsid w:val="009012B4"/>
    <w:rsid w:val="00901AB7"/>
    <w:rsid w:val="0090216C"/>
    <w:rsid w:val="0090241A"/>
    <w:rsid w:val="009026C2"/>
    <w:rsid w:val="00903DDB"/>
    <w:rsid w:val="00904E2D"/>
    <w:rsid w:val="0090521F"/>
    <w:rsid w:val="009055C0"/>
    <w:rsid w:val="0090603A"/>
    <w:rsid w:val="00911A60"/>
    <w:rsid w:val="00912439"/>
    <w:rsid w:val="00912A59"/>
    <w:rsid w:val="00912E74"/>
    <w:rsid w:val="0091311F"/>
    <w:rsid w:val="009133BC"/>
    <w:rsid w:val="00913752"/>
    <w:rsid w:val="00914CD1"/>
    <w:rsid w:val="00914F9C"/>
    <w:rsid w:val="00917199"/>
    <w:rsid w:val="0092005C"/>
    <w:rsid w:val="00920170"/>
    <w:rsid w:val="00920F6D"/>
    <w:rsid w:val="0092111F"/>
    <w:rsid w:val="009212CA"/>
    <w:rsid w:val="009225CE"/>
    <w:rsid w:val="00922927"/>
    <w:rsid w:val="009233C5"/>
    <w:rsid w:val="0092435E"/>
    <w:rsid w:val="00924BAB"/>
    <w:rsid w:val="00924F4E"/>
    <w:rsid w:val="00926CA9"/>
    <w:rsid w:val="00926DAA"/>
    <w:rsid w:val="00927371"/>
    <w:rsid w:val="009277B3"/>
    <w:rsid w:val="00927AFD"/>
    <w:rsid w:val="009304E4"/>
    <w:rsid w:val="00931C6D"/>
    <w:rsid w:val="00932277"/>
    <w:rsid w:val="0093387C"/>
    <w:rsid w:val="00934AA5"/>
    <w:rsid w:val="00935A62"/>
    <w:rsid w:val="00935C49"/>
    <w:rsid w:val="00936FFF"/>
    <w:rsid w:val="00937C5E"/>
    <w:rsid w:val="009401E6"/>
    <w:rsid w:val="00940AA4"/>
    <w:rsid w:val="00941176"/>
    <w:rsid w:val="00941820"/>
    <w:rsid w:val="00941F6F"/>
    <w:rsid w:val="00942B56"/>
    <w:rsid w:val="00943256"/>
    <w:rsid w:val="009446C3"/>
    <w:rsid w:val="00952079"/>
    <w:rsid w:val="009524F7"/>
    <w:rsid w:val="0095332A"/>
    <w:rsid w:val="009540C1"/>
    <w:rsid w:val="00955E74"/>
    <w:rsid w:val="0095638F"/>
    <w:rsid w:val="00957194"/>
    <w:rsid w:val="00961317"/>
    <w:rsid w:val="0096131B"/>
    <w:rsid w:val="009618C5"/>
    <w:rsid w:val="00961B68"/>
    <w:rsid w:val="00961F19"/>
    <w:rsid w:val="00963878"/>
    <w:rsid w:val="00964978"/>
    <w:rsid w:val="00964DD6"/>
    <w:rsid w:val="00967278"/>
    <w:rsid w:val="00967FC9"/>
    <w:rsid w:val="009707B1"/>
    <w:rsid w:val="00970CB7"/>
    <w:rsid w:val="00970EBE"/>
    <w:rsid w:val="00970F39"/>
    <w:rsid w:val="0097278E"/>
    <w:rsid w:val="00973715"/>
    <w:rsid w:val="009737A0"/>
    <w:rsid w:val="00973E43"/>
    <w:rsid w:val="00974AC3"/>
    <w:rsid w:val="009768F5"/>
    <w:rsid w:val="00976965"/>
    <w:rsid w:val="009773AA"/>
    <w:rsid w:val="00977882"/>
    <w:rsid w:val="0098013E"/>
    <w:rsid w:val="009804A8"/>
    <w:rsid w:val="0098115C"/>
    <w:rsid w:val="00981272"/>
    <w:rsid w:val="0098135C"/>
    <w:rsid w:val="009813E4"/>
    <w:rsid w:val="009822A7"/>
    <w:rsid w:val="00982A6C"/>
    <w:rsid w:val="00982F85"/>
    <w:rsid w:val="0098345F"/>
    <w:rsid w:val="009837C0"/>
    <w:rsid w:val="00983E1E"/>
    <w:rsid w:val="00984377"/>
    <w:rsid w:val="0098477F"/>
    <w:rsid w:val="00985568"/>
    <w:rsid w:val="00985B00"/>
    <w:rsid w:val="00985C3F"/>
    <w:rsid w:val="00985EA6"/>
    <w:rsid w:val="00990138"/>
    <w:rsid w:val="009902AB"/>
    <w:rsid w:val="0099072E"/>
    <w:rsid w:val="009909EA"/>
    <w:rsid w:val="00990E7C"/>
    <w:rsid w:val="00990F90"/>
    <w:rsid w:val="00991924"/>
    <w:rsid w:val="009924FF"/>
    <w:rsid w:val="0099307C"/>
    <w:rsid w:val="009931FD"/>
    <w:rsid w:val="009938B8"/>
    <w:rsid w:val="00993E6C"/>
    <w:rsid w:val="009941C9"/>
    <w:rsid w:val="0099451F"/>
    <w:rsid w:val="00994B33"/>
    <w:rsid w:val="009954A3"/>
    <w:rsid w:val="0099555E"/>
    <w:rsid w:val="009A028A"/>
    <w:rsid w:val="009A0C6E"/>
    <w:rsid w:val="009A172B"/>
    <w:rsid w:val="009A22A3"/>
    <w:rsid w:val="009A2550"/>
    <w:rsid w:val="009A257B"/>
    <w:rsid w:val="009A2D1A"/>
    <w:rsid w:val="009A5739"/>
    <w:rsid w:val="009A5AF0"/>
    <w:rsid w:val="009A5F81"/>
    <w:rsid w:val="009A697C"/>
    <w:rsid w:val="009A69DF"/>
    <w:rsid w:val="009A6CEB"/>
    <w:rsid w:val="009A6DB0"/>
    <w:rsid w:val="009A718F"/>
    <w:rsid w:val="009A73AC"/>
    <w:rsid w:val="009A7639"/>
    <w:rsid w:val="009A7D65"/>
    <w:rsid w:val="009B00E3"/>
    <w:rsid w:val="009B0139"/>
    <w:rsid w:val="009B01C5"/>
    <w:rsid w:val="009B06F8"/>
    <w:rsid w:val="009B12B3"/>
    <w:rsid w:val="009B2474"/>
    <w:rsid w:val="009B2665"/>
    <w:rsid w:val="009B2BE5"/>
    <w:rsid w:val="009B4278"/>
    <w:rsid w:val="009B46A0"/>
    <w:rsid w:val="009B4A69"/>
    <w:rsid w:val="009B4B19"/>
    <w:rsid w:val="009B4D1A"/>
    <w:rsid w:val="009B5C28"/>
    <w:rsid w:val="009B69F3"/>
    <w:rsid w:val="009B78A3"/>
    <w:rsid w:val="009B7F2A"/>
    <w:rsid w:val="009C0205"/>
    <w:rsid w:val="009C1677"/>
    <w:rsid w:val="009C1952"/>
    <w:rsid w:val="009C2E06"/>
    <w:rsid w:val="009C3756"/>
    <w:rsid w:val="009C4C5D"/>
    <w:rsid w:val="009C52D1"/>
    <w:rsid w:val="009C6D8A"/>
    <w:rsid w:val="009C73B0"/>
    <w:rsid w:val="009D1480"/>
    <w:rsid w:val="009D1822"/>
    <w:rsid w:val="009D200E"/>
    <w:rsid w:val="009D25C2"/>
    <w:rsid w:val="009D2B6F"/>
    <w:rsid w:val="009D2B81"/>
    <w:rsid w:val="009D3748"/>
    <w:rsid w:val="009D3915"/>
    <w:rsid w:val="009D3C1C"/>
    <w:rsid w:val="009D40F2"/>
    <w:rsid w:val="009D4266"/>
    <w:rsid w:val="009D55FF"/>
    <w:rsid w:val="009D5686"/>
    <w:rsid w:val="009D68C4"/>
    <w:rsid w:val="009E0578"/>
    <w:rsid w:val="009E063D"/>
    <w:rsid w:val="009E0721"/>
    <w:rsid w:val="009E2173"/>
    <w:rsid w:val="009E2624"/>
    <w:rsid w:val="009E2EF8"/>
    <w:rsid w:val="009E3560"/>
    <w:rsid w:val="009E5EB0"/>
    <w:rsid w:val="009E607D"/>
    <w:rsid w:val="009E60A1"/>
    <w:rsid w:val="009E7323"/>
    <w:rsid w:val="009E75CD"/>
    <w:rsid w:val="009F046E"/>
    <w:rsid w:val="009F1767"/>
    <w:rsid w:val="009F1CE4"/>
    <w:rsid w:val="009F2650"/>
    <w:rsid w:val="009F4228"/>
    <w:rsid w:val="009F7E6A"/>
    <w:rsid w:val="00A004A9"/>
    <w:rsid w:val="00A01F78"/>
    <w:rsid w:val="00A0322B"/>
    <w:rsid w:val="00A035E3"/>
    <w:rsid w:val="00A0401B"/>
    <w:rsid w:val="00A041BF"/>
    <w:rsid w:val="00A04BBA"/>
    <w:rsid w:val="00A05128"/>
    <w:rsid w:val="00A0524C"/>
    <w:rsid w:val="00A055EC"/>
    <w:rsid w:val="00A057F5"/>
    <w:rsid w:val="00A05CBB"/>
    <w:rsid w:val="00A06076"/>
    <w:rsid w:val="00A067E1"/>
    <w:rsid w:val="00A068A0"/>
    <w:rsid w:val="00A06B91"/>
    <w:rsid w:val="00A06E69"/>
    <w:rsid w:val="00A07152"/>
    <w:rsid w:val="00A102B9"/>
    <w:rsid w:val="00A10749"/>
    <w:rsid w:val="00A11AE5"/>
    <w:rsid w:val="00A12062"/>
    <w:rsid w:val="00A13684"/>
    <w:rsid w:val="00A13AE8"/>
    <w:rsid w:val="00A13E03"/>
    <w:rsid w:val="00A1431E"/>
    <w:rsid w:val="00A15591"/>
    <w:rsid w:val="00A158E8"/>
    <w:rsid w:val="00A15D12"/>
    <w:rsid w:val="00A15EB1"/>
    <w:rsid w:val="00A16A08"/>
    <w:rsid w:val="00A17597"/>
    <w:rsid w:val="00A175AC"/>
    <w:rsid w:val="00A17BC5"/>
    <w:rsid w:val="00A209F6"/>
    <w:rsid w:val="00A20C4A"/>
    <w:rsid w:val="00A255EB"/>
    <w:rsid w:val="00A25657"/>
    <w:rsid w:val="00A256D8"/>
    <w:rsid w:val="00A27FCD"/>
    <w:rsid w:val="00A30109"/>
    <w:rsid w:val="00A3080F"/>
    <w:rsid w:val="00A30A94"/>
    <w:rsid w:val="00A31B19"/>
    <w:rsid w:val="00A31BBB"/>
    <w:rsid w:val="00A31D3B"/>
    <w:rsid w:val="00A31ECD"/>
    <w:rsid w:val="00A3213C"/>
    <w:rsid w:val="00A321C9"/>
    <w:rsid w:val="00A32BF0"/>
    <w:rsid w:val="00A34BDD"/>
    <w:rsid w:val="00A3621C"/>
    <w:rsid w:val="00A3729F"/>
    <w:rsid w:val="00A40BAD"/>
    <w:rsid w:val="00A41F01"/>
    <w:rsid w:val="00A42594"/>
    <w:rsid w:val="00A425BD"/>
    <w:rsid w:val="00A43434"/>
    <w:rsid w:val="00A446D2"/>
    <w:rsid w:val="00A44741"/>
    <w:rsid w:val="00A44985"/>
    <w:rsid w:val="00A44E9B"/>
    <w:rsid w:val="00A471AF"/>
    <w:rsid w:val="00A47307"/>
    <w:rsid w:val="00A47B6A"/>
    <w:rsid w:val="00A47F23"/>
    <w:rsid w:val="00A5027E"/>
    <w:rsid w:val="00A50B7E"/>
    <w:rsid w:val="00A510D1"/>
    <w:rsid w:val="00A52758"/>
    <w:rsid w:val="00A53C59"/>
    <w:rsid w:val="00A544B8"/>
    <w:rsid w:val="00A5461E"/>
    <w:rsid w:val="00A548CE"/>
    <w:rsid w:val="00A55060"/>
    <w:rsid w:val="00A5626E"/>
    <w:rsid w:val="00A62B85"/>
    <w:rsid w:val="00A63E3F"/>
    <w:rsid w:val="00A64136"/>
    <w:rsid w:val="00A646F6"/>
    <w:rsid w:val="00A65D2F"/>
    <w:rsid w:val="00A65EF4"/>
    <w:rsid w:val="00A669BD"/>
    <w:rsid w:val="00A66A3A"/>
    <w:rsid w:val="00A6726E"/>
    <w:rsid w:val="00A70D15"/>
    <w:rsid w:val="00A718B4"/>
    <w:rsid w:val="00A71B29"/>
    <w:rsid w:val="00A722B8"/>
    <w:rsid w:val="00A72509"/>
    <w:rsid w:val="00A725A6"/>
    <w:rsid w:val="00A74A81"/>
    <w:rsid w:val="00A75402"/>
    <w:rsid w:val="00A766A5"/>
    <w:rsid w:val="00A7741F"/>
    <w:rsid w:val="00A7761D"/>
    <w:rsid w:val="00A7784C"/>
    <w:rsid w:val="00A77859"/>
    <w:rsid w:val="00A7788A"/>
    <w:rsid w:val="00A77CCC"/>
    <w:rsid w:val="00A80251"/>
    <w:rsid w:val="00A812DD"/>
    <w:rsid w:val="00A81539"/>
    <w:rsid w:val="00A82054"/>
    <w:rsid w:val="00A838CC"/>
    <w:rsid w:val="00A83AD0"/>
    <w:rsid w:val="00A840CF"/>
    <w:rsid w:val="00A849FF"/>
    <w:rsid w:val="00A850D8"/>
    <w:rsid w:val="00A8544A"/>
    <w:rsid w:val="00A86F72"/>
    <w:rsid w:val="00A87EED"/>
    <w:rsid w:val="00A90069"/>
    <w:rsid w:val="00A909F9"/>
    <w:rsid w:val="00A91BAA"/>
    <w:rsid w:val="00A91CE6"/>
    <w:rsid w:val="00A94296"/>
    <w:rsid w:val="00A960EB"/>
    <w:rsid w:val="00A966C7"/>
    <w:rsid w:val="00A97BCD"/>
    <w:rsid w:val="00A97C15"/>
    <w:rsid w:val="00A97E78"/>
    <w:rsid w:val="00AA2164"/>
    <w:rsid w:val="00AA26F6"/>
    <w:rsid w:val="00AA32C2"/>
    <w:rsid w:val="00AA3496"/>
    <w:rsid w:val="00AA3F75"/>
    <w:rsid w:val="00AA3FCC"/>
    <w:rsid w:val="00AA40E7"/>
    <w:rsid w:val="00AA4228"/>
    <w:rsid w:val="00AA477D"/>
    <w:rsid w:val="00AA5289"/>
    <w:rsid w:val="00AA5B13"/>
    <w:rsid w:val="00AA66AA"/>
    <w:rsid w:val="00AA6F51"/>
    <w:rsid w:val="00AA7FD2"/>
    <w:rsid w:val="00AB07B6"/>
    <w:rsid w:val="00AB07B9"/>
    <w:rsid w:val="00AB0A69"/>
    <w:rsid w:val="00AB1092"/>
    <w:rsid w:val="00AB4357"/>
    <w:rsid w:val="00AB54E8"/>
    <w:rsid w:val="00AB5FD3"/>
    <w:rsid w:val="00AB6246"/>
    <w:rsid w:val="00AB644F"/>
    <w:rsid w:val="00AB66FA"/>
    <w:rsid w:val="00AB675D"/>
    <w:rsid w:val="00AB6B18"/>
    <w:rsid w:val="00AC0214"/>
    <w:rsid w:val="00AC16F5"/>
    <w:rsid w:val="00AC2131"/>
    <w:rsid w:val="00AC2ADA"/>
    <w:rsid w:val="00AC2CC4"/>
    <w:rsid w:val="00AC3FE4"/>
    <w:rsid w:val="00AC633B"/>
    <w:rsid w:val="00AC6B9F"/>
    <w:rsid w:val="00AC771C"/>
    <w:rsid w:val="00AC7A4E"/>
    <w:rsid w:val="00AC7CEE"/>
    <w:rsid w:val="00AD30CA"/>
    <w:rsid w:val="00AD3B41"/>
    <w:rsid w:val="00AD41DC"/>
    <w:rsid w:val="00AD6530"/>
    <w:rsid w:val="00AE0CDA"/>
    <w:rsid w:val="00AE1080"/>
    <w:rsid w:val="00AE112F"/>
    <w:rsid w:val="00AE1E37"/>
    <w:rsid w:val="00AE1EEC"/>
    <w:rsid w:val="00AE321A"/>
    <w:rsid w:val="00AE346B"/>
    <w:rsid w:val="00AE4124"/>
    <w:rsid w:val="00AE4772"/>
    <w:rsid w:val="00AE48FE"/>
    <w:rsid w:val="00AE497D"/>
    <w:rsid w:val="00AE4B54"/>
    <w:rsid w:val="00AE6206"/>
    <w:rsid w:val="00AE7161"/>
    <w:rsid w:val="00AE76DA"/>
    <w:rsid w:val="00AF1A9E"/>
    <w:rsid w:val="00AF3042"/>
    <w:rsid w:val="00AF3AFA"/>
    <w:rsid w:val="00AF6A95"/>
    <w:rsid w:val="00B00785"/>
    <w:rsid w:val="00B01036"/>
    <w:rsid w:val="00B01D2F"/>
    <w:rsid w:val="00B01D4D"/>
    <w:rsid w:val="00B02098"/>
    <w:rsid w:val="00B02BEF"/>
    <w:rsid w:val="00B03593"/>
    <w:rsid w:val="00B040AE"/>
    <w:rsid w:val="00B044A3"/>
    <w:rsid w:val="00B044BC"/>
    <w:rsid w:val="00B04743"/>
    <w:rsid w:val="00B05972"/>
    <w:rsid w:val="00B05E6C"/>
    <w:rsid w:val="00B0614B"/>
    <w:rsid w:val="00B0647E"/>
    <w:rsid w:val="00B07589"/>
    <w:rsid w:val="00B10D59"/>
    <w:rsid w:val="00B10F92"/>
    <w:rsid w:val="00B121B1"/>
    <w:rsid w:val="00B122D2"/>
    <w:rsid w:val="00B12638"/>
    <w:rsid w:val="00B1290B"/>
    <w:rsid w:val="00B12DE0"/>
    <w:rsid w:val="00B13A49"/>
    <w:rsid w:val="00B13AA2"/>
    <w:rsid w:val="00B13FB7"/>
    <w:rsid w:val="00B14851"/>
    <w:rsid w:val="00B14A69"/>
    <w:rsid w:val="00B17430"/>
    <w:rsid w:val="00B20ABE"/>
    <w:rsid w:val="00B20CE3"/>
    <w:rsid w:val="00B210AC"/>
    <w:rsid w:val="00B217AE"/>
    <w:rsid w:val="00B23377"/>
    <w:rsid w:val="00B2357D"/>
    <w:rsid w:val="00B236BF"/>
    <w:rsid w:val="00B24AD1"/>
    <w:rsid w:val="00B25439"/>
    <w:rsid w:val="00B26387"/>
    <w:rsid w:val="00B26943"/>
    <w:rsid w:val="00B2695B"/>
    <w:rsid w:val="00B274F2"/>
    <w:rsid w:val="00B27AC5"/>
    <w:rsid w:val="00B27E95"/>
    <w:rsid w:val="00B323F1"/>
    <w:rsid w:val="00B33A9D"/>
    <w:rsid w:val="00B33B3B"/>
    <w:rsid w:val="00B368CB"/>
    <w:rsid w:val="00B37067"/>
    <w:rsid w:val="00B377A8"/>
    <w:rsid w:val="00B40D7E"/>
    <w:rsid w:val="00B41A38"/>
    <w:rsid w:val="00B41B62"/>
    <w:rsid w:val="00B41BB1"/>
    <w:rsid w:val="00B424EE"/>
    <w:rsid w:val="00B42A2B"/>
    <w:rsid w:val="00B42D20"/>
    <w:rsid w:val="00B43C89"/>
    <w:rsid w:val="00B44F68"/>
    <w:rsid w:val="00B4512F"/>
    <w:rsid w:val="00B45D0D"/>
    <w:rsid w:val="00B4677C"/>
    <w:rsid w:val="00B47644"/>
    <w:rsid w:val="00B477AF"/>
    <w:rsid w:val="00B47F0D"/>
    <w:rsid w:val="00B50DDA"/>
    <w:rsid w:val="00B516C4"/>
    <w:rsid w:val="00B538E2"/>
    <w:rsid w:val="00B550CA"/>
    <w:rsid w:val="00B55113"/>
    <w:rsid w:val="00B56414"/>
    <w:rsid w:val="00B56E73"/>
    <w:rsid w:val="00B60805"/>
    <w:rsid w:val="00B61DD5"/>
    <w:rsid w:val="00B62AF6"/>
    <w:rsid w:val="00B63694"/>
    <w:rsid w:val="00B644C9"/>
    <w:rsid w:val="00B64D51"/>
    <w:rsid w:val="00B652C5"/>
    <w:rsid w:val="00B6633C"/>
    <w:rsid w:val="00B66463"/>
    <w:rsid w:val="00B70FF6"/>
    <w:rsid w:val="00B713BA"/>
    <w:rsid w:val="00B71639"/>
    <w:rsid w:val="00B72363"/>
    <w:rsid w:val="00B72587"/>
    <w:rsid w:val="00B74197"/>
    <w:rsid w:val="00B755D5"/>
    <w:rsid w:val="00B75EF0"/>
    <w:rsid w:val="00B760B2"/>
    <w:rsid w:val="00B778AA"/>
    <w:rsid w:val="00B77D00"/>
    <w:rsid w:val="00B80C12"/>
    <w:rsid w:val="00B80E15"/>
    <w:rsid w:val="00B870D1"/>
    <w:rsid w:val="00B8714D"/>
    <w:rsid w:val="00B87198"/>
    <w:rsid w:val="00B87E7A"/>
    <w:rsid w:val="00B90869"/>
    <w:rsid w:val="00B91E44"/>
    <w:rsid w:val="00B94314"/>
    <w:rsid w:val="00B957C3"/>
    <w:rsid w:val="00B95956"/>
    <w:rsid w:val="00B95A47"/>
    <w:rsid w:val="00B96AB3"/>
    <w:rsid w:val="00B97E79"/>
    <w:rsid w:val="00BA123E"/>
    <w:rsid w:val="00BA1A42"/>
    <w:rsid w:val="00BA239F"/>
    <w:rsid w:val="00BA2A70"/>
    <w:rsid w:val="00BA310E"/>
    <w:rsid w:val="00BA3373"/>
    <w:rsid w:val="00BA390A"/>
    <w:rsid w:val="00BA4C5A"/>
    <w:rsid w:val="00BA4CE0"/>
    <w:rsid w:val="00BA589E"/>
    <w:rsid w:val="00BA7585"/>
    <w:rsid w:val="00BA7F20"/>
    <w:rsid w:val="00BB13E7"/>
    <w:rsid w:val="00BB22D5"/>
    <w:rsid w:val="00BB39F2"/>
    <w:rsid w:val="00BB5A42"/>
    <w:rsid w:val="00BB6237"/>
    <w:rsid w:val="00BB75B2"/>
    <w:rsid w:val="00BB7FCD"/>
    <w:rsid w:val="00BC05C2"/>
    <w:rsid w:val="00BC062A"/>
    <w:rsid w:val="00BC2413"/>
    <w:rsid w:val="00BC4329"/>
    <w:rsid w:val="00BC4846"/>
    <w:rsid w:val="00BC49E4"/>
    <w:rsid w:val="00BC6CF9"/>
    <w:rsid w:val="00BD0593"/>
    <w:rsid w:val="00BD0F72"/>
    <w:rsid w:val="00BD1B4D"/>
    <w:rsid w:val="00BD2710"/>
    <w:rsid w:val="00BD338F"/>
    <w:rsid w:val="00BD3826"/>
    <w:rsid w:val="00BD60F5"/>
    <w:rsid w:val="00BD726F"/>
    <w:rsid w:val="00BD7A32"/>
    <w:rsid w:val="00BE0892"/>
    <w:rsid w:val="00BE089C"/>
    <w:rsid w:val="00BE1089"/>
    <w:rsid w:val="00BE13A6"/>
    <w:rsid w:val="00BE17FD"/>
    <w:rsid w:val="00BE4173"/>
    <w:rsid w:val="00BE4669"/>
    <w:rsid w:val="00BF0934"/>
    <w:rsid w:val="00BF17F4"/>
    <w:rsid w:val="00BF2BB0"/>
    <w:rsid w:val="00BF44E7"/>
    <w:rsid w:val="00BF46C3"/>
    <w:rsid w:val="00BF5C6C"/>
    <w:rsid w:val="00BF6B37"/>
    <w:rsid w:val="00BF7444"/>
    <w:rsid w:val="00C011CB"/>
    <w:rsid w:val="00C0272D"/>
    <w:rsid w:val="00C03C36"/>
    <w:rsid w:val="00C0423E"/>
    <w:rsid w:val="00C04C44"/>
    <w:rsid w:val="00C04D37"/>
    <w:rsid w:val="00C05F25"/>
    <w:rsid w:val="00C062B4"/>
    <w:rsid w:val="00C0664D"/>
    <w:rsid w:val="00C10842"/>
    <w:rsid w:val="00C115CC"/>
    <w:rsid w:val="00C12451"/>
    <w:rsid w:val="00C1303D"/>
    <w:rsid w:val="00C13A03"/>
    <w:rsid w:val="00C14991"/>
    <w:rsid w:val="00C14B13"/>
    <w:rsid w:val="00C1507D"/>
    <w:rsid w:val="00C15916"/>
    <w:rsid w:val="00C15C9D"/>
    <w:rsid w:val="00C16286"/>
    <w:rsid w:val="00C16447"/>
    <w:rsid w:val="00C1691C"/>
    <w:rsid w:val="00C169EB"/>
    <w:rsid w:val="00C16C88"/>
    <w:rsid w:val="00C17374"/>
    <w:rsid w:val="00C1778D"/>
    <w:rsid w:val="00C17D48"/>
    <w:rsid w:val="00C17D59"/>
    <w:rsid w:val="00C20219"/>
    <w:rsid w:val="00C20B8B"/>
    <w:rsid w:val="00C20C1C"/>
    <w:rsid w:val="00C20D17"/>
    <w:rsid w:val="00C21675"/>
    <w:rsid w:val="00C22466"/>
    <w:rsid w:val="00C2288E"/>
    <w:rsid w:val="00C228B3"/>
    <w:rsid w:val="00C22FDC"/>
    <w:rsid w:val="00C257D7"/>
    <w:rsid w:val="00C30F1C"/>
    <w:rsid w:val="00C31A8D"/>
    <w:rsid w:val="00C32484"/>
    <w:rsid w:val="00C33F92"/>
    <w:rsid w:val="00C353AB"/>
    <w:rsid w:val="00C359AA"/>
    <w:rsid w:val="00C363F2"/>
    <w:rsid w:val="00C366D3"/>
    <w:rsid w:val="00C36E7F"/>
    <w:rsid w:val="00C36FA3"/>
    <w:rsid w:val="00C37CEE"/>
    <w:rsid w:val="00C41599"/>
    <w:rsid w:val="00C41D58"/>
    <w:rsid w:val="00C42627"/>
    <w:rsid w:val="00C42C8D"/>
    <w:rsid w:val="00C4331B"/>
    <w:rsid w:val="00C44691"/>
    <w:rsid w:val="00C45B45"/>
    <w:rsid w:val="00C45FFD"/>
    <w:rsid w:val="00C46C88"/>
    <w:rsid w:val="00C47296"/>
    <w:rsid w:val="00C47415"/>
    <w:rsid w:val="00C47D16"/>
    <w:rsid w:val="00C5064B"/>
    <w:rsid w:val="00C52190"/>
    <w:rsid w:val="00C52D11"/>
    <w:rsid w:val="00C539A9"/>
    <w:rsid w:val="00C541CF"/>
    <w:rsid w:val="00C54827"/>
    <w:rsid w:val="00C55E44"/>
    <w:rsid w:val="00C56497"/>
    <w:rsid w:val="00C6008B"/>
    <w:rsid w:val="00C61865"/>
    <w:rsid w:val="00C6321B"/>
    <w:rsid w:val="00C6537D"/>
    <w:rsid w:val="00C6606B"/>
    <w:rsid w:val="00C67401"/>
    <w:rsid w:val="00C67B2A"/>
    <w:rsid w:val="00C70AC2"/>
    <w:rsid w:val="00C70D60"/>
    <w:rsid w:val="00C72985"/>
    <w:rsid w:val="00C72F8B"/>
    <w:rsid w:val="00C73690"/>
    <w:rsid w:val="00C745E1"/>
    <w:rsid w:val="00C74640"/>
    <w:rsid w:val="00C74BDB"/>
    <w:rsid w:val="00C7521A"/>
    <w:rsid w:val="00C75499"/>
    <w:rsid w:val="00C76E6C"/>
    <w:rsid w:val="00C772D0"/>
    <w:rsid w:val="00C77584"/>
    <w:rsid w:val="00C77863"/>
    <w:rsid w:val="00C817BC"/>
    <w:rsid w:val="00C81D13"/>
    <w:rsid w:val="00C82C91"/>
    <w:rsid w:val="00C83C85"/>
    <w:rsid w:val="00C84C5B"/>
    <w:rsid w:val="00C86E27"/>
    <w:rsid w:val="00C870E3"/>
    <w:rsid w:val="00C8741D"/>
    <w:rsid w:val="00C87557"/>
    <w:rsid w:val="00C87E7E"/>
    <w:rsid w:val="00C90121"/>
    <w:rsid w:val="00C905C7"/>
    <w:rsid w:val="00C9104D"/>
    <w:rsid w:val="00C92168"/>
    <w:rsid w:val="00C92E4A"/>
    <w:rsid w:val="00C93215"/>
    <w:rsid w:val="00C93909"/>
    <w:rsid w:val="00C9421A"/>
    <w:rsid w:val="00C95E50"/>
    <w:rsid w:val="00C96430"/>
    <w:rsid w:val="00C96F68"/>
    <w:rsid w:val="00C973E5"/>
    <w:rsid w:val="00CA0068"/>
    <w:rsid w:val="00CA0643"/>
    <w:rsid w:val="00CA0D09"/>
    <w:rsid w:val="00CA19C4"/>
    <w:rsid w:val="00CA2036"/>
    <w:rsid w:val="00CA296D"/>
    <w:rsid w:val="00CA515C"/>
    <w:rsid w:val="00CA53A8"/>
    <w:rsid w:val="00CA73A0"/>
    <w:rsid w:val="00CA7FFB"/>
    <w:rsid w:val="00CB0EEF"/>
    <w:rsid w:val="00CB175D"/>
    <w:rsid w:val="00CB2148"/>
    <w:rsid w:val="00CB24AE"/>
    <w:rsid w:val="00CB34AC"/>
    <w:rsid w:val="00CB3E65"/>
    <w:rsid w:val="00CB41E0"/>
    <w:rsid w:val="00CB4419"/>
    <w:rsid w:val="00CB573C"/>
    <w:rsid w:val="00CB5BB5"/>
    <w:rsid w:val="00CB6612"/>
    <w:rsid w:val="00CC02C7"/>
    <w:rsid w:val="00CC04F4"/>
    <w:rsid w:val="00CC38E0"/>
    <w:rsid w:val="00CC4918"/>
    <w:rsid w:val="00CC4AF7"/>
    <w:rsid w:val="00CC5493"/>
    <w:rsid w:val="00CC5B6B"/>
    <w:rsid w:val="00CC6867"/>
    <w:rsid w:val="00CC7BD9"/>
    <w:rsid w:val="00CD0242"/>
    <w:rsid w:val="00CD076E"/>
    <w:rsid w:val="00CD1593"/>
    <w:rsid w:val="00CD15BE"/>
    <w:rsid w:val="00CD1DAB"/>
    <w:rsid w:val="00CD2839"/>
    <w:rsid w:val="00CD283E"/>
    <w:rsid w:val="00CD2BB3"/>
    <w:rsid w:val="00CD2D8B"/>
    <w:rsid w:val="00CD329A"/>
    <w:rsid w:val="00CD36A5"/>
    <w:rsid w:val="00CD3BE6"/>
    <w:rsid w:val="00CD4887"/>
    <w:rsid w:val="00CD60AE"/>
    <w:rsid w:val="00CD71AD"/>
    <w:rsid w:val="00CE03B1"/>
    <w:rsid w:val="00CE04BE"/>
    <w:rsid w:val="00CE06E2"/>
    <w:rsid w:val="00CE140B"/>
    <w:rsid w:val="00CE19E7"/>
    <w:rsid w:val="00CE2DEB"/>
    <w:rsid w:val="00CE58D9"/>
    <w:rsid w:val="00CE5C27"/>
    <w:rsid w:val="00CE7301"/>
    <w:rsid w:val="00CF0F3E"/>
    <w:rsid w:val="00CF29A0"/>
    <w:rsid w:val="00CF3C56"/>
    <w:rsid w:val="00CF3D2D"/>
    <w:rsid w:val="00CF45CC"/>
    <w:rsid w:val="00CF48C0"/>
    <w:rsid w:val="00CF4F13"/>
    <w:rsid w:val="00CF50A9"/>
    <w:rsid w:val="00CF5212"/>
    <w:rsid w:val="00CF5B8F"/>
    <w:rsid w:val="00CF725C"/>
    <w:rsid w:val="00D00122"/>
    <w:rsid w:val="00D019DC"/>
    <w:rsid w:val="00D02009"/>
    <w:rsid w:val="00D02798"/>
    <w:rsid w:val="00D04911"/>
    <w:rsid w:val="00D06382"/>
    <w:rsid w:val="00D06808"/>
    <w:rsid w:val="00D074B3"/>
    <w:rsid w:val="00D07F27"/>
    <w:rsid w:val="00D10039"/>
    <w:rsid w:val="00D10192"/>
    <w:rsid w:val="00D1025A"/>
    <w:rsid w:val="00D1075A"/>
    <w:rsid w:val="00D1166D"/>
    <w:rsid w:val="00D12D79"/>
    <w:rsid w:val="00D13260"/>
    <w:rsid w:val="00D13453"/>
    <w:rsid w:val="00D17DAA"/>
    <w:rsid w:val="00D17E93"/>
    <w:rsid w:val="00D23353"/>
    <w:rsid w:val="00D2485A"/>
    <w:rsid w:val="00D24D18"/>
    <w:rsid w:val="00D24DC7"/>
    <w:rsid w:val="00D26655"/>
    <w:rsid w:val="00D26B7A"/>
    <w:rsid w:val="00D26C22"/>
    <w:rsid w:val="00D26F22"/>
    <w:rsid w:val="00D27347"/>
    <w:rsid w:val="00D310E2"/>
    <w:rsid w:val="00D310EE"/>
    <w:rsid w:val="00D327C3"/>
    <w:rsid w:val="00D35D2B"/>
    <w:rsid w:val="00D40E6E"/>
    <w:rsid w:val="00D4168A"/>
    <w:rsid w:val="00D41C98"/>
    <w:rsid w:val="00D41DD7"/>
    <w:rsid w:val="00D42FA4"/>
    <w:rsid w:val="00D43C21"/>
    <w:rsid w:val="00D43F9D"/>
    <w:rsid w:val="00D4407B"/>
    <w:rsid w:val="00D460B1"/>
    <w:rsid w:val="00D46EBD"/>
    <w:rsid w:val="00D47368"/>
    <w:rsid w:val="00D47B60"/>
    <w:rsid w:val="00D504B4"/>
    <w:rsid w:val="00D505BE"/>
    <w:rsid w:val="00D50CA4"/>
    <w:rsid w:val="00D5207F"/>
    <w:rsid w:val="00D53C8A"/>
    <w:rsid w:val="00D546A4"/>
    <w:rsid w:val="00D55275"/>
    <w:rsid w:val="00D556F5"/>
    <w:rsid w:val="00D558E1"/>
    <w:rsid w:val="00D55955"/>
    <w:rsid w:val="00D56174"/>
    <w:rsid w:val="00D5764E"/>
    <w:rsid w:val="00D5765A"/>
    <w:rsid w:val="00D604FE"/>
    <w:rsid w:val="00D61501"/>
    <w:rsid w:val="00D61DFF"/>
    <w:rsid w:val="00D62E8B"/>
    <w:rsid w:val="00D62EA2"/>
    <w:rsid w:val="00D63082"/>
    <w:rsid w:val="00D647B8"/>
    <w:rsid w:val="00D64E53"/>
    <w:rsid w:val="00D65336"/>
    <w:rsid w:val="00D66C43"/>
    <w:rsid w:val="00D67A89"/>
    <w:rsid w:val="00D67F30"/>
    <w:rsid w:val="00D71188"/>
    <w:rsid w:val="00D71E90"/>
    <w:rsid w:val="00D72DF5"/>
    <w:rsid w:val="00D73399"/>
    <w:rsid w:val="00D73A9D"/>
    <w:rsid w:val="00D743C6"/>
    <w:rsid w:val="00D7473D"/>
    <w:rsid w:val="00D75083"/>
    <w:rsid w:val="00D758E6"/>
    <w:rsid w:val="00D763B0"/>
    <w:rsid w:val="00D77AB5"/>
    <w:rsid w:val="00D80BB0"/>
    <w:rsid w:val="00D82BEB"/>
    <w:rsid w:val="00D83508"/>
    <w:rsid w:val="00D8393E"/>
    <w:rsid w:val="00D839BF"/>
    <w:rsid w:val="00D83A26"/>
    <w:rsid w:val="00D8595E"/>
    <w:rsid w:val="00D85B2F"/>
    <w:rsid w:val="00D872ED"/>
    <w:rsid w:val="00D879FC"/>
    <w:rsid w:val="00D9040C"/>
    <w:rsid w:val="00D92489"/>
    <w:rsid w:val="00D92592"/>
    <w:rsid w:val="00D93181"/>
    <w:rsid w:val="00D934FD"/>
    <w:rsid w:val="00D9426A"/>
    <w:rsid w:val="00D94D73"/>
    <w:rsid w:val="00D955E2"/>
    <w:rsid w:val="00D97155"/>
    <w:rsid w:val="00DA00A5"/>
    <w:rsid w:val="00DA0198"/>
    <w:rsid w:val="00DA2186"/>
    <w:rsid w:val="00DA22D9"/>
    <w:rsid w:val="00DA2691"/>
    <w:rsid w:val="00DA2BAF"/>
    <w:rsid w:val="00DA4381"/>
    <w:rsid w:val="00DA53AD"/>
    <w:rsid w:val="00DA564D"/>
    <w:rsid w:val="00DA63F2"/>
    <w:rsid w:val="00DA6412"/>
    <w:rsid w:val="00DA68D8"/>
    <w:rsid w:val="00DA6995"/>
    <w:rsid w:val="00DA703E"/>
    <w:rsid w:val="00DA73F5"/>
    <w:rsid w:val="00DA7F70"/>
    <w:rsid w:val="00DB08C6"/>
    <w:rsid w:val="00DB14FA"/>
    <w:rsid w:val="00DB172C"/>
    <w:rsid w:val="00DB1812"/>
    <w:rsid w:val="00DB262B"/>
    <w:rsid w:val="00DB4000"/>
    <w:rsid w:val="00DB5FB8"/>
    <w:rsid w:val="00DB6377"/>
    <w:rsid w:val="00DB68DA"/>
    <w:rsid w:val="00DB71E0"/>
    <w:rsid w:val="00DC000E"/>
    <w:rsid w:val="00DC0369"/>
    <w:rsid w:val="00DC0713"/>
    <w:rsid w:val="00DC0D12"/>
    <w:rsid w:val="00DC1A38"/>
    <w:rsid w:val="00DC29AE"/>
    <w:rsid w:val="00DC31E4"/>
    <w:rsid w:val="00DC4C79"/>
    <w:rsid w:val="00DC532C"/>
    <w:rsid w:val="00DC57CD"/>
    <w:rsid w:val="00DD0CD7"/>
    <w:rsid w:val="00DD22E5"/>
    <w:rsid w:val="00DD2AAF"/>
    <w:rsid w:val="00DD44FA"/>
    <w:rsid w:val="00DD508E"/>
    <w:rsid w:val="00DD5FE0"/>
    <w:rsid w:val="00DD72E3"/>
    <w:rsid w:val="00DD7681"/>
    <w:rsid w:val="00DE0200"/>
    <w:rsid w:val="00DE0827"/>
    <w:rsid w:val="00DE0B45"/>
    <w:rsid w:val="00DE14D6"/>
    <w:rsid w:val="00DE1CEA"/>
    <w:rsid w:val="00DE1FDA"/>
    <w:rsid w:val="00DE2081"/>
    <w:rsid w:val="00DE2457"/>
    <w:rsid w:val="00DE26D8"/>
    <w:rsid w:val="00DE2918"/>
    <w:rsid w:val="00DE2D4D"/>
    <w:rsid w:val="00DE2E49"/>
    <w:rsid w:val="00DE3185"/>
    <w:rsid w:val="00DE5D05"/>
    <w:rsid w:val="00DE5F05"/>
    <w:rsid w:val="00DE604C"/>
    <w:rsid w:val="00DE73E0"/>
    <w:rsid w:val="00DE75D8"/>
    <w:rsid w:val="00DE7DA3"/>
    <w:rsid w:val="00DE7F27"/>
    <w:rsid w:val="00DF0F71"/>
    <w:rsid w:val="00DF105D"/>
    <w:rsid w:val="00DF2947"/>
    <w:rsid w:val="00DF2C2E"/>
    <w:rsid w:val="00DF3BCE"/>
    <w:rsid w:val="00DF5890"/>
    <w:rsid w:val="00DF5BFA"/>
    <w:rsid w:val="00DF6714"/>
    <w:rsid w:val="00DF70FD"/>
    <w:rsid w:val="00E00254"/>
    <w:rsid w:val="00E02A5B"/>
    <w:rsid w:val="00E039D5"/>
    <w:rsid w:val="00E0436D"/>
    <w:rsid w:val="00E0460B"/>
    <w:rsid w:val="00E04803"/>
    <w:rsid w:val="00E04D9B"/>
    <w:rsid w:val="00E05E56"/>
    <w:rsid w:val="00E07249"/>
    <w:rsid w:val="00E072A2"/>
    <w:rsid w:val="00E0730D"/>
    <w:rsid w:val="00E10808"/>
    <w:rsid w:val="00E10974"/>
    <w:rsid w:val="00E11586"/>
    <w:rsid w:val="00E11FBB"/>
    <w:rsid w:val="00E12BB1"/>
    <w:rsid w:val="00E130C8"/>
    <w:rsid w:val="00E141B2"/>
    <w:rsid w:val="00E142F8"/>
    <w:rsid w:val="00E159B6"/>
    <w:rsid w:val="00E16D1A"/>
    <w:rsid w:val="00E177C1"/>
    <w:rsid w:val="00E17C9D"/>
    <w:rsid w:val="00E21E05"/>
    <w:rsid w:val="00E2215B"/>
    <w:rsid w:val="00E2223B"/>
    <w:rsid w:val="00E23F72"/>
    <w:rsid w:val="00E24708"/>
    <w:rsid w:val="00E25107"/>
    <w:rsid w:val="00E256DD"/>
    <w:rsid w:val="00E25C7D"/>
    <w:rsid w:val="00E2639A"/>
    <w:rsid w:val="00E27B70"/>
    <w:rsid w:val="00E3226E"/>
    <w:rsid w:val="00E323EB"/>
    <w:rsid w:val="00E340DF"/>
    <w:rsid w:val="00E34BDD"/>
    <w:rsid w:val="00E34F3C"/>
    <w:rsid w:val="00E363AE"/>
    <w:rsid w:val="00E373C8"/>
    <w:rsid w:val="00E37F8C"/>
    <w:rsid w:val="00E414CF"/>
    <w:rsid w:val="00E41884"/>
    <w:rsid w:val="00E41A3E"/>
    <w:rsid w:val="00E428AB"/>
    <w:rsid w:val="00E43257"/>
    <w:rsid w:val="00E4371F"/>
    <w:rsid w:val="00E438A8"/>
    <w:rsid w:val="00E43939"/>
    <w:rsid w:val="00E45F9F"/>
    <w:rsid w:val="00E45FBF"/>
    <w:rsid w:val="00E47CD7"/>
    <w:rsid w:val="00E47FA4"/>
    <w:rsid w:val="00E503DB"/>
    <w:rsid w:val="00E50E0F"/>
    <w:rsid w:val="00E520B9"/>
    <w:rsid w:val="00E536A8"/>
    <w:rsid w:val="00E539C1"/>
    <w:rsid w:val="00E54847"/>
    <w:rsid w:val="00E5579C"/>
    <w:rsid w:val="00E56781"/>
    <w:rsid w:val="00E574CE"/>
    <w:rsid w:val="00E57C88"/>
    <w:rsid w:val="00E61A62"/>
    <w:rsid w:val="00E61A69"/>
    <w:rsid w:val="00E628D2"/>
    <w:rsid w:val="00E634E1"/>
    <w:rsid w:val="00E6423B"/>
    <w:rsid w:val="00E65617"/>
    <w:rsid w:val="00E65E18"/>
    <w:rsid w:val="00E65F8F"/>
    <w:rsid w:val="00E65F95"/>
    <w:rsid w:val="00E66199"/>
    <w:rsid w:val="00E661FF"/>
    <w:rsid w:val="00E702D2"/>
    <w:rsid w:val="00E70F58"/>
    <w:rsid w:val="00E7162C"/>
    <w:rsid w:val="00E72AFA"/>
    <w:rsid w:val="00E7472D"/>
    <w:rsid w:val="00E749E6"/>
    <w:rsid w:val="00E75FC9"/>
    <w:rsid w:val="00E76FF4"/>
    <w:rsid w:val="00E7747B"/>
    <w:rsid w:val="00E804DA"/>
    <w:rsid w:val="00E80707"/>
    <w:rsid w:val="00E83351"/>
    <w:rsid w:val="00E836E9"/>
    <w:rsid w:val="00E86255"/>
    <w:rsid w:val="00E86A00"/>
    <w:rsid w:val="00E86EB8"/>
    <w:rsid w:val="00E915BB"/>
    <w:rsid w:val="00E91668"/>
    <w:rsid w:val="00E92892"/>
    <w:rsid w:val="00E92CE9"/>
    <w:rsid w:val="00E932AA"/>
    <w:rsid w:val="00E9391D"/>
    <w:rsid w:val="00E93DC0"/>
    <w:rsid w:val="00E95544"/>
    <w:rsid w:val="00E979E7"/>
    <w:rsid w:val="00E97D1A"/>
    <w:rsid w:val="00EA0680"/>
    <w:rsid w:val="00EA0F21"/>
    <w:rsid w:val="00EA1424"/>
    <w:rsid w:val="00EA18A4"/>
    <w:rsid w:val="00EA2007"/>
    <w:rsid w:val="00EA2D50"/>
    <w:rsid w:val="00EA2D73"/>
    <w:rsid w:val="00EA3BC2"/>
    <w:rsid w:val="00EA50FF"/>
    <w:rsid w:val="00EA5435"/>
    <w:rsid w:val="00EA5FA4"/>
    <w:rsid w:val="00EA75DF"/>
    <w:rsid w:val="00EB0823"/>
    <w:rsid w:val="00EB153D"/>
    <w:rsid w:val="00EB33D7"/>
    <w:rsid w:val="00EB3A3F"/>
    <w:rsid w:val="00EB5A15"/>
    <w:rsid w:val="00EB5D7A"/>
    <w:rsid w:val="00EB6A4D"/>
    <w:rsid w:val="00EB7495"/>
    <w:rsid w:val="00EB74BC"/>
    <w:rsid w:val="00EC0176"/>
    <w:rsid w:val="00EC2432"/>
    <w:rsid w:val="00EC28A8"/>
    <w:rsid w:val="00EC30CF"/>
    <w:rsid w:val="00EC3E2B"/>
    <w:rsid w:val="00EC4336"/>
    <w:rsid w:val="00EC4901"/>
    <w:rsid w:val="00EC57D7"/>
    <w:rsid w:val="00EC58E1"/>
    <w:rsid w:val="00EC6187"/>
    <w:rsid w:val="00EC79C0"/>
    <w:rsid w:val="00ED020A"/>
    <w:rsid w:val="00ED3F6D"/>
    <w:rsid w:val="00ED5731"/>
    <w:rsid w:val="00ED5D90"/>
    <w:rsid w:val="00ED5DE3"/>
    <w:rsid w:val="00ED655E"/>
    <w:rsid w:val="00ED6C3D"/>
    <w:rsid w:val="00EE16A0"/>
    <w:rsid w:val="00EE16D6"/>
    <w:rsid w:val="00EE2343"/>
    <w:rsid w:val="00EE2451"/>
    <w:rsid w:val="00EE3B0F"/>
    <w:rsid w:val="00EE5641"/>
    <w:rsid w:val="00EE5762"/>
    <w:rsid w:val="00EE5989"/>
    <w:rsid w:val="00EE6665"/>
    <w:rsid w:val="00EE75C3"/>
    <w:rsid w:val="00EE7DC2"/>
    <w:rsid w:val="00EF2026"/>
    <w:rsid w:val="00EF27B4"/>
    <w:rsid w:val="00EF3BFA"/>
    <w:rsid w:val="00EF4650"/>
    <w:rsid w:val="00EF492E"/>
    <w:rsid w:val="00EF53A0"/>
    <w:rsid w:val="00EF5485"/>
    <w:rsid w:val="00EF68E9"/>
    <w:rsid w:val="00EF70FC"/>
    <w:rsid w:val="00EF7C18"/>
    <w:rsid w:val="00F00455"/>
    <w:rsid w:val="00F00F3E"/>
    <w:rsid w:val="00F00F59"/>
    <w:rsid w:val="00F0117F"/>
    <w:rsid w:val="00F02BA5"/>
    <w:rsid w:val="00F02FF4"/>
    <w:rsid w:val="00F03ED4"/>
    <w:rsid w:val="00F041B1"/>
    <w:rsid w:val="00F060EC"/>
    <w:rsid w:val="00F06468"/>
    <w:rsid w:val="00F0652B"/>
    <w:rsid w:val="00F065CF"/>
    <w:rsid w:val="00F06ACA"/>
    <w:rsid w:val="00F07983"/>
    <w:rsid w:val="00F108BB"/>
    <w:rsid w:val="00F10F1C"/>
    <w:rsid w:val="00F12F33"/>
    <w:rsid w:val="00F1331C"/>
    <w:rsid w:val="00F1435F"/>
    <w:rsid w:val="00F14778"/>
    <w:rsid w:val="00F15D56"/>
    <w:rsid w:val="00F16D62"/>
    <w:rsid w:val="00F1700E"/>
    <w:rsid w:val="00F214D9"/>
    <w:rsid w:val="00F23AE1"/>
    <w:rsid w:val="00F242C1"/>
    <w:rsid w:val="00F24D1C"/>
    <w:rsid w:val="00F26ADD"/>
    <w:rsid w:val="00F30A12"/>
    <w:rsid w:val="00F30A6E"/>
    <w:rsid w:val="00F321B4"/>
    <w:rsid w:val="00F32C45"/>
    <w:rsid w:val="00F32D01"/>
    <w:rsid w:val="00F32EEF"/>
    <w:rsid w:val="00F33935"/>
    <w:rsid w:val="00F35505"/>
    <w:rsid w:val="00F35E38"/>
    <w:rsid w:val="00F3673F"/>
    <w:rsid w:val="00F36A82"/>
    <w:rsid w:val="00F371F5"/>
    <w:rsid w:val="00F37FC5"/>
    <w:rsid w:val="00F406C1"/>
    <w:rsid w:val="00F40865"/>
    <w:rsid w:val="00F41222"/>
    <w:rsid w:val="00F41FC4"/>
    <w:rsid w:val="00F42B43"/>
    <w:rsid w:val="00F42D49"/>
    <w:rsid w:val="00F4322A"/>
    <w:rsid w:val="00F438C2"/>
    <w:rsid w:val="00F43D01"/>
    <w:rsid w:val="00F4502A"/>
    <w:rsid w:val="00F4512A"/>
    <w:rsid w:val="00F4651E"/>
    <w:rsid w:val="00F465DE"/>
    <w:rsid w:val="00F47673"/>
    <w:rsid w:val="00F47EA1"/>
    <w:rsid w:val="00F50287"/>
    <w:rsid w:val="00F50705"/>
    <w:rsid w:val="00F50A3E"/>
    <w:rsid w:val="00F50AC0"/>
    <w:rsid w:val="00F5171D"/>
    <w:rsid w:val="00F51BD8"/>
    <w:rsid w:val="00F52929"/>
    <w:rsid w:val="00F53E16"/>
    <w:rsid w:val="00F54BF6"/>
    <w:rsid w:val="00F55220"/>
    <w:rsid w:val="00F55330"/>
    <w:rsid w:val="00F55693"/>
    <w:rsid w:val="00F558C1"/>
    <w:rsid w:val="00F55BBB"/>
    <w:rsid w:val="00F56253"/>
    <w:rsid w:val="00F562D2"/>
    <w:rsid w:val="00F570E8"/>
    <w:rsid w:val="00F57AC6"/>
    <w:rsid w:val="00F57CA9"/>
    <w:rsid w:val="00F604A9"/>
    <w:rsid w:val="00F6080A"/>
    <w:rsid w:val="00F609A4"/>
    <w:rsid w:val="00F60C8B"/>
    <w:rsid w:val="00F611C0"/>
    <w:rsid w:val="00F612BB"/>
    <w:rsid w:val="00F615B3"/>
    <w:rsid w:val="00F61803"/>
    <w:rsid w:val="00F6232D"/>
    <w:rsid w:val="00F623D2"/>
    <w:rsid w:val="00F624AA"/>
    <w:rsid w:val="00F6278C"/>
    <w:rsid w:val="00F63025"/>
    <w:rsid w:val="00F64601"/>
    <w:rsid w:val="00F64D34"/>
    <w:rsid w:val="00F65A86"/>
    <w:rsid w:val="00F65AC5"/>
    <w:rsid w:val="00F6717D"/>
    <w:rsid w:val="00F676E9"/>
    <w:rsid w:val="00F6795A"/>
    <w:rsid w:val="00F7065F"/>
    <w:rsid w:val="00F7132C"/>
    <w:rsid w:val="00F71CA1"/>
    <w:rsid w:val="00F72FBD"/>
    <w:rsid w:val="00F74D1D"/>
    <w:rsid w:val="00F7582C"/>
    <w:rsid w:val="00F769B1"/>
    <w:rsid w:val="00F77DFF"/>
    <w:rsid w:val="00F77E04"/>
    <w:rsid w:val="00F8093F"/>
    <w:rsid w:val="00F80A9E"/>
    <w:rsid w:val="00F8209D"/>
    <w:rsid w:val="00F821B1"/>
    <w:rsid w:val="00F821E0"/>
    <w:rsid w:val="00F8257C"/>
    <w:rsid w:val="00F825CC"/>
    <w:rsid w:val="00F8341D"/>
    <w:rsid w:val="00F8469F"/>
    <w:rsid w:val="00F851E1"/>
    <w:rsid w:val="00F8612E"/>
    <w:rsid w:val="00F861D3"/>
    <w:rsid w:val="00F905CB"/>
    <w:rsid w:val="00F90BB8"/>
    <w:rsid w:val="00F91B68"/>
    <w:rsid w:val="00F948F3"/>
    <w:rsid w:val="00F94E85"/>
    <w:rsid w:val="00F9549A"/>
    <w:rsid w:val="00F9569E"/>
    <w:rsid w:val="00F9652D"/>
    <w:rsid w:val="00FA09C6"/>
    <w:rsid w:val="00FA0B93"/>
    <w:rsid w:val="00FA0E91"/>
    <w:rsid w:val="00FA1D79"/>
    <w:rsid w:val="00FA3860"/>
    <w:rsid w:val="00FA3D23"/>
    <w:rsid w:val="00FA4158"/>
    <w:rsid w:val="00FA4797"/>
    <w:rsid w:val="00FA4868"/>
    <w:rsid w:val="00FA6AC6"/>
    <w:rsid w:val="00FA6DBA"/>
    <w:rsid w:val="00FA7965"/>
    <w:rsid w:val="00FA7B8E"/>
    <w:rsid w:val="00FB01E2"/>
    <w:rsid w:val="00FB3ACA"/>
    <w:rsid w:val="00FB48AB"/>
    <w:rsid w:val="00FB4A3C"/>
    <w:rsid w:val="00FB676C"/>
    <w:rsid w:val="00FB6F2B"/>
    <w:rsid w:val="00FC0EE6"/>
    <w:rsid w:val="00FC211C"/>
    <w:rsid w:val="00FC355B"/>
    <w:rsid w:val="00FC4399"/>
    <w:rsid w:val="00FC443D"/>
    <w:rsid w:val="00FC5D58"/>
    <w:rsid w:val="00FC6720"/>
    <w:rsid w:val="00FC70C1"/>
    <w:rsid w:val="00FD0C79"/>
    <w:rsid w:val="00FD156F"/>
    <w:rsid w:val="00FD1E20"/>
    <w:rsid w:val="00FD2002"/>
    <w:rsid w:val="00FD2269"/>
    <w:rsid w:val="00FD2437"/>
    <w:rsid w:val="00FD369A"/>
    <w:rsid w:val="00FD3829"/>
    <w:rsid w:val="00FD38A3"/>
    <w:rsid w:val="00FD3BD5"/>
    <w:rsid w:val="00FD4AC4"/>
    <w:rsid w:val="00FD5952"/>
    <w:rsid w:val="00FD5D38"/>
    <w:rsid w:val="00FD6010"/>
    <w:rsid w:val="00FD6468"/>
    <w:rsid w:val="00FD64BE"/>
    <w:rsid w:val="00FE0074"/>
    <w:rsid w:val="00FE0091"/>
    <w:rsid w:val="00FE0170"/>
    <w:rsid w:val="00FE05B2"/>
    <w:rsid w:val="00FE092E"/>
    <w:rsid w:val="00FE0AE9"/>
    <w:rsid w:val="00FE0B89"/>
    <w:rsid w:val="00FE1ED9"/>
    <w:rsid w:val="00FE214E"/>
    <w:rsid w:val="00FE2D17"/>
    <w:rsid w:val="00FE3098"/>
    <w:rsid w:val="00FE36C2"/>
    <w:rsid w:val="00FE444D"/>
    <w:rsid w:val="00FE4923"/>
    <w:rsid w:val="00FE4B44"/>
    <w:rsid w:val="00FE5A80"/>
    <w:rsid w:val="00FE5D80"/>
    <w:rsid w:val="00FE667D"/>
    <w:rsid w:val="00FE7712"/>
    <w:rsid w:val="00FF0DCE"/>
    <w:rsid w:val="00FF20B4"/>
    <w:rsid w:val="00FF3658"/>
    <w:rsid w:val="00FF413A"/>
    <w:rsid w:val="00FF49F5"/>
    <w:rsid w:val="00FF594B"/>
    <w:rsid w:val="00FF6005"/>
    <w:rsid w:val="00FF6061"/>
    <w:rsid w:val="00FF73D4"/>
    <w:rsid w:val="00FF73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6AC9EB17"/>
  <w15:docId w15:val="{75F7B365-C1F3-AE4A-B2D9-D55D6FC7A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Body Text 2-space"/>
    <w:qFormat/>
    <w:rsid w:val="006A1F7A"/>
    <w:rPr>
      <w:rFonts w:eastAsia="Times New Roman"/>
      <w:lang w:eastAsia="en-US"/>
    </w:rPr>
  </w:style>
  <w:style w:type="paragraph" w:styleId="Heading1">
    <w:name w:val="heading 1"/>
    <w:basedOn w:val="Normal"/>
    <w:next w:val="Normal"/>
    <w:link w:val="Heading1Char"/>
    <w:uiPriority w:val="9"/>
    <w:qFormat/>
    <w:rsid w:val="00A31D3B"/>
    <w:pPr>
      <w:widowControl w:val="0"/>
      <w:suppressAutoHyphens/>
      <w:autoSpaceDE w:val="0"/>
      <w:autoSpaceDN w:val="0"/>
      <w:adjustRightInd w:val="0"/>
      <w:spacing w:line="480" w:lineRule="auto"/>
      <w:jc w:val="center"/>
      <w:outlineLvl w:val="0"/>
    </w:pPr>
    <w:rPr>
      <w:rFonts w:eastAsia="ヒラギノ角ゴ Pro W3"/>
      <w:b/>
      <w:bCs/>
      <w:caps/>
      <w:sz w:val="28"/>
      <w:lang w:eastAsia="ar-SA"/>
    </w:rPr>
  </w:style>
  <w:style w:type="paragraph" w:styleId="Heading2">
    <w:name w:val="heading 2"/>
    <w:aliases w:val="H2 1.0"/>
    <w:basedOn w:val="Normal"/>
    <w:next w:val="Normal"/>
    <w:link w:val="Heading2Char"/>
    <w:autoRedefine/>
    <w:qFormat/>
    <w:rsid w:val="005B4ED6"/>
    <w:pPr>
      <w:keepNext/>
      <w:spacing w:before="240" w:after="60" w:line="480" w:lineRule="auto"/>
      <w:jc w:val="both"/>
      <w:outlineLvl w:val="1"/>
    </w:pPr>
    <w:rPr>
      <w:b/>
      <w:bCs/>
    </w:rPr>
  </w:style>
  <w:style w:type="paragraph" w:styleId="Heading3">
    <w:name w:val="heading 3"/>
    <w:aliases w:val="H3 1.1"/>
    <w:basedOn w:val="Normal"/>
    <w:next w:val="Normal"/>
    <w:link w:val="Heading3Char"/>
    <w:autoRedefine/>
    <w:uiPriority w:val="9"/>
    <w:qFormat/>
    <w:rsid w:val="006846FB"/>
    <w:pPr>
      <w:keepNext/>
      <w:spacing w:before="240" w:after="60" w:line="480" w:lineRule="auto"/>
      <w:outlineLvl w:val="2"/>
    </w:pPr>
    <w:rPr>
      <w:b/>
      <w:bCs/>
      <w:szCs w:val="26"/>
    </w:rPr>
  </w:style>
  <w:style w:type="paragraph" w:styleId="Heading4">
    <w:name w:val="heading 4"/>
    <w:aliases w:val="H4 1.1.1"/>
    <w:basedOn w:val="Normal"/>
    <w:next w:val="Normal"/>
    <w:link w:val="Heading4Char"/>
    <w:autoRedefine/>
    <w:uiPriority w:val="9"/>
    <w:unhideWhenUsed/>
    <w:qFormat/>
    <w:rsid w:val="005017CF"/>
    <w:pPr>
      <w:keepNext/>
      <w:keepLines/>
      <w:spacing w:before="200" w:line="480" w:lineRule="auto"/>
      <w:outlineLvl w:val="3"/>
    </w:pPr>
    <w:rPr>
      <w:rFonts w:eastAsiaTheme="majorEastAsia" w:cstheme="majorBidi"/>
      <w:b/>
      <w:bCs/>
      <w:iCs/>
    </w:rPr>
  </w:style>
  <w:style w:type="paragraph" w:styleId="Heading5">
    <w:name w:val="heading 5"/>
    <w:aliases w:val="H5 italic no#"/>
    <w:basedOn w:val="Heading8"/>
    <w:next w:val="Normal"/>
    <w:link w:val="Heading5Char"/>
    <w:uiPriority w:val="9"/>
    <w:unhideWhenUsed/>
    <w:qFormat/>
    <w:rsid w:val="004106C4"/>
    <w:pPr>
      <w:widowControl/>
      <w:suppressAutoHyphens w:val="0"/>
      <w:outlineLvl w:val="4"/>
    </w:pPr>
    <w:rPr>
      <w:rFonts w:ascii="Times New Roman" w:hAnsi="Times New Roman" w:cs="Times New Roman"/>
      <w:b/>
      <w:i/>
      <w:color w:val="auto"/>
      <w:sz w:val="24"/>
      <w:szCs w:val="24"/>
      <w:lang w:eastAsia="en-US"/>
    </w:rPr>
  </w:style>
  <w:style w:type="paragraph" w:styleId="Heading6">
    <w:name w:val="heading 6"/>
    <w:basedOn w:val="Normal"/>
    <w:next w:val="Normal"/>
    <w:link w:val="Heading6Char"/>
    <w:unhideWhenUsed/>
    <w:qFormat/>
    <w:rsid w:val="00A31D3B"/>
    <w:pPr>
      <w:keepNext/>
      <w:keepLines/>
      <w:widowControl w:val="0"/>
      <w:suppressAutoHyphens/>
      <w:spacing w:before="200" w:line="480" w:lineRule="auto"/>
      <w:outlineLvl w:val="5"/>
    </w:pPr>
    <w:rPr>
      <w:rFonts w:asciiTheme="majorHAnsi" w:eastAsiaTheme="majorEastAsia" w:hAnsiTheme="majorHAnsi" w:cstheme="majorBidi"/>
      <w:i/>
      <w:iCs/>
      <w:color w:val="243F60" w:themeColor="accent1" w:themeShade="7F"/>
      <w:lang w:eastAsia="ar-SA"/>
    </w:rPr>
  </w:style>
  <w:style w:type="paragraph" w:styleId="Heading7">
    <w:name w:val="heading 7"/>
    <w:basedOn w:val="Normal"/>
    <w:next w:val="Normal"/>
    <w:link w:val="Heading7Char"/>
    <w:unhideWhenUsed/>
    <w:qFormat/>
    <w:rsid w:val="00A31D3B"/>
    <w:pPr>
      <w:keepNext/>
      <w:keepLines/>
      <w:widowControl w:val="0"/>
      <w:suppressAutoHyphens/>
      <w:spacing w:before="200" w:line="480" w:lineRule="auto"/>
      <w:outlineLvl w:val="6"/>
    </w:pPr>
    <w:rPr>
      <w:rFonts w:asciiTheme="majorHAnsi" w:eastAsiaTheme="majorEastAsia" w:hAnsiTheme="majorHAnsi" w:cstheme="majorBidi"/>
      <w:i/>
      <w:iCs/>
      <w:color w:val="404040" w:themeColor="text1" w:themeTint="BF"/>
      <w:lang w:eastAsia="ar-SA"/>
    </w:rPr>
  </w:style>
  <w:style w:type="paragraph" w:styleId="Heading8">
    <w:name w:val="heading 8"/>
    <w:basedOn w:val="Normal"/>
    <w:next w:val="Normal"/>
    <w:link w:val="Heading8Char"/>
    <w:unhideWhenUsed/>
    <w:qFormat/>
    <w:rsid w:val="00A31D3B"/>
    <w:pPr>
      <w:keepNext/>
      <w:keepLines/>
      <w:widowControl w:val="0"/>
      <w:suppressAutoHyphens/>
      <w:spacing w:before="200" w:line="480" w:lineRule="auto"/>
      <w:outlineLvl w:val="7"/>
    </w:pPr>
    <w:rPr>
      <w:rFonts w:asciiTheme="majorHAnsi" w:eastAsiaTheme="majorEastAsia" w:hAnsiTheme="majorHAnsi" w:cstheme="majorBidi"/>
      <w:color w:val="404040" w:themeColor="text1" w:themeTint="BF"/>
      <w:sz w:val="20"/>
      <w:szCs w:val="20"/>
      <w:lang w:eastAsia="ar-SA"/>
    </w:rPr>
  </w:style>
  <w:style w:type="paragraph" w:styleId="Heading9">
    <w:name w:val="heading 9"/>
    <w:basedOn w:val="Normal"/>
    <w:next w:val="Normal"/>
    <w:link w:val="Heading9Char"/>
    <w:semiHidden/>
    <w:unhideWhenUsed/>
    <w:qFormat/>
    <w:rsid w:val="00A31D3B"/>
    <w:pPr>
      <w:keepNext/>
      <w:keepLines/>
      <w:widowControl w:val="0"/>
      <w:suppressAutoHyphens/>
      <w:spacing w:before="200" w:line="480" w:lineRule="auto"/>
      <w:outlineLvl w:val="8"/>
    </w:pPr>
    <w:rPr>
      <w:rFonts w:asciiTheme="majorHAnsi" w:eastAsiaTheme="majorEastAsia" w:hAnsiTheme="majorHAnsi" w:cstheme="majorBidi"/>
      <w:i/>
      <w:iCs/>
      <w:color w:val="404040" w:themeColor="text1" w:themeTint="BF"/>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A31D3B"/>
    <w:pPr>
      <w:widowControl w:val="0"/>
      <w:suppressAutoHyphens/>
      <w:spacing w:line="480" w:lineRule="auto"/>
      <w:ind w:firstLine="720"/>
    </w:pPr>
    <w:rPr>
      <w:rFonts w:ascii="Lucida Grande" w:eastAsia="ヒラギノ角ゴ Pro W3" w:hAnsi="Lucida Grande" w:cs="Lucida Grande"/>
      <w:sz w:val="18"/>
      <w:szCs w:val="18"/>
      <w:lang w:eastAsia="ar-SA"/>
    </w:rPr>
  </w:style>
  <w:style w:type="character" w:customStyle="1" w:styleId="BalloonTextChar">
    <w:name w:val="Balloon Text Char"/>
    <w:basedOn w:val="DefaultParagraphFont"/>
    <w:link w:val="BalloonText"/>
    <w:rsid w:val="00A31D3B"/>
    <w:rPr>
      <w:rFonts w:ascii="Lucida Grande" w:eastAsia="Times New Roman" w:hAnsi="Lucida Grande" w:cs="Lucida Grande"/>
      <w:sz w:val="18"/>
      <w:szCs w:val="18"/>
      <w:lang w:eastAsia="en-US"/>
    </w:rPr>
  </w:style>
  <w:style w:type="paragraph" w:customStyle="1" w:styleId="Bib">
    <w:name w:val="Bib"/>
    <w:basedOn w:val="Normal"/>
    <w:qFormat/>
    <w:rsid w:val="00A31D3B"/>
    <w:pPr>
      <w:widowControl w:val="0"/>
      <w:suppressAutoHyphens/>
      <w:spacing w:line="480" w:lineRule="auto"/>
      <w:ind w:left="187" w:hanging="187"/>
    </w:pPr>
    <w:rPr>
      <w:rFonts w:eastAsia="ヒラギノ角ゴ Pro W3"/>
      <w:lang w:eastAsia="ar-SA" w:bidi="en-US"/>
    </w:rPr>
  </w:style>
  <w:style w:type="paragraph" w:styleId="BlockText">
    <w:name w:val="Block Text"/>
    <w:basedOn w:val="Normal"/>
    <w:rsid w:val="00A31D3B"/>
    <w:pPr>
      <w:keepNext/>
      <w:widowControl w:val="0"/>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uppressAutoHyphens/>
      <w:spacing w:line="480" w:lineRule="auto"/>
      <w:ind w:left="1440" w:right="630" w:firstLine="720"/>
    </w:pPr>
    <w:rPr>
      <w:rFonts w:eastAsia="ヒラギノ角ゴ Pro W3"/>
      <w:noProof/>
      <w:sz w:val="18"/>
      <w:szCs w:val="18"/>
      <w:lang w:eastAsia="ar-SA"/>
    </w:rPr>
  </w:style>
  <w:style w:type="paragraph" w:styleId="BodyText">
    <w:name w:val="Body Text"/>
    <w:basedOn w:val="Normal"/>
    <w:link w:val="BodyTextChar"/>
    <w:rsid w:val="00A31D3B"/>
    <w:pPr>
      <w:widowControl w:val="0"/>
      <w:suppressAutoHyphens/>
      <w:autoSpaceDE w:val="0"/>
      <w:autoSpaceDN w:val="0"/>
      <w:adjustRightInd w:val="0"/>
      <w:spacing w:line="480" w:lineRule="auto"/>
      <w:ind w:firstLine="720"/>
    </w:pPr>
    <w:rPr>
      <w:rFonts w:eastAsia="ヒラギノ角ゴ Pro W3"/>
      <w:sz w:val="22"/>
      <w:szCs w:val="22"/>
      <w:lang w:eastAsia="ar-SA"/>
    </w:rPr>
  </w:style>
  <w:style w:type="character" w:customStyle="1" w:styleId="Heading1Char">
    <w:name w:val="Heading 1 Char"/>
    <w:link w:val="Heading1"/>
    <w:uiPriority w:val="9"/>
    <w:rsid w:val="00A31D3B"/>
    <w:rPr>
      <w:rFonts w:eastAsia="ヒラギノ角ゴ Pro W3"/>
      <w:b/>
      <w:bCs/>
      <w:caps/>
      <w:sz w:val="28"/>
      <w:lang w:eastAsia="ar-SA"/>
    </w:rPr>
  </w:style>
  <w:style w:type="character" w:customStyle="1" w:styleId="BodyTextChar">
    <w:name w:val="Body Text Char"/>
    <w:basedOn w:val="DefaultParagraphFont"/>
    <w:link w:val="BodyText"/>
    <w:rsid w:val="00A31D3B"/>
    <w:rPr>
      <w:rFonts w:eastAsia="Times New Roman"/>
      <w:sz w:val="22"/>
      <w:szCs w:val="22"/>
      <w:lang w:eastAsia="en-US"/>
    </w:rPr>
  </w:style>
  <w:style w:type="paragraph" w:styleId="BodyText2">
    <w:name w:val="Body Text 2"/>
    <w:basedOn w:val="Normal"/>
    <w:link w:val="BodyText2Char"/>
    <w:rsid w:val="00A31D3B"/>
    <w:pPr>
      <w:widowControl w:val="0"/>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uppressAutoHyphens/>
      <w:spacing w:line="480" w:lineRule="auto"/>
      <w:ind w:right="52" w:firstLine="720"/>
    </w:pPr>
    <w:rPr>
      <w:rFonts w:ascii="Arial" w:eastAsia="ヒラギノ角ゴ Pro W3" w:hAnsi="Arial" w:cs="Arial"/>
      <w:noProof/>
      <w:lang w:eastAsia="ar-SA"/>
    </w:rPr>
  </w:style>
  <w:style w:type="character" w:customStyle="1" w:styleId="Heading3Char">
    <w:name w:val="Heading 3 Char"/>
    <w:aliases w:val="H3 1.1 Char"/>
    <w:basedOn w:val="DefaultParagraphFont"/>
    <w:link w:val="Heading3"/>
    <w:uiPriority w:val="9"/>
    <w:rsid w:val="006846FB"/>
    <w:rPr>
      <w:rFonts w:eastAsia="Times New Roman"/>
      <w:b/>
      <w:bCs/>
      <w:szCs w:val="26"/>
      <w:lang w:eastAsia="en-US"/>
    </w:rPr>
  </w:style>
  <w:style w:type="character" w:customStyle="1" w:styleId="BodyText2Char">
    <w:name w:val="Body Text 2 Char"/>
    <w:basedOn w:val="DefaultParagraphFont"/>
    <w:link w:val="BodyText2"/>
    <w:rsid w:val="00A31D3B"/>
    <w:rPr>
      <w:rFonts w:ascii="Arial" w:eastAsia="Times New Roman" w:hAnsi="Arial" w:cs="Arial"/>
      <w:noProof/>
      <w:lang w:eastAsia="en-US"/>
    </w:rPr>
  </w:style>
  <w:style w:type="paragraph" w:styleId="BodyTextIndent">
    <w:name w:val="Body Text Indent"/>
    <w:basedOn w:val="Normal"/>
    <w:link w:val="BodyTextIndentChar"/>
    <w:rsid w:val="00A31D3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autoSpaceDE w:val="0"/>
      <w:autoSpaceDN w:val="0"/>
      <w:adjustRightInd w:val="0"/>
      <w:spacing w:line="480" w:lineRule="auto"/>
      <w:ind w:left="720" w:firstLine="720"/>
      <w:jc w:val="both"/>
    </w:pPr>
    <w:rPr>
      <w:rFonts w:eastAsia="ヒラギノ角ゴ Pro W3"/>
      <w:sz w:val="32"/>
      <w:szCs w:val="32"/>
      <w:lang w:eastAsia="ar-SA"/>
    </w:rPr>
  </w:style>
  <w:style w:type="character" w:customStyle="1" w:styleId="BodyTextIndentChar">
    <w:name w:val="Body Text Indent Char"/>
    <w:basedOn w:val="DefaultParagraphFont"/>
    <w:link w:val="BodyTextIndent"/>
    <w:rsid w:val="00A31D3B"/>
    <w:rPr>
      <w:rFonts w:eastAsia="Times New Roman"/>
      <w:sz w:val="32"/>
      <w:szCs w:val="32"/>
      <w:lang w:eastAsia="en-US"/>
    </w:rPr>
  </w:style>
  <w:style w:type="paragraph" w:styleId="BodyTextIndent2">
    <w:name w:val="Body Text Indent 2"/>
    <w:basedOn w:val="Normal"/>
    <w:link w:val="BodyTextIndent2Char"/>
    <w:rsid w:val="00A31D3B"/>
    <w:pPr>
      <w:widowControl w:val="0"/>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uppressAutoHyphens/>
      <w:spacing w:line="480" w:lineRule="auto"/>
      <w:ind w:left="935" w:firstLine="720"/>
    </w:pPr>
    <w:rPr>
      <w:rFonts w:ascii="Arial" w:eastAsia="ヒラギノ角ゴ Pro W3" w:hAnsi="Arial" w:cs="Arial"/>
      <w:sz w:val="17"/>
      <w:szCs w:val="17"/>
      <w:lang w:eastAsia="ar-SA"/>
    </w:rPr>
  </w:style>
  <w:style w:type="character" w:customStyle="1" w:styleId="BodyTextIndent2Char">
    <w:name w:val="Body Text Indent 2 Char"/>
    <w:basedOn w:val="DefaultParagraphFont"/>
    <w:link w:val="BodyTextIndent2"/>
    <w:rsid w:val="00A31D3B"/>
    <w:rPr>
      <w:rFonts w:ascii="Arial" w:eastAsia="Times New Roman" w:hAnsi="Arial" w:cs="Arial"/>
      <w:sz w:val="17"/>
      <w:szCs w:val="17"/>
      <w:lang w:eastAsia="en-US"/>
    </w:rPr>
  </w:style>
  <w:style w:type="paragraph" w:styleId="BodyTextIndent3">
    <w:name w:val="Body Text Indent 3"/>
    <w:basedOn w:val="Normal"/>
    <w:link w:val="BodyTextIndent3Char"/>
    <w:rsid w:val="00A31D3B"/>
    <w:pPr>
      <w:widowControl w:val="0"/>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uppressAutoHyphens/>
      <w:spacing w:line="480" w:lineRule="auto"/>
      <w:ind w:left="1080" w:hanging="1080"/>
    </w:pPr>
    <w:rPr>
      <w:rFonts w:ascii="Arial" w:eastAsia="ヒラギノ角ゴ Pro W3" w:hAnsi="Arial" w:cs="Arial"/>
      <w:sz w:val="20"/>
      <w:lang w:eastAsia="ar-SA"/>
    </w:rPr>
  </w:style>
  <w:style w:type="character" w:customStyle="1" w:styleId="BodyTextIndent3Char">
    <w:name w:val="Body Text Indent 3 Char"/>
    <w:basedOn w:val="DefaultParagraphFont"/>
    <w:link w:val="BodyTextIndent3"/>
    <w:rsid w:val="00A31D3B"/>
    <w:rPr>
      <w:rFonts w:ascii="Arial" w:eastAsia="Times New Roman" w:hAnsi="Arial" w:cs="Arial"/>
      <w:sz w:val="20"/>
      <w:lang w:eastAsia="en-US"/>
    </w:rPr>
  </w:style>
  <w:style w:type="paragraph" w:styleId="TableofFigures">
    <w:name w:val="table of figures"/>
    <w:aliases w:val="Table of Figures 1-Space"/>
    <w:basedOn w:val="Normal"/>
    <w:next w:val="Normal"/>
    <w:autoRedefine/>
    <w:uiPriority w:val="99"/>
    <w:qFormat/>
    <w:rsid w:val="00A31D3B"/>
    <w:pPr>
      <w:widowControl w:val="0"/>
      <w:tabs>
        <w:tab w:val="left" w:pos="982"/>
        <w:tab w:val="right" w:leader="dot" w:pos="9292"/>
      </w:tabs>
      <w:suppressAutoHyphens/>
      <w:spacing w:line="480" w:lineRule="auto"/>
      <w:ind w:firstLine="720"/>
      <w:jc w:val="both"/>
    </w:pPr>
    <w:rPr>
      <w:rFonts w:eastAsia="ヒラギノ角ゴ Pro W3"/>
      <w:lang w:eastAsia="ar-SA"/>
    </w:rPr>
  </w:style>
  <w:style w:type="paragraph" w:styleId="Caption">
    <w:name w:val="caption"/>
    <w:basedOn w:val="TableofFigures"/>
    <w:next w:val="Normal"/>
    <w:autoRedefine/>
    <w:qFormat/>
    <w:rsid w:val="00A31D3B"/>
    <w:rPr>
      <w:b/>
    </w:rPr>
  </w:style>
  <w:style w:type="paragraph" w:customStyle="1" w:styleId="Caption2c">
    <w:name w:val="Caption 2c"/>
    <w:basedOn w:val="Normal"/>
    <w:autoRedefine/>
    <w:qFormat/>
    <w:rsid w:val="004B66B6"/>
    <w:pPr>
      <w:widowControl w:val="0"/>
      <w:numPr>
        <w:ilvl w:val="12"/>
      </w:numPr>
      <w:tabs>
        <w:tab w:val="left" w:pos="2790"/>
        <w:tab w:val="left" w:pos="6300"/>
        <w:tab w:val="left" w:pos="6930"/>
      </w:tabs>
      <w:suppressAutoHyphens/>
      <w:ind w:firstLine="720"/>
      <w:jc w:val="both"/>
    </w:pPr>
    <w:rPr>
      <w:rFonts w:eastAsia="ヒラギノ角ゴ Pro W3"/>
      <w:lang w:eastAsia="ar-SA"/>
    </w:rPr>
  </w:style>
  <w:style w:type="paragraph" w:customStyle="1" w:styleId="ChapterandTitle">
    <w:name w:val="Chapter and Title"/>
    <w:basedOn w:val="Heading1"/>
    <w:qFormat/>
    <w:rsid w:val="00A31D3B"/>
    <w:rPr>
      <w:sz w:val="24"/>
    </w:rPr>
  </w:style>
  <w:style w:type="character" w:styleId="CommentReference">
    <w:name w:val="annotation reference"/>
    <w:rsid w:val="00A31D3B"/>
    <w:rPr>
      <w:sz w:val="18"/>
      <w:szCs w:val="18"/>
    </w:rPr>
  </w:style>
  <w:style w:type="paragraph" w:styleId="CommentText">
    <w:name w:val="annotation text"/>
    <w:basedOn w:val="Normal"/>
    <w:link w:val="CommentTextChar"/>
    <w:uiPriority w:val="99"/>
    <w:rsid w:val="00A31D3B"/>
    <w:pPr>
      <w:widowControl w:val="0"/>
      <w:suppressAutoHyphens/>
      <w:spacing w:line="480" w:lineRule="auto"/>
      <w:ind w:firstLine="720"/>
    </w:pPr>
    <w:rPr>
      <w:rFonts w:eastAsia="ヒラギノ角ゴ Pro W3"/>
      <w:lang w:eastAsia="ar-SA"/>
    </w:rPr>
  </w:style>
  <w:style w:type="character" w:customStyle="1" w:styleId="CommentTextChar">
    <w:name w:val="Comment Text Char"/>
    <w:basedOn w:val="DefaultParagraphFont"/>
    <w:link w:val="CommentText"/>
    <w:uiPriority w:val="99"/>
    <w:rsid w:val="00A31D3B"/>
    <w:rPr>
      <w:rFonts w:eastAsia="Times New Roman"/>
      <w:lang w:eastAsia="en-US"/>
    </w:rPr>
  </w:style>
  <w:style w:type="paragraph" w:styleId="CommentSubject">
    <w:name w:val="annotation subject"/>
    <w:basedOn w:val="Normal"/>
    <w:next w:val="Normal"/>
    <w:link w:val="CommentSubjectChar"/>
    <w:rsid w:val="00A31D3B"/>
    <w:pPr>
      <w:widowControl w:val="0"/>
      <w:suppressAutoHyphens/>
      <w:spacing w:line="480" w:lineRule="auto"/>
      <w:ind w:firstLine="720"/>
    </w:pPr>
    <w:rPr>
      <w:rFonts w:eastAsia="ヒラギノ角ゴ Pro W3"/>
      <w:b/>
      <w:bCs/>
      <w:sz w:val="20"/>
      <w:szCs w:val="20"/>
      <w:lang w:eastAsia="ar-SA"/>
    </w:rPr>
  </w:style>
  <w:style w:type="character" w:customStyle="1" w:styleId="CommentSubjectChar">
    <w:name w:val="Comment Subject Char"/>
    <w:basedOn w:val="DefaultParagraphFont"/>
    <w:link w:val="CommentSubject"/>
    <w:rsid w:val="00A31D3B"/>
    <w:rPr>
      <w:rFonts w:eastAsia="Times New Roman"/>
      <w:b/>
      <w:bCs/>
      <w:sz w:val="20"/>
      <w:szCs w:val="20"/>
      <w:lang w:eastAsia="en-US"/>
    </w:rPr>
  </w:style>
  <w:style w:type="paragraph" w:styleId="DocumentMap">
    <w:name w:val="Document Map"/>
    <w:basedOn w:val="Normal"/>
    <w:link w:val="DocumentMapChar"/>
    <w:rsid w:val="00A31D3B"/>
    <w:pPr>
      <w:widowControl w:val="0"/>
      <w:suppressAutoHyphens/>
      <w:spacing w:line="480" w:lineRule="auto"/>
      <w:ind w:firstLine="720"/>
    </w:pPr>
    <w:rPr>
      <w:rFonts w:ascii="Lucida Grande" w:eastAsia="ヒラギノ角ゴ Pro W3" w:hAnsi="Lucida Grande" w:cs="Lucida Grande"/>
      <w:lang w:eastAsia="ar-SA"/>
    </w:rPr>
  </w:style>
  <w:style w:type="character" w:customStyle="1" w:styleId="DocumentMapChar">
    <w:name w:val="Document Map Char"/>
    <w:basedOn w:val="DefaultParagraphFont"/>
    <w:link w:val="DocumentMap"/>
    <w:rsid w:val="00A31D3B"/>
    <w:rPr>
      <w:rFonts w:ascii="Lucida Grande" w:eastAsia="Times New Roman" w:hAnsi="Lucida Grande" w:cs="Lucida Grande"/>
      <w:lang w:eastAsia="en-US"/>
    </w:rPr>
  </w:style>
  <w:style w:type="character" w:customStyle="1" w:styleId="doi">
    <w:name w:val="doi"/>
    <w:rsid w:val="00A31D3B"/>
  </w:style>
  <w:style w:type="character" w:styleId="Emphasis">
    <w:name w:val="Emphasis"/>
    <w:uiPriority w:val="20"/>
    <w:qFormat/>
    <w:rsid w:val="00A31D3B"/>
    <w:rPr>
      <w:i/>
    </w:rPr>
  </w:style>
  <w:style w:type="character" w:styleId="FollowedHyperlink">
    <w:name w:val="FollowedHyperlink"/>
    <w:basedOn w:val="DefaultParagraphFont"/>
    <w:rsid w:val="00A31D3B"/>
    <w:rPr>
      <w:color w:val="800080" w:themeColor="followedHyperlink"/>
      <w:u w:val="single"/>
    </w:rPr>
  </w:style>
  <w:style w:type="paragraph" w:styleId="Footer">
    <w:name w:val="footer"/>
    <w:basedOn w:val="Normal"/>
    <w:link w:val="FooterChar"/>
    <w:rsid w:val="00A31D3B"/>
    <w:pPr>
      <w:widowControl w:val="0"/>
      <w:tabs>
        <w:tab w:val="center" w:pos="4320"/>
        <w:tab w:val="right" w:pos="8640"/>
      </w:tabs>
      <w:suppressAutoHyphens/>
      <w:spacing w:line="480" w:lineRule="auto"/>
      <w:ind w:firstLine="720"/>
    </w:pPr>
    <w:rPr>
      <w:rFonts w:eastAsia="ヒラギノ角ゴ Pro W3"/>
      <w:lang w:eastAsia="ar-SA"/>
    </w:rPr>
  </w:style>
  <w:style w:type="character" w:customStyle="1" w:styleId="FooterChar">
    <w:name w:val="Footer Char"/>
    <w:basedOn w:val="DefaultParagraphFont"/>
    <w:link w:val="Footer"/>
    <w:rsid w:val="00A31D3B"/>
    <w:rPr>
      <w:rFonts w:eastAsia="Times New Roman"/>
      <w:lang w:eastAsia="en-US"/>
    </w:rPr>
  </w:style>
  <w:style w:type="paragraph" w:styleId="Header">
    <w:name w:val="header"/>
    <w:basedOn w:val="Normal"/>
    <w:link w:val="HeaderChar"/>
    <w:rsid w:val="00A31D3B"/>
    <w:pPr>
      <w:widowControl w:val="0"/>
      <w:tabs>
        <w:tab w:val="center" w:pos="4320"/>
        <w:tab w:val="right" w:pos="8640"/>
      </w:tabs>
      <w:suppressAutoHyphens/>
      <w:spacing w:line="480" w:lineRule="auto"/>
      <w:ind w:firstLine="720"/>
    </w:pPr>
    <w:rPr>
      <w:rFonts w:eastAsia="ヒラギノ角ゴ Pro W3"/>
      <w:lang w:eastAsia="ar-SA"/>
    </w:rPr>
  </w:style>
  <w:style w:type="character" w:customStyle="1" w:styleId="HeaderChar">
    <w:name w:val="Header Char"/>
    <w:basedOn w:val="DefaultParagraphFont"/>
    <w:link w:val="Header"/>
    <w:rsid w:val="00A31D3B"/>
    <w:rPr>
      <w:rFonts w:eastAsia="Times New Roman"/>
      <w:lang w:eastAsia="en-US"/>
    </w:rPr>
  </w:style>
  <w:style w:type="character" w:customStyle="1" w:styleId="Heading2Char">
    <w:name w:val="Heading 2 Char"/>
    <w:aliases w:val="H2 1.0 Char"/>
    <w:basedOn w:val="DefaultParagraphFont"/>
    <w:link w:val="Heading2"/>
    <w:rsid w:val="005B4ED6"/>
    <w:rPr>
      <w:rFonts w:eastAsia="Times New Roman"/>
      <w:b/>
      <w:bCs/>
      <w:lang w:eastAsia="en-US"/>
    </w:rPr>
  </w:style>
  <w:style w:type="character" w:customStyle="1" w:styleId="Heading4Char">
    <w:name w:val="Heading 4 Char"/>
    <w:aliases w:val="H4 1.1.1 Char"/>
    <w:basedOn w:val="DefaultParagraphFont"/>
    <w:link w:val="Heading4"/>
    <w:uiPriority w:val="9"/>
    <w:rsid w:val="005017CF"/>
    <w:rPr>
      <w:rFonts w:eastAsiaTheme="majorEastAsia" w:cstheme="majorBidi"/>
      <w:b/>
      <w:bCs/>
      <w:iCs/>
      <w:lang w:eastAsia="en-US"/>
    </w:rPr>
  </w:style>
  <w:style w:type="character" w:customStyle="1" w:styleId="Heading5Char">
    <w:name w:val="Heading 5 Char"/>
    <w:aliases w:val="H5 italic no# Char"/>
    <w:basedOn w:val="DefaultParagraphFont"/>
    <w:link w:val="Heading5"/>
    <w:uiPriority w:val="9"/>
    <w:rsid w:val="004106C4"/>
    <w:rPr>
      <w:rFonts w:eastAsiaTheme="majorEastAsia"/>
      <w:b/>
      <w:i/>
      <w:lang w:eastAsia="en-US"/>
    </w:rPr>
  </w:style>
  <w:style w:type="character" w:customStyle="1" w:styleId="Heading6Char">
    <w:name w:val="Heading 6 Char"/>
    <w:basedOn w:val="DefaultParagraphFont"/>
    <w:link w:val="Heading6"/>
    <w:rsid w:val="00A31D3B"/>
    <w:rPr>
      <w:rFonts w:asciiTheme="majorHAnsi" w:eastAsiaTheme="majorEastAsia" w:hAnsiTheme="majorHAnsi" w:cstheme="majorBidi"/>
      <w:i/>
      <w:iCs/>
      <w:color w:val="243F60" w:themeColor="accent1" w:themeShade="7F"/>
      <w:lang w:eastAsia="ar-SA"/>
    </w:rPr>
  </w:style>
  <w:style w:type="character" w:customStyle="1" w:styleId="Heading7Char">
    <w:name w:val="Heading 7 Char"/>
    <w:basedOn w:val="DefaultParagraphFont"/>
    <w:link w:val="Heading7"/>
    <w:rsid w:val="00A31D3B"/>
    <w:rPr>
      <w:rFonts w:asciiTheme="majorHAnsi" w:eastAsiaTheme="majorEastAsia" w:hAnsiTheme="majorHAnsi" w:cstheme="majorBidi"/>
      <w:i/>
      <w:iCs/>
      <w:color w:val="404040" w:themeColor="text1" w:themeTint="BF"/>
      <w:lang w:eastAsia="ar-SA"/>
    </w:rPr>
  </w:style>
  <w:style w:type="character" w:customStyle="1" w:styleId="Heading8Char">
    <w:name w:val="Heading 8 Char"/>
    <w:basedOn w:val="DefaultParagraphFont"/>
    <w:link w:val="Heading8"/>
    <w:rsid w:val="00A31D3B"/>
    <w:rPr>
      <w:rFonts w:asciiTheme="majorHAnsi" w:eastAsiaTheme="majorEastAsia" w:hAnsiTheme="majorHAnsi" w:cstheme="majorBidi"/>
      <w:color w:val="404040" w:themeColor="text1" w:themeTint="BF"/>
      <w:sz w:val="20"/>
      <w:szCs w:val="20"/>
      <w:lang w:eastAsia="ar-SA"/>
    </w:rPr>
  </w:style>
  <w:style w:type="character" w:customStyle="1" w:styleId="Heading9Char">
    <w:name w:val="Heading 9 Char"/>
    <w:basedOn w:val="DefaultParagraphFont"/>
    <w:link w:val="Heading9"/>
    <w:semiHidden/>
    <w:rsid w:val="00A31D3B"/>
    <w:rPr>
      <w:rFonts w:asciiTheme="majorHAnsi" w:eastAsiaTheme="majorEastAsia" w:hAnsiTheme="majorHAnsi" w:cstheme="majorBidi"/>
      <w:i/>
      <w:iCs/>
      <w:color w:val="404040" w:themeColor="text1" w:themeTint="BF"/>
      <w:sz w:val="20"/>
      <w:szCs w:val="20"/>
      <w:lang w:eastAsia="ar-SA"/>
    </w:rPr>
  </w:style>
  <w:style w:type="character" w:styleId="Hyperlink">
    <w:name w:val="Hyperlink"/>
    <w:uiPriority w:val="99"/>
    <w:rsid w:val="00A31D3B"/>
    <w:rPr>
      <w:color w:val="0000FF"/>
      <w:u w:val="single"/>
    </w:rPr>
  </w:style>
  <w:style w:type="paragraph" w:styleId="ListParagraph">
    <w:name w:val="List Paragraph"/>
    <w:basedOn w:val="Normal"/>
    <w:uiPriority w:val="34"/>
    <w:qFormat/>
    <w:rsid w:val="00A31D3B"/>
    <w:pPr>
      <w:widowControl w:val="0"/>
      <w:numPr>
        <w:numId w:val="4"/>
      </w:numPr>
      <w:suppressAutoHyphens/>
      <w:spacing w:line="480" w:lineRule="auto"/>
      <w:contextualSpacing/>
    </w:pPr>
    <w:rPr>
      <w:rFonts w:eastAsia="ヒラギノ角ゴ Pro W3"/>
      <w:lang w:eastAsia="ar-SA"/>
    </w:rPr>
  </w:style>
  <w:style w:type="character" w:styleId="PageNumber">
    <w:name w:val="page number"/>
    <w:basedOn w:val="DefaultParagraphFont"/>
    <w:rsid w:val="00A31D3B"/>
  </w:style>
  <w:style w:type="character" w:customStyle="1" w:styleId="QuickFormat2">
    <w:name w:val="QuickFormat2"/>
    <w:rsid w:val="00A31D3B"/>
    <w:rPr>
      <w:rFonts w:ascii="Arial" w:hAnsi="Arial" w:cs="Arial"/>
    </w:rPr>
  </w:style>
  <w:style w:type="character" w:customStyle="1" w:styleId="QuickFormat3">
    <w:name w:val="QuickFormat3"/>
    <w:rsid w:val="00A31D3B"/>
    <w:rPr>
      <w:rFonts w:ascii="Arial" w:hAnsi="Arial" w:cs="Arial"/>
      <w:b/>
      <w:bCs/>
      <w:i/>
      <w:iCs/>
    </w:rPr>
  </w:style>
  <w:style w:type="paragraph" w:customStyle="1" w:styleId="QuickFormat6">
    <w:name w:val="QuickFormat6"/>
    <w:rsid w:val="00A31D3B"/>
    <w:pPr>
      <w:autoSpaceDE w:val="0"/>
      <w:autoSpaceDN w:val="0"/>
      <w:adjustRightInd w:val="0"/>
    </w:pPr>
    <w:rPr>
      <w:rFonts w:ascii="Arial" w:eastAsia="Times New Roman" w:hAnsi="Arial" w:cs="Arial"/>
      <w:lang w:eastAsia="en-US"/>
    </w:rPr>
  </w:style>
  <w:style w:type="paragraph" w:customStyle="1" w:styleId="StyleHeading1Centered">
    <w:name w:val="Style Heading 1 + Centered"/>
    <w:basedOn w:val="Heading1"/>
    <w:link w:val="StyleHeading1CenteredChar"/>
    <w:rsid w:val="00A31D3B"/>
    <w:pPr>
      <w:jc w:val="left"/>
    </w:pPr>
    <w:rPr>
      <w:caps w:val="0"/>
      <w:szCs w:val="28"/>
    </w:rPr>
  </w:style>
  <w:style w:type="character" w:customStyle="1" w:styleId="StyleHeading1CenteredChar">
    <w:name w:val="Style Heading 1 + Centered Char"/>
    <w:link w:val="StyleHeading1Centered"/>
    <w:rsid w:val="00A31D3B"/>
    <w:rPr>
      <w:rFonts w:eastAsia="Times New Roman"/>
      <w:b/>
      <w:bCs/>
      <w:sz w:val="28"/>
      <w:szCs w:val="28"/>
      <w:lang w:eastAsia="en-US"/>
    </w:rPr>
  </w:style>
  <w:style w:type="paragraph" w:customStyle="1" w:styleId="Style1">
    <w:name w:val="Style1"/>
    <w:basedOn w:val="Normal"/>
    <w:qFormat/>
    <w:rsid w:val="00A31D3B"/>
    <w:pPr>
      <w:widowControl w:val="0"/>
      <w:suppressAutoHyphens/>
      <w:spacing w:line="480" w:lineRule="auto"/>
      <w:ind w:firstLine="720"/>
      <w:jc w:val="both"/>
    </w:pPr>
    <w:rPr>
      <w:rFonts w:eastAsia="ヒラギノ角ゴ Pro W3"/>
      <w:b/>
      <w:lang w:eastAsia="ar-SA"/>
    </w:rPr>
  </w:style>
  <w:style w:type="paragraph" w:styleId="Subtitle">
    <w:name w:val="Subtitle"/>
    <w:basedOn w:val="Normal"/>
    <w:link w:val="SubtitleChar"/>
    <w:qFormat/>
    <w:rsid w:val="00A31D3B"/>
    <w:pPr>
      <w:widowControl w:val="0"/>
      <w:suppressAutoHyphens/>
      <w:autoSpaceDE w:val="0"/>
      <w:autoSpaceDN w:val="0"/>
      <w:adjustRightInd w:val="0"/>
      <w:spacing w:line="480" w:lineRule="auto"/>
      <w:ind w:firstLine="720"/>
    </w:pPr>
    <w:rPr>
      <w:rFonts w:eastAsia="ヒラギノ角ゴ Pro W3"/>
      <w:b/>
      <w:bCs/>
      <w:lang w:eastAsia="ar-SA"/>
    </w:rPr>
  </w:style>
  <w:style w:type="character" w:customStyle="1" w:styleId="SubtitleChar">
    <w:name w:val="Subtitle Char"/>
    <w:basedOn w:val="DefaultParagraphFont"/>
    <w:link w:val="Subtitle"/>
    <w:rsid w:val="00A31D3B"/>
    <w:rPr>
      <w:rFonts w:eastAsia="Times New Roman"/>
      <w:b/>
      <w:bCs/>
      <w:lang w:eastAsia="en-US"/>
    </w:rPr>
  </w:style>
  <w:style w:type="character" w:customStyle="1" w:styleId="SYSHYPERTEXT">
    <w:name w:val="SYS_HYPERTEXT"/>
    <w:rsid w:val="00A31D3B"/>
    <w:rPr>
      <w:noProof/>
      <w:color w:val="0000FF"/>
      <w:u w:val="single"/>
    </w:rPr>
  </w:style>
  <w:style w:type="paragraph" w:customStyle="1" w:styleId="thesistext">
    <w:name w:val="thesis text"/>
    <w:basedOn w:val="Normal"/>
    <w:autoRedefine/>
    <w:rsid w:val="00A31D3B"/>
    <w:pPr>
      <w:widowControl w:val="0"/>
      <w:suppressAutoHyphens/>
      <w:spacing w:after="240" w:line="480" w:lineRule="auto"/>
      <w:ind w:firstLine="540"/>
    </w:pPr>
    <w:rPr>
      <w:rFonts w:eastAsia="ヒラギノ角ゴ Pro W3"/>
      <w:lang w:eastAsia="es-ES"/>
    </w:rPr>
  </w:style>
  <w:style w:type="paragraph" w:styleId="Title">
    <w:name w:val="Title"/>
    <w:basedOn w:val="Normal"/>
    <w:link w:val="TitleChar"/>
    <w:qFormat/>
    <w:rsid w:val="00A31D3B"/>
    <w:pPr>
      <w:widowControl w:val="0"/>
      <w:suppressAutoHyphens/>
      <w:autoSpaceDE w:val="0"/>
      <w:autoSpaceDN w:val="0"/>
      <w:adjustRightInd w:val="0"/>
      <w:spacing w:line="480" w:lineRule="auto"/>
      <w:ind w:firstLine="720"/>
      <w:jc w:val="center"/>
    </w:pPr>
    <w:rPr>
      <w:rFonts w:eastAsia="ヒラギノ角ゴ Pro W3"/>
      <w:sz w:val="28"/>
      <w:szCs w:val="28"/>
      <w:lang w:eastAsia="ar-SA"/>
    </w:rPr>
  </w:style>
  <w:style w:type="character" w:customStyle="1" w:styleId="TitleChar">
    <w:name w:val="Title Char"/>
    <w:basedOn w:val="DefaultParagraphFont"/>
    <w:link w:val="Title"/>
    <w:rsid w:val="00A31D3B"/>
    <w:rPr>
      <w:rFonts w:eastAsia="Times New Roman"/>
      <w:sz w:val="28"/>
      <w:szCs w:val="28"/>
      <w:lang w:eastAsia="en-US"/>
    </w:rPr>
  </w:style>
  <w:style w:type="paragraph" w:styleId="TOC1">
    <w:name w:val="toc 1"/>
    <w:basedOn w:val="Normal"/>
    <w:next w:val="Normal"/>
    <w:autoRedefine/>
    <w:uiPriority w:val="39"/>
    <w:rsid w:val="00A31D3B"/>
    <w:pPr>
      <w:widowControl w:val="0"/>
      <w:suppressAutoHyphens/>
      <w:spacing w:before="120" w:line="480" w:lineRule="auto"/>
      <w:ind w:firstLine="720"/>
    </w:pPr>
    <w:rPr>
      <w:rFonts w:asciiTheme="minorHAnsi" w:eastAsia="ヒラギノ角ゴ Pro W3" w:hAnsiTheme="minorHAnsi"/>
      <w:b/>
      <w:lang w:eastAsia="ar-SA"/>
    </w:rPr>
  </w:style>
  <w:style w:type="paragraph" w:styleId="TOC2">
    <w:name w:val="toc 2"/>
    <w:basedOn w:val="Normal"/>
    <w:next w:val="Normal"/>
    <w:autoRedefine/>
    <w:uiPriority w:val="39"/>
    <w:rsid w:val="00646DBB"/>
    <w:pPr>
      <w:widowControl w:val="0"/>
      <w:suppressAutoHyphens/>
      <w:spacing w:line="480" w:lineRule="auto"/>
      <w:ind w:left="240" w:firstLine="720"/>
    </w:pPr>
    <w:rPr>
      <w:rFonts w:asciiTheme="minorHAnsi" w:eastAsia="ヒラギノ角ゴ Pro W3" w:hAnsiTheme="minorHAnsi"/>
      <w:b/>
      <w:sz w:val="22"/>
      <w:szCs w:val="22"/>
      <w:lang w:eastAsia="ar-SA"/>
    </w:rPr>
  </w:style>
  <w:style w:type="paragraph" w:styleId="TOC3">
    <w:name w:val="toc 3"/>
    <w:basedOn w:val="Normal"/>
    <w:next w:val="Normal"/>
    <w:autoRedefine/>
    <w:uiPriority w:val="39"/>
    <w:rsid w:val="00646DBB"/>
    <w:pPr>
      <w:widowControl w:val="0"/>
      <w:suppressAutoHyphens/>
      <w:spacing w:line="480" w:lineRule="auto"/>
      <w:ind w:left="480" w:firstLine="720"/>
    </w:pPr>
    <w:rPr>
      <w:rFonts w:asciiTheme="minorHAnsi" w:eastAsia="ヒラギノ角ゴ Pro W3" w:hAnsiTheme="minorHAnsi"/>
      <w:sz w:val="22"/>
      <w:szCs w:val="22"/>
      <w:lang w:eastAsia="ar-SA"/>
    </w:rPr>
  </w:style>
  <w:style w:type="paragraph" w:styleId="TOC4">
    <w:name w:val="toc 4"/>
    <w:basedOn w:val="Normal"/>
    <w:next w:val="Normal"/>
    <w:autoRedefine/>
    <w:uiPriority w:val="39"/>
    <w:rsid w:val="00A31D3B"/>
    <w:pPr>
      <w:widowControl w:val="0"/>
      <w:suppressAutoHyphens/>
      <w:spacing w:line="480" w:lineRule="auto"/>
      <w:ind w:left="720" w:firstLine="720"/>
    </w:pPr>
    <w:rPr>
      <w:rFonts w:asciiTheme="minorHAnsi" w:eastAsia="ヒラギノ角ゴ Pro W3" w:hAnsiTheme="minorHAnsi"/>
      <w:sz w:val="20"/>
      <w:szCs w:val="20"/>
      <w:lang w:eastAsia="ar-SA"/>
    </w:rPr>
  </w:style>
  <w:style w:type="paragraph" w:styleId="TOC5">
    <w:name w:val="toc 5"/>
    <w:basedOn w:val="Normal"/>
    <w:next w:val="Normal"/>
    <w:autoRedefine/>
    <w:semiHidden/>
    <w:rsid w:val="00A31D3B"/>
    <w:pPr>
      <w:widowControl w:val="0"/>
      <w:suppressAutoHyphens/>
      <w:spacing w:line="480" w:lineRule="auto"/>
      <w:ind w:left="960" w:firstLine="720"/>
    </w:pPr>
    <w:rPr>
      <w:rFonts w:asciiTheme="minorHAnsi" w:eastAsia="ヒラギノ角ゴ Pro W3" w:hAnsiTheme="minorHAnsi"/>
      <w:sz w:val="20"/>
      <w:szCs w:val="20"/>
      <w:lang w:eastAsia="ar-SA"/>
    </w:rPr>
  </w:style>
  <w:style w:type="paragraph" w:styleId="TOC6">
    <w:name w:val="toc 6"/>
    <w:basedOn w:val="Normal"/>
    <w:next w:val="Normal"/>
    <w:autoRedefine/>
    <w:semiHidden/>
    <w:rsid w:val="00A31D3B"/>
    <w:pPr>
      <w:widowControl w:val="0"/>
      <w:suppressAutoHyphens/>
      <w:spacing w:line="480" w:lineRule="auto"/>
      <w:ind w:left="1200" w:firstLine="720"/>
    </w:pPr>
    <w:rPr>
      <w:rFonts w:asciiTheme="minorHAnsi" w:eastAsia="ヒラギノ角ゴ Pro W3" w:hAnsiTheme="minorHAnsi"/>
      <w:sz w:val="20"/>
      <w:szCs w:val="20"/>
      <w:lang w:eastAsia="ar-SA"/>
    </w:rPr>
  </w:style>
  <w:style w:type="paragraph" w:styleId="TOC7">
    <w:name w:val="toc 7"/>
    <w:basedOn w:val="Normal"/>
    <w:next w:val="Normal"/>
    <w:autoRedefine/>
    <w:semiHidden/>
    <w:rsid w:val="00A31D3B"/>
    <w:pPr>
      <w:widowControl w:val="0"/>
      <w:suppressAutoHyphens/>
      <w:spacing w:line="480" w:lineRule="auto"/>
      <w:ind w:left="1440" w:firstLine="720"/>
    </w:pPr>
    <w:rPr>
      <w:rFonts w:asciiTheme="minorHAnsi" w:eastAsia="ヒラギノ角ゴ Pro W3" w:hAnsiTheme="minorHAnsi"/>
      <w:sz w:val="20"/>
      <w:szCs w:val="20"/>
      <w:lang w:eastAsia="ar-SA"/>
    </w:rPr>
  </w:style>
  <w:style w:type="paragraph" w:styleId="TOC8">
    <w:name w:val="toc 8"/>
    <w:basedOn w:val="Normal"/>
    <w:next w:val="Normal"/>
    <w:autoRedefine/>
    <w:semiHidden/>
    <w:rsid w:val="00A31D3B"/>
    <w:pPr>
      <w:widowControl w:val="0"/>
      <w:suppressAutoHyphens/>
      <w:spacing w:line="480" w:lineRule="auto"/>
      <w:ind w:left="1680" w:firstLine="720"/>
    </w:pPr>
    <w:rPr>
      <w:rFonts w:asciiTheme="minorHAnsi" w:eastAsia="ヒラギノ角ゴ Pro W3" w:hAnsiTheme="minorHAnsi"/>
      <w:sz w:val="20"/>
      <w:szCs w:val="20"/>
      <w:lang w:eastAsia="ar-SA"/>
    </w:rPr>
  </w:style>
  <w:style w:type="paragraph" w:styleId="TOC9">
    <w:name w:val="toc 9"/>
    <w:basedOn w:val="Normal"/>
    <w:next w:val="Normal"/>
    <w:autoRedefine/>
    <w:semiHidden/>
    <w:rsid w:val="00A31D3B"/>
    <w:pPr>
      <w:widowControl w:val="0"/>
      <w:suppressAutoHyphens/>
      <w:spacing w:line="480" w:lineRule="auto"/>
      <w:ind w:left="1920" w:firstLine="720"/>
    </w:pPr>
    <w:rPr>
      <w:rFonts w:asciiTheme="minorHAnsi" w:eastAsia="ヒラギノ角ゴ Pro W3" w:hAnsiTheme="minorHAnsi"/>
      <w:sz w:val="20"/>
      <w:szCs w:val="20"/>
      <w:lang w:eastAsia="ar-SA"/>
    </w:rPr>
  </w:style>
  <w:style w:type="paragraph" w:styleId="TOCHeading">
    <w:name w:val="TOC Heading"/>
    <w:basedOn w:val="Heading1"/>
    <w:next w:val="Normal"/>
    <w:uiPriority w:val="39"/>
    <w:unhideWhenUsed/>
    <w:qFormat/>
    <w:rsid w:val="00A31D3B"/>
    <w:pPr>
      <w:keepNext/>
      <w:keepLines/>
      <w:autoSpaceDE/>
      <w:autoSpaceDN/>
      <w:adjustRightInd/>
      <w:spacing w:before="480" w:line="276" w:lineRule="auto"/>
      <w:jc w:val="left"/>
      <w:outlineLvl w:val="9"/>
    </w:pPr>
    <w:rPr>
      <w:rFonts w:asciiTheme="majorHAnsi" w:eastAsiaTheme="majorEastAsia" w:hAnsiTheme="majorHAnsi" w:cstheme="majorBidi"/>
      <w:caps w:val="0"/>
      <w:color w:val="365F91" w:themeColor="accent1" w:themeShade="BF"/>
      <w:szCs w:val="28"/>
    </w:rPr>
  </w:style>
  <w:style w:type="character" w:customStyle="1" w:styleId="volumenum">
    <w:name w:val="volumenum"/>
    <w:rsid w:val="00A31D3B"/>
  </w:style>
  <w:style w:type="paragraph" w:customStyle="1" w:styleId="Normal2-space">
    <w:name w:val="Normal 2-space"/>
    <w:basedOn w:val="Normal"/>
    <w:qFormat/>
    <w:rsid w:val="00270DC5"/>
    <w:pPr>
      <w:widowControl w:val="0"/>
      <w:suppressAutoHyphens/>
      <w:spacing w:line="480" w:lineRule="auto"/>
      <w:ind w:firstLine="720"/>
      <w:jc w:val="both"/>
    </w:pPr>
    <w:rPr>
      <w:rFonts w:eastAsia="ヒラギノ角ゴ Pro W3"/>
      <w:lang w:eastAsia="ar-SA"/>
    </w:rPr>
  </w:style>
  <w:style w:type="paragraph" w:styleId="FootnoteText">
    <w:name w:val="footnote text"/>
    <w:basedOn w:val="Normal"/>
    <w:link w:val="FootnoteTextChar"/>
    <w:rsid w:val="003B6DA9"/>
    <w:pPr>
      <w:spacing w:line="480" w:lineRule="auto"/>
      <w:ind w:firstLine="720"/>
    </w:pPr>
  </w:style>
  <w:style w:type="character" w:customStyle="1" w:styleId="FootnoteTextChar">
    <w:name w:val="Footnote Text Char"/>
    <w:basedOn w:val="DefaultParagraphFont"/>
    <w:link w:val="FootnoteText"/>
    <w:rsid w:val="003B6DA9"/>
    <w:rPr>
      <w:rFonts w:eastAsia="Times New Roman"/>
      <w:lang w:eastAsia="en-US"/>
    </w:rPr>
  </w:style>
  <w:style w:type="character" w:styleId="FootnoteReference">
    <w:name w:val="footnote reference"/>
    <w:basedOn w:val="DefaultParagraphFont"/>
    <w:rsid w:val="003B6DA9"/>
    <w:rPr>
      <w:vertAlign w:val="superscript"/>
    </w:rPr>
  </w:style>
  <w:style w:type="paragraph" w:styleId="Revision">
    <w:name w:val="Revision"/>
    <w:hidden/>
    <w:uiPriority w:val="99"/>
    <w:semiHidden/>
    <w:rsid w:val="006B68F3"/>
    <w:rPr>
      <w:rFonts w:eastAsia="ヒラギノ角ゴ Pro W3"/>
      <w:color w:val="000000"/>
      <w:lang w:eastAsia="ar-SA"/>
    </w:rPr>
  </w:style>
  <w:style w:type="paragraph" w:styleId="EndnoteText">
    <w:name w:val="endnote text"/>
    <w:basedOn w:val="Normal"/>
    <w:link w:val="EndnoteTextChar"/>
    <w:uiPriority w:val="99"/>
    <w:unhideWhenUsed/>
    <w:rsid w:val="007126B4"/>
    <w:pPr>
      <w:widowControl w:val="0"/>
      <w:suppressAutoHyphens/>
      <w:spacing w:line="480" w:lineRule="auto"/>
      <w:ind w:firstLine="720"/>
    </w:pPr>
    <w:rPr>
      <w:rFonts w:eastAsia="ヒラギノ角ゴ Pro W3"/>
      <w:lang w:eastAsia="ar-SA"/>
    </w:rPr>
  </w:style>
  <w:style w:type="character" w:customStyle="1" w:styleId="EndnoteTextChar">
    <w:name w:val="Endnote Text Char"/>
    <w:basedOn w:val="DefaultParagraphFont"/>
    <w:link w:val="EndnoteText"/>
    <w:uiPriority w:val="99"/>
    <w:rsid w:val="007126B4"/>
    <w:rPr>
      <w:rFonts w:eastAsia="ヒラギノ角ゴ Pro W3"/>
      <w:color w:val="000000"/>
      <w:lang w:eastAsia="ar-SA"/>
    </w:rPr>
  </w:style>
  <w:style w:type="character" w:styleId="EndnoteReference">
    <w:name w:val="endnote reference"/>
    <w:basedOn w:val="DefaultParagraphFont"/>
    <w:uiPriority w:val="99"/>
    <w:unhideWhenUsed/>
    <w:rsid w:val="007126B4"/>
    <w:rPr>
      <w:vertAlign w:val="superscript"/>
    </w:rPr>
  </w:style>
  <w:style w:type="paragraph" w:customStyle="1" w:styleId="Normal-SingleSpaced">
    <w:name w:val="Normal-Single Spaced"/>
    <w:basedOn w:val="Normal"/>
    <w:qFormat/>
    <w:rsid w:val="00646DBB"/>
    <w:pPr>
      <w:widowControl w:val="0"/>
      <w:suppressAutoHyphens/>
      <w:ind w:firstLine="720"/>
    </w:pPr>
    <w:rPr>
      <w:rFonts w:eastAsia="ヒラギノ角ゴ Pro W3"/>
      <w:lang w:eastAsia="ar-SA"/>
    </w:rPr>
  </w:style>
  <w:style w:type="paragraph" w:customStyle="1" w:styleId="Normal-1-Spaced">
    <w:name w:val="Normal - 1-Spaced"/>
    <w:basedOn w:val="Normal"/>
    <w:qFormat/>
    <w:rsid w:val="00646DBB"/>
    <w:pPr>
      <w:widowControl w:val="0"/>
      <w:suppressAutoHyphens/>
      <w:ind w:firstLine="720"/>
    </w:pPr>
    <w:rPr>
      <w:rFonts w:eastAsia="ヒラギノ角ゴ Pro W3"/>
      <w:lang w:eastAsia="ar-SA"/>
    </w:rPr>
  </w:style>
  <w:style w:type="character" w:styleId="Strong">
    <w:name w:val="Strong"/>
    <w:basedOn w:val="DefaultParagraphFont"/>
    <w:uiPriority w:val="22"/>
    <w:qFormat/>
    <w:rsid w:val="007D7998"/>
    <w:rPr>
      <w:b/>
      <w:bCs/>
    </w:rPr>
  </w:style>
  <w:style w:type="paragraph" w:customStyle="1" w:styleId="NormalBodyText1-Space">
    <w:name w:val="Normal Body Text 1-Space"/>
    <w:basedOn w:val="Normal"/>
    <w:qFormat/>
    <w:rsid w:val="00BD2710"/>
    <w:pPr>
      <w:numPr>
        <w:ilvl w:val="12"/>
      </w:numPr>
      <w:ind w:firstLine="720"/>
    </w:pPr>
  </w:style>
  <w:style w:type="paragraph" w:styleId="Bibliography">
    <w:name w:val="Bibliography"/>
    <w:basedOn w:val="Normal"/>
    <w:next w:val="Normal"/>
    <w:uiPriority w:val="37"/>
    <w:unhideWhenUsed/>
    <w:rsid w:val="008A0A9F"/>
    <w:pPr>
      <w:widowControl w:val="0"/>
      <w:suppressAutoHyphens/>
      <w:spacing w:after="240"/>
      <w:ind w:left="720" w:hanging="720"/>
    </w:pPr>
    <w:rPr>
      <w:rFonts w:eastAsia="ヒラギノ角ゴ Pro W3"/>
      <w:lang w:eastAsia="ar-SA"/>
    </w:rPr>
  </w:style>
  <w:style w:type="character" w:customStyle="1" w:styleId="au">
    <w:name w:val="au"/>
    <w:basedOn w:val="DefaultParagraphFont"/>
    <w:rsid w:val="007F70EA"/>
  </w:style>
  <w:style w:type="table" w:styleId="TableGrid">
    <w:name w:val="Table Grid"/>
    <w:basedOn w:val="TableNormal"/>
    <w:uiPriority w:val="59"/>
    <w:rsid w:val="004913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F3809"/>
  </w:style>
  <w:style w:type="paragraph" w:styleId="NormalWeb">
    <w:name w:val="Normal (Web)"/>
    <w:basedOn w:val="Normal"/>
    <w:uiPriority w:val="99"/>
    <w:semiHidden/>
    <w:unhideWhenUsed/>
    <w:rsid w:val="00651ED8"/>
    <w:pPr>
      <w:spacing w:before="100" w:beforeAutospacing="1" w:after="100" w:afterAutospacing="1"/>
    </w:pPr>
  </w:style>
  <w:style w:type="paragraph" w:styleId="HTMLPreformatted">
    <w:name w:val="HTML Preformatted"/>
    <w:basedOn w:val="Normal"/>
    <w:link w:val="HTMLPreformattedChar"/>
    <w:uiPriority w:val="99"/>
    <w:semiHidden/>
    <w:unhideWhenUsed/>
    <w:rsid w:val="00BC062A"/>
    <w:pPr>
      <w:widowControl w:val="0"/>
      <w:suppressAutoHyphens/>
      <w:ind w:firstLine="720"/>
    </w:pPr>
    <w:rPr>
      <w:rFonts w:ascii="Courier" w:eastAsia="ヒラギノ角ゴ Pro W3" w:hAnsi="Courier"/>
      <w:sz w:val="20"/>
      <w:szCs w:val="20"/>
      <w:lang w:eastAsia="ar-SA"/>
    </w:rPr>
  </w:style>
  <w:style w:type="character" w:customStyle="1" w:styleId="HTMLPreformattedChar">
    <w:name w:val="HTML Preformatted Char"/>
    <w:basedOn w:val="DefaultParagraphFont"/>
    <w:link w:val="HTMLPreformatted"/>
    <w:uiPriority w:val="99"/>
    <w:semiHidden/>
    <w:rsid w:val="00BC062A"/>
    <w:rPr>
      <w:rFonts w:ascii="Courier" w:eastAsia="ヒラギノ角ゴ Pro W3" w:hAnsi="Courier"/>
      <w:sz w:val="20"/>
      <w:szCs w:val="20"/>
      <w:lang w:eastAsia="ar-SA"/>
    </w:rPr>
  </w:style>
  <w:style w:type="paragraph" w:customStyle="1" w:styleId="Caption2">
    <w:name w:val="Caption 2"/>
    <w:basedOn w:val="Normal"/>
    <w:autoRedefine/>
    <w:qFormat/>
    <w:rsid w:val="00170B29"/>
    <w:pPr>
      <w:widowControl w:val="0"/>
      <w:numPr>
        <w:ilvl w:val="12"/>
      </w:numPr>
      <w:tabs>
        <w:tab w:val="left" w:pos="6300"/>
        <w:tab w:val="left" w:pos="6930"/>
      </w:tabs>
      <w:suppressAutoHyphens/>
      <w:ind w:firstLine="720"/>
    </w:pPr>
    <w:rPr>
      <w:rFonts w:eastAsia="ヒラギノ角ゴ Pro W3"/>
      <w:lang w:eastAsia="ar-SA"/>
    </w:rPr>
  </w:style>
  <w:style w:type="paragraph" w:customStyle="1" w:styleId="Style2">
    <w:name w:val="Style2"/>
    <w:basedOn w:val="Normal"/>
    <w:qFormat/>
    <w:rsid w:val="00006A4B"/>
    <w:pPr>
      <w:widowControl w:val="0"/>
      <w:suppressAutoHyphens/>
      <w:jc w:val="both"/>
    </w:pPr>
    <w:rPr>
      <w:rFonts w:eastAsia="ヒラギノ角ゴ Pro W3"/>
      <w:color w:val="000000" w:themeColor="text1"/>
      <w:lang w:eastAsia="ar-SA"/>
    </w:rPr>
  </w:style>
  <w:style w:type="character" w:customStyle="1" w:styleId="MenoNoResolvida1">
    <w:name w:val="Menção Não Resolvida1"/>
    <w:basedOn w:val="DefaultParagraphFont"/>
    <w:uiPriority w:val="99"/>
    <w:semiHidden/>
    <w:unhideWhenUsed/>
    <w:rsid w:val="006A1F7A"/>
    <w:rPr>
      <w:color w:val="605E5C"/>
      <w:shd w:val="clear" w:color="auto" w:fill="E1DFDD"/>
    </w:rPr>
  </w:style>
  <w:style w:type="paragraph" w:customStyle="1" w:styleId="FigureCaption">
    <w:name w:val="Figure Caption"/>
    <w:basedOn w:val="Normal"/>
    <w:rsid w:val="00D558E1"/>
    <w:pPr>
      <w:spacing w:line="480" w:lineRule="auto"/>
      <w:jc w:val="both"/>
    </w:pPr>
  </w:style>
  <w:style w:type="paragraph" w:customStyle="1" w:styleId="KeyPoints">
    <w:name w:val="Key Points"/>
    <w:basedOn w:val="Normal"/>
    <w:rsid w:val="00174A42"/>
    <w:pPr>
      <w:spacing w:before="120"/>
    </w:pPr>
  </w:style>
  <w:style w:type="character" w:styleId="PlaceholderText">
    <w:name w:val="Placeholder Text"/>
    <w:basedOn w:val="DefaultParagraphFont"/>
    <w:uiPriority w:val="99"/>
    <w:semiHidden/>
    <w:rsid w:val="00E43939"/>
    <w:rPr>
      <w:color w:val="808080"/>
    </w:rPr>
  </w:style>
  <w:style w:type="paragraph" w:styleId="ListNumber5">
    <w:name w:val="List Number 5"/>
    <w:basedOn w:val="Normal"/>
    <w:semiHidden/>
    <w:rsid w:val="006110FC"/>
    <w:pPr>
      <w:tabs>
        <w:tab w:val="num" w:pos="1800"/>
      </w:tabs>
      <w:ind w:left="1800" w:hanging="360"/>
      <w:contextualSpacing/>
    </w:pPr>
    <w:rPr>
      <w:szCs w:val="20"/>
    </w:rPr>
  </w:style>
  <w:style w:type="character" w:styleId="UnresolvedMention">
    <w:name w:val="Unresolved Mention"/>
    <w:basedOn w:val="DefaultParagraphFont"/>
    <w:uiPriority w:val="99"/>
    <w:semiHidden/>
    <w:unhideWhenUsed/>
    <w:rsid w:val="004450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4099">
      <w:bodyDiv w:val="1"/>
      <w:marLeft w:val="0"/>
      <w:marRight w:val="0"/>
      <w:marTop w:val="0"/>
      <w:marBottom w:val="0"/>
      <w:divBdr>
        <w:top w:val="none" w:sz="0" w:space="0" w:color="auto"/>
        <w:left w:val="none" w:sz="0" w:space="0" w:color="auto"/>
        <w:bottom w:val="none" w:sz="0" w:space="0" w:color="auto"/>
        <w:right w:val="none" w:sz="0" w:space="0" w:color="auto"/>
      </w:divBdr>
    </w:div>
    <w:div w:id="201207801">
      <w:bodyDiv w:val="1"/>
      <w:marLeft w:val="0"/>
      <w:marRight w:val="0"/>
      <w:marTop w:val="0"/>
      <w:marBottom w:val="0"/>
      <w:divBdr>
        <w:top w:val="none" w:sz="0" w:space="0" w:color="auto"/>
        <w:left w:val="none" w:sz="0" w:space="0" w:color="auto"/>
        <w:bottom w:val="none" w:sz="0" w:space="0" w:color="auto"/>
        <w:right w:val="none" w:sz="0" w:space="0" w:color="auto"/>
      </w:divBdr>
    </w:div>
    <w:div w:id="208735267">
      <w:bodyDiv w:val="1"/>
      <w:marLeft w:val="0"/>
      <w:marRight w:val="0"/>
      <w:marTop w:val="0"/>
      <w:marBottom w:val="0"/>
      <w:divBdr>
        <w:top w:val="none" w:sz="0" w:space="0" w:color="auto"/>
        <w:left w:val="none" w:sz="0" w:space="0" w:color="auto"/>
        <w:bottom w:val="none" w:sz="0" w:space="0" w:color="auto"/>
        <w:right w:val="none" w:sz="0" w:space="0" w:color="auto"/>
      </w:divBdr>
    </w:div>
    <w:div w:id="224026967">
      <w:bodyDiv w:val="1"/>
      <w:marLeft w:val="0"/>
      <w:marRight w:val="0"/>
      <w:marTop w:val="0"/>
      <w:marBottom w:val="0"/>
      <w:divBdr>
        <w:top w:val="none" w:sz="0" w:space="0" w:color="auto"/>
        <w:left w:val="none" w:sz="0" w:space="0" w:color="auto"/>
        <w:bottom w:val="none" w:sz="0" w:space="0" w:color="auto"/>
        <w:right w:val="none" w:sz="0" w:space="0" w:color="auto"/>
      </w:divBdr>
    </w:div>
    <w:div w:id="233590832">
      <w:bodyDiv w:val="1"/>
      <w:marLeft w:val="0"/>
      <w:marRight w:val="0"/>
      <w:marTop w:val="0"/>
      <w:marBottom w:val="0"/>
      <w:divBdr>
        <w:top w:val="none" w:sz="0" w:space="0" w:color="auto"/>
        <w:left w:val="none" w:sz="0" w:space="0" w:color="auto"/>
        <w:bottom w:val="none" w:sz="0" w:space="0" w:color="auto"/>
        <w:right w:val="none" w:sz="0" w:space="0" w:color="auto"/>
      </w:divBdr>
    </w:div>
    <w:div w:id="253904529">
      <w:bodyDiv w:val="1"/>
      <w:marLeft w:val="0"/>
      <w:marRight w:val="0"/>
      <w:marTop w:val="0"/>
      <w:marBottom w:val="0"/>
      <w:divBdr>
        <w:top w:val="none" w:sz="0" w:space="0" w:color="auto"/>
        <w:left w:val="none" w:sz="0" w:space="0" w:color="auto"/>
        <w:bottom w:val="none" w:sz="0" w:space="0" w:color="auto"/>
        <w:right w:val="none" w:sz="0" w:space="0" w:color="auto"/>
      </w:divBdr>
    </w:div>
    <w:div w:id="260987582">
      <w:bodyDiv w:val="1"/>
      <w:marLeft w:val="0"/>
      <w:marRight w:val="0"/>
      <w:marTop w:val="0"/>
      <w:marBottom w:val="0"/>
      <w:divBdr>
        <w:top w:val="none" w:sz="0" w:space="0" w:color="auto"/>
        <w:left w:val="none" w:sz="0" w:space="0" w:color="auto"/>
        <w:bottom w:val="none" w:sz="0" w:space="0" w:color="auto"/>
        <w:right w:val="none" w:sz="0" w:space="0" w:color="auto"/>
      </w:divBdr>
    </w:div>
    <w:div w:id="264774421">
      <w:bodyDiv w:val="1"/>
      <w:marLeft w:val="0"/>
      <w:marRight w:val="0"/>
      <w:marTop w:val="0"/>
      <w:marBottom w:val="0"/>
      <w:divBdr>
        <w:top w:val="none" w:sz="0" w:space="0" w:color="auto"/>
        <w:left w:val="none" w:sz="0" w:space="0" w:color="auto"/>
        <w:bottom w:val="none" w:sz="0" w:space="0" w:color="auto"/>
        <w:right w:val="none" w:sz="0" w:space="0" w:color="auto"/>
      </w:divBdr>
    </w:div>
    <w:div w:id="353844270">
      <w:bodyDiv w:val="1"/>
      <w:marLeft w:val="0"/>
      <w:marRight w:val="0"/>
      <w:marTop w:val="0"/>
      <w:marBottom w:val="0"/>
      <w:divBdr>
        <w:top w:val="none" w:sz="0" w:space="0" w:color="auto"/>
        <w:left w:val="none" w:sz="0" w:space="0" w:color="auto"/>
        <w:bottom w:val="none" w:sz="0" w:space="0" w:color="auto"/>
        <w:right w:val="none" w:sz="0" w:space="0" w:color="auto"/>
      </w:divBdr>
      <w:divsChild>
        <w:div w:id="367221720">
          <w:marLeft w:val="0"/>
          <w:marRight w:val="0"/>
          <w:marTop w:val="0"/>
          <w:marBottom w:val="0"/>
          <w:divBdr>
            <w:top w:val="none" w:sz="0" w:space="0" w:color="auto"/>
            <w:left w:val="none" w:sz="0" w:space="0" w:color="auto"/>
            <w:bottom w:val="none" w:sz="0" w:space="0" w:color="auto"/>
            <w:right w:val="none" w:sz="0" w:space="0" w:color="auto"/>
          </w:divBdr>
          <w:divsChild>
            <w:div w:id="1847936095">
              <w:marLeft w:val="0"/>
              <w:marRight w:val="0"/>
              <w:marTop w:val="0"/>
              <w:marBottom w:val="0"/>
              <w:divBdr>
                <w:top w:val="none" w:sz="0" w:space="0" w:color="auto"/>
                <w:left w:val="none" w:sz="0" w:space="0" w:color="auto"/>
                <w:bottom w:val="none" w:sz="0" w:space="0" w:color="auto"/>
                <w:right w:val="none" w:sz="0" w:space="0" w:color="auto"/>
              </w:divBdr>
              <w:divsChild>
                <w:div w:id="4954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0524">
      <w:bodyDiv w:val="1"/>
      <w:marLeft w:val="0"/>
      <w:marRight w:val="0"/>
      <w:marTop w:val="0"/>
      <w:marBottom w:val="0"/>
      <w:divBdr>
        <w:top w:val="none" w:sz="0" w:space="0" w:color="auto"/>
        <w:left w:val="none" w:sz="0" w:space="0" w:color="auto"/>
        <w:bottom w:val="none" w:sz="0" w:space="0" w:color="auto"/>
        <w:right w:val="none" w:sz="0" w:space="0" w:color="auto"/>
      </w:divBdr>
    </w:div>
    <w:div w:id="374889497">
      <w:bodyDiv w:val="1"/>
      <w:marLeft w:val="0"/>
      <w:marRight w:val="0"/>
      <w:marTop w:val="0"/>
      <w:marBottom w:val="0"/>
      <w:divBdr>
        <w:top w:val="none" w:sz="0" w:space="0" w:color="auto"/>
        <w:left w:val="none" w:sz="0" w:space="0" w:color="auto"/>
        <w:bottom w:val="none" w:sz="0" w:space="0" w:color="auto"/>
        <w:right w:val="none" w:sz="0" w:space="0" w:color="auto"/>
      </w:divBdr>
    </w:div>
    <w:div w:id="413210237">
      <w:bodyDiv w:val="1"/>
      <w:marLeft w:val="0"/>
      <w:marRight w:val="0"/>
      <w:marTop w:val="0"/>
      <w:marBottom w:val="0"/>
      <w:divBdr>
        <w:top w:val="none" w:sz="0" w:space="0" w:color="auto"/>
        <w:left w:val="none" w:sz="0" w:space="0" w:color="auto"/>
        <w:bottom w:val="none" w:sz="0" w:space="0" w:color="auto"/>
        <w:right w:val="none" w:sz="0" w:space="0" w:color="auto"/>
      </w:divBdr>
    </w:div>
    <w:div w:id="443964227">
      <w:bodyDiv w:val="1"/>
      <w:marLeft w:val="0"/>
      <w:marRight w:val="0"/>
      <w:marTop w:val="0"/>
      <w:marBottom w:val="0"/>
      <w:divBdr>
        <w:top w:val="none" w:sz="0" w:space="0" w:color="auto"/>
        <w:left w:val="none" w:sz="0" w:space="0" w:color="auto"/>
        <w:bottom w:val="none" w:sz="0" w:space="0" w:color="auto"/>
        <w:right w:val="none" w:sz="0" w:space="0" w:color="auto"/>
      </w:divBdr>
    </w:div>
    <w:div w:id="487404074">
      <w:bodyDiv w:val="1"/>
      <w:marLeft w:val="0"/>
      <w:marRight w:val="0"/>
      <w:marTop w:val="0"/>
      <w:marBottom w:val="0"/>
      <w:divBdr>
        <w:top w:val="none" w:sz="0" w:space="0" w:color="auto"/>
        <w:left w:val="none" w:sz="0" w:space="0" w:color="auto"/>
        <w:bottom w:val="none" w:sz="0" w:space="0" w:color="auto"/>
        <w:right w:val="none" w:sz="0" w:space="0" w:color="auto"/>
      </w:divBdr>
      <w:divsChild>
        <w:div w:id="747965395">
          <w:marLeft w:val="0"/>
          <w:marRight w:val="0"/>
          <w:marTop w:val="0"/>
          <w:marBottom w:val="0"/>
          <w:divBdr>
            <w:top w:val="none" w:sz="0" w:space="0" w:color="auto"/>
            <w:left w:val="none" w:sz="0" w:space="0" w:color="auto"/>
            <w:bottom w:val="none" w:sz="0" w:space="0" w:color="auto"/>
            <w:right w:val="none" w:sz="0" w:space="0" w:color="auto"/>
          </w:divBdr>
        </w:div>
      </w:divsChild>
    </w:div>
    <w:div w:id="526647461">
      <w:bodyDiv w:val="1"/>
      <w:marLeft w:val="0"/>
      <w:marRight w:val="0"/>
      <w:marTop w:val="0"/>
      <w:marBottom w:val="0"/>
      <w:divBdr>
        <w:top w:val="none" w:sz="0" w:space="0" w:color="auto"/>
        <w:left w:val="none" w:sz="0" w:space="0" w:color="auto"/>
        <w:bottom w:val="none" w:sz="0" w:space="0" w:color="auto"/>
        <w:right w:val="none" w:sz="0" w:space="0" w:color="auto"/>
      </w:divBdr>
    </w:div>
    <w:div w:id="531576392">
      <w:bodyDiv w:val="1"/>
      <w:marLeft w:val="0"/>
      <w:marRight w:val="0"/>
      <w:marTop w:val="0"/>
      <w:marBottom w:val="0"/>
      <w:divBdr>
        <w:top w:val="none" w:sz="0" w:space="0" w:color="auto"/>
        <w:left w:val="none" w:sz="0" w:space="0" w:color="auto"/>
        <w:bottom w:val="none" w:sz="0" w:space="0" w:color="auto"/>
        <w:right w:val="none" w:sz="0" w:space="0" w:color="auto"/>
      </w:divBdr>
    </w:div>
    <w:div w:id="620572189">
      <w:bodyDiv w:val="1"/>
      <w:marLeft w:val="0"/>
      <w:marRight w:val="0"/>
      <w:marTop w:val="0"/>
      <w:marBottom w:val="0"/>
      <w:divBdr>
        <w:top w:val="none" w:sz="0" w:space="0" w:color="auto"/>
        <w:left w:val="none" w:sz="0" w:space="0" w:color="auto"/>
        <w:bottom w:val="none" w:sz="0" w:space="0" w:color="auto"/>
        <w:right w:val="none" w:sz="0" w:space="0" w:color="auto"/>
      </w:divBdr>
    </w:div>
    <w:div w:id="629363320">
      <w:bodyDiv w:val="1"/>
      <w:marLeft w:val="0"/>
      <w:marRight w:val="0"/>
      <w:marTop w:val="0"/>
      <w:marBottom w:val="0"/>
      <w:divBdr>
        <w:top w:val="none" w:sz="0" w:space="0" w:color="auto"/>
        <w:left w:val="none" w:sz="0" w:space="0" w:color="auto"/>
        <w:bottom w:val="none" w:sz="0" w:space="0" w:color="auto"/>
        <w:right w:val="none" w:sz="0" w:space="0" w:color="auto"/>
      </w:divBdr>
    </w:div>
    <w:div w:id="630866065">
      <w:bodyDiv w:val="1"/>
      <w:marLeft w:val="0"/>
      <w:marRight w:val="0"/>
      <w:marTop w:val="0"/>
      <w:marBottom w:val="0"/>
      <w:divBdr>
        <w:top w:val="none" w:sz="0" w:space="0" w:color="auto"/>
        <w:left w:val="none" w:sz="0" w:space="0" w:color="auto"/>
        <w:bottom w:val="none" w:sz="0" w:space="0" w:color="auto"/>
        <w:right w:val="none" w:sz="0" w:space="0" w:color="auto"/>
      </w:divBdr>
    </w:div>
    <w:div w:id="678504766">
      <w:bodyDiv w:val="1"/>
      <w:marLeft w:val="0"/>
      <w:marRight w:val="0"/>
      <w:marTop w:val="0"/>
      <w:marBottom w:val="0"/>
      <w:divBdr>
        <w:top w:val="none" w:sz="0" w:space="0" w:color="auto"/>
        <w:left w:val="none" w:sz="0" w:space="0" w:color="auto"/>
        <w:bottom w:val="none" w:sz="0" w:space="0" w:color="auto"/>
        <w:right w:val="none" w:sz="0" w:space="0" w:color="auto"/>
      </w:divBdr>
    </w:div>
    <w:div w:id="708992145">
      <w:bodyDiv w:val="1"/>
      <w:marLeft w:val="0"/>
      <w:marRight w:val="0"/>
      <w:marTop w:val="0"/>
      <w:marBottom w:val="0"/>
      <w:divBdr>
        <w:top w:val="none" w:sz="0" w:space="0" w:color="auto"/>
        <w:left w:val="none" w:sz="0" w:space="0" w:color="auto"/>
        <w:bottom w:val="none" w:sz="0" w:space="0" w:color="auto"/>
        <w:right w:val="none" w:sz="0" w:space="0" w:color="auto"/>
      </w:divBdr>
    </w:div>
    <w:div w:id="717049140">
      <w:bodyDiv w:val="1"/>
      <w:marLeft w:val="0"/>
      <w:marRight w:val="0"/>
      <w:marTop w:val="0"/>
      <w:marBottom w:val="0"/>
      <w:divBdr>
        <w:top w:val="none" w:sz="0" w:space="0" w:color="auto"/>
        <w:left w:val="none" w:sz="0" w:space="0" w:color="auto"/>
        <w:bottom w:val="none" w:sz="0" w:space="0" w:color="auto"/>
        <w:right w:val="none" w:sz="0" w:space="0" w:color="auto"/>
      </w:divBdr>
    </w:div>
    <w:div w:id="726488287">
      <w:bodyDiv w:val="1"/>
      <w:marLeft w:val="0"/>
      <w:marRight w:val="0"/>
      <w:marTop w:val="0"/>
      <w:marBottom w:val="0"/>
      <w:divBdr>
        <w:top w:val="none" w:sz="0" w:space="0" w:color="auto"/>
        <w:left w:val="none" w:sz="0" w:space="0" w:color="auto"/>
        <w:bottom w:val="none" w:sz="0" w:space="0" w:color="auto"/>
        <w:right w:val="none" w:sz="0" w:space="0" w:color="auto"/>
      </w:divBdr>
    </w:div>
    <w:div w:id="728378217">
      <w:bodyDiv w:val="1"/>
      <w:marLeft w:val="0"/>
      <w:marRight w:val="0"/>
      <w:marTop w:val="0"/>
      <w:marBottom w:val="0"/>
      <w:divBdr>
        <w:top w:val="none" w:sz="0" w:space="0" w:color="auto"/>
        <w:left w:val="none" w:sz="0" w:space="0" w:color="auto"/>
        <w:bottom w:val="none" w:sz="0" w:space="0" w:color="auto"/>
        <w:right w:val="none" w:sz="0" w:space="0" w:color="auto"/>
      </w:divBdr>
    </w:div>
    <w:div w:id="830682541">
      <w:bodyDiv w:val="1"/>
      <w:marLeft w:val="0"/>
      <w:marRight w:val="0"/>
      <w:marTop w:val="0"/>
      <w:marBottom w:val="0"/>
      <w:divBdr>
        <w:top w:val="none" w:sz="0" w:space="0" w:color="auto"/>
        <w:left w:val="none" w:sz="0" w:space="0" w:color="auto"/>
        <w:bottom w:val="none" w:sz="0" w:space="0" w:color="auto"/>
        <w:right w:val="none" w:sz="0" w:space="0" w:color="auto"/>
      </w:divBdr>
    </w:div>
    <w:div w:id="892547436">
      <w:bodyDiv w:val="1"/>
      <w:marLeft w:val="0"/>
      <w:marRight w:val="0"/>
      <w:marTop w:val="0"/>
      <w:marBottom w:val="0"/>
      <w:divBdr>
        <w:top w:val="none" w:sz="0" w:space="0" w:color="auto"/>
        <w:left w:val="none" w:sz="0" w:space="0" w:color="auto"/>
        <w:bottom w:val="none" w:sz="0" w:space="0" w:color="auto"/>
        <w:right w:val="none" w:sz="0" w:space="0" w:color="auto"/>
      </w:divBdr>
    </w:div>
    <w:div w:id="905527457">
      <w:bodyDiv w:val="1"/>
      <w:marLeft w:val="0"/>
      <w:marRight w:val="0"/>
      <w:marTop w:val="0"/>
      <w:marBottom w:val="0"/>
      <w:divBdr>
        <w:top w:val="none" w:sz="0" w:space="0" w:color="auto"/>
        <w:left w:val="none" w:sz="0" w:space="0" w:color="auto"/>
        <w:bottom w:val="none" w:sz="0" w:space="0" w:color="auto"/>
        <w:right w:val="none" w:sz="0" w:space="0" w:color="auto"/>
      </w:divBdr>
    </w:div>
    <w:div w:id="908148840">
      <w:bodyDiv w:val="1"/>
      <w:marLeft w:val="0"/>
      <w:marRight w:val="0"/>
      <w:marTop w:val="0"/>
      <w:marBottom w:val="0"/>
      <w:divBdr>
        <w:top w:val="none" w:sz="0" w:space="0" w:color="auto"/>
        <w:left w:val="none" w:sz="0" w:space="0" w:color="auto"/>
        <w:bottom w:val="none" w:sz="0" w:space="0" w:color="auto"/>
        <w:right w:val="none" w:sz="0" w:space="0" w:color="auto"/>
      </w:divBdr>
    </w:div>
    <w:div w:id="911350957">
      <w:bodyDiv w:val="1"/>
      <w:marLeft w:val="0"/>
      <w:marRight w:val="0"/>
      <w:marTop w:val="0"/>
      <w:marBottom w:val="0"/>
      <w:divBdr>
        <w:top w:val="none" w:sz="0" w:space="0" w:color="auto"/>
        <w:left w:val="none" w:sz="0" w:space="0" w:color="auto"/>
        <w:bottom w:val="none" w:sz="0" w:space="0" w:color="auto"/>
        <w:right w:val="none" w:sz="0" w:space="0" w:color="auto"/>
      </w:divBdr>
    </w:div>
    <w:div w:id="996880785">
      <w:bodyDiv w:val="1"/>
      <w:marLeft w:val="0"/>
      <w:marRight w:val="0"/>
      <w:marTop w:val="0"/>
      <w:marBottom w:val="0"/>
      <w:divBdr>
        <w:top w:val="none" w:sz="0" w:space="0" w:color="auto"/>
        <w:left w:val="none" w:sz="0" w:space="0" w:color="auto"/>
        <w:bottom w:val="none" w:sz="0" w:space="0" w:color="auto"/>
        <w:right w:val="none" w:sz="0" w:space="0" w:color="auto"/>
      </w:divBdr>
    </w:div>
    <w:div w:id="1081759835">
      <w:bodyDiv w:val="1"/>
      <w:marLeft w:val="0"/>
      <w:marRight w:val="0"/>
      <w:marTop w:val="0"/>
      <w:marBottom w:val="0"/>
      <w:divBdr>
        <w:top w:val="none" w:sz="0" w:space="0" w:color="auto"/>
        <w:left w:val="none" w:sz="0" w:space="0" w:color="auto"/>
        <w:bottom w:val="none" w:sz="0" w:space="0" w:color="auto"/>
        <w:right w:val="none" w:sz="0" w:space="0" w:color="auto"/>
      </w:divBdr>
      <w:divsChild>
        <w:div w:id="1000812425">
          <w:marLeft w:val="0"/>
          <w:marRight w:val="0"/>
          <w:marTop w:val="0"/>
          <w:marBottom w:val="0"/>
          <w:divBdr>
            <w:top w:val="none" w:sz="0" w:space="0" w:color="auto"/>
            <w:left w:val="none" w:sz="0" w:space="0" w:color="auto"/>
            <w:bottom w:val="none" w:sz="0" w:space="0" w:color="auto"/>
            <w:right w:val="none" w:sz="0" w:space="0" w:color="auto"/>
          </w:divBdr>
        </w:div>
      </w:divsChild>
    </w:div>
    <w:div w:id="1100295112">
      <w:bodyDiv w:val="1"/>
      <w:marLeft w:val="0"/>
      <w:marRight w:val="0"/>
      <w:marTop w:val="0"/>
      <w:marBottom w:val="0"/>
      <w:divBdr>
        <w:top w:val="none" w:sz="0" w:space="0" w:color="auto"/>
        <w:left w:val="none" w:sz="0" w:space="0" w:color="auto"/>
        <w:bottom w:val="none" w:sz="0" w:space="0" w:color="auto"/>
        <w:right w:val="none" w:sz="0" w:space="0" w:color="auto"/>
      </w:divBdr>
    </w:div>
    <w:div w:id="1118717982">
      <w:bodyDiv w:val="1"/>
      <w:marLeft w:val="0"/>
      <w:marRight w:val="0"/>
      <w:marTop w:val="0"/>
      <w:marBottom w:val="0"/>
      <w:divBdr>
        <w:top w:val="none" w:sz="0" w:space="0" w:color="auto"/>
        <w:left w:val="none" w:sz="0" w:space="0" w:color="auto"/>
        <w:bottom w:val="none" w:sz="0" w:space="0" w:color="auto"/>
        <w:right w:val="none" w:sz="0" w:space="0" w:color="auto"/>
      </w:divBdr>
    </w:div>
    <w:div w:id="1188713399">
      <w:bodyDiv w:val="1"/>
      <w:marLeft w:val="0"/>
      <w:marRight w:val="0"/>
      <w:marTop w:val="0"/>
      <w:marBottom w:val="0"/>
      <w:divBdr>
        <w:top w:val="none" w:sz="0" w:space="0" w:color="auto"/>
        <w:left w:val="none" w:sz="0" w:space="0" w:color="auto"/>
        <w:bottom w:val="none" w:sz="0" w:space="0" w:color="auto"/>
        <w:right w:val="none" w:sz="0" w:space="0" w:color="auto"/>
      </w:divBdr>
    </w:div>
    <w:div w:id="1209800672">
      <w:bodyDiv w:val="1"/>
      <w:marLeft w:val="0"/>
      <w:marRight w:val="0"/>
      <w:marTop w:val="0"/>
      <w:marBottom w:val="0"/>
      <w:divBdr>
        <w:top w:val="none" w:sz="0" w:space="0" w:color="auto"/>
        <w:left w:val="none" w:sz="0" w:space="0" w:color="auto"/>
        <w:bottom w:val="none" w:sz="0" w:space="0" w:color="auto"/>
        <w:right w:val="none" w:sz="0" w:space="0" w:color="auto"/>
      </w:divBdr>
    </w:div>
    <w:div w:id="1215388783">
      <w:bodyDiv w:val="1"/>
      <w:marLeft w:val="0"/>
      <w:marRight w:val="0"/>
      <w:marTop w:val="0"/>
      <w:marBottom w:val="0"/>
      <w:divBdr>
        <w:top w:val="none" w:sz="0" w:space="0" w:color="auto"/>
        <w:left w:val="none" w:sz="0" w:space="0" w:color="auto"/>
        <w:bottom w:val="none" w:sz="0" w:space="0" w:color="auto"/>
        <w:right w:val="none" w:sz="0" w:space="0" w:color="auto"/>
      </w:divBdr>
    </w:div>
    <w:div w:id="1237126577">
      <w:bodyDiv w:val="1"/>
      <w:marLeft w:val="0"/>
      <w:marRight w:val="0"/>
      <w:marTop w:val="0"/>
      <w:marBottom w:val="0"/>
      <w:divBdr>
        <w:top w:val="none" w:sz="0" w:space="0" w:color="auto"/>
        <w:left w:val="none" w:sz="0" w:space="0" w:color="auto"/>
        <w:bottom w:val="none" w:sz="0" w:space="0" w:color="auto"/>
        <w:right w:val="none" w:sz="0" w:space="0" w:color="auto"/>
      </w:divBdr>
    </w:div>
    <w:div w:id="1304385582">
      <w:bodyDiv w:val="1"/>
      <w:marLeft w:val="0"/>
      <w:marRight w:val="0"/>
      <w:marTop w:val="0"/>
      <w:marBottom w:val="0"/>
      <w:divBdr>
        <w:top w:val="none" w:sz="0" w:space="0" w:color="auto"/>
        <w:left w:val="none" w:sz="0" w:space="0" w:color="auto"/>
        <w:bottom w:val="none" w:sz="0" w:space="0" w:color="auto"/>
        <w:right w:val="none" w:sz="0" w:space="0" w:color="auto"/>
      </w:divBdr>
    </w:div>
    <w:div w:id="1318610345">
      <w:bodyDiv w:val="1"/>
      <w:marLeft w:val="0"/>
      <w:marRight w:val="0"/>
      <w:marTop w:val="0"/>
      <w:marBottom w:val="0"/>
      <w:divBdr>
        <w:top w:val="none" w:sz="0" w:space="0" w:color="auto"/>
        <w:left w:val="none" w:sz="0" w:space="0" w:color="auto"/>
        <w:bottom w:val="none" w:sz="0" w:space="0" w:color="auto"/>
        <w:right w:val="none" w:sz="0" w:space="0" w:color="auto"/>
      </w:divBdr>
    </w:div>
    <w:div w:id="1352024462">
      <w:bodyDiv w:val="1"/>
      <w:marLeft w:val="0"/>
      <w:marRight w:val="0"/>
      <w:marTop w:val="0"/>
      <w:marBottom w:val="0"/>
      <w:divBdr>
        <w:top w:val="none" w:sz="0" w:space="0" w:color="auto"/>
        <w:left w:val="none" w:sz="0" w:space="0" w:color="auto"/>
        <w:bottom w:val="none" w:sz="0" w:space="0" w:color="auto"/>
        <w:right w:val="none" w:sz="0" w:space="0" w:color="auto"/>
      </w:divBdr>
    </w:div>
    <w:div w:id="1438720716">
      <w:bodyDiv w:val="1"/>
      <w:marLeft w:val="0"/>
      <w:marRight w:val="0"/>
      <w:marTop w:val="0"/>
      <w:marBottom w:val="0"/>
      <w:divBdr>
        <w:top w:val="none" w:sz="0" w:space="0" w:color="auto"/>
        <w:left w:val="none" w:sz="0" w:space="0" w:color="auto"/>
        <w:bottom w:val="none" w:sz="0" w:space="0" w:color="auto"/>
        <w:right w:val="none" w:sz="0" w:space="0" w:color="auto"/>
      </w:divBdr>
    </w:div>
    <w:div w:id="1467359847">
      <w:bodyDiv w:val="1"/>
      <w:marLeft w:val="0"/>
      <w:marRight w:val="0"/>
      <w:marTop w:val="0"/>
      <w:marBottom w:val="0"/>
      <w:divBdr>
        <w:top w:val="none" w:sz="0" w:space="0" w:color="auto"/>
        <w:left w:val="none" w:sz="0" w:space="0" w:color="auto"/>
        <w:bottom w:val="none" w:sz="0" w:space="0" w:color="auto"/>
        <w:right w:val="none" w:sz="0" w:space="0" w:color="auto"/>
      </w:divBdr>
    </w:div>
    <w:div w:id="1523010866">
      <w:bodyDiv w:val="1"/>
      <w:marLeft w:val="0"/>
      <w:marRight w:val="0"/>
      <w:marTop w:val="0"/>
      <w:marBottom w:val="0"/>
      <w:divBdr>
        <w:top w:val="none" w:sz="0" w:space="0" w:color="auto"/>
        <w:left w:val="none" w:sz="0" w:space="0" w:color="auto"/>
        <w:bottom w:val="none" w:sz="0" w:space="0" w:color="auto"/>
        <w:right w:val="none" w:sz="0" w:space="0" w:color="auto"/>
      </w:divBdr>
    </w:div>
    <w:div w:id="1561747423">
      <w:bodyDiv w:val="1"/>
      <w:marLeft w:val="0"/>
      <w:marRight w:val="0"/>
      <w:marTop w:val="0"/>
      <w:marBottom w:val="0"/>
      <w:divBdr>
        <w:top w:val="none" w:sz="0" w:space="0" w:color="auto"/>
        <w:left w:val="none" w:sz="0" w:space="0" w:color="auto"/>
        <w:bottom w:val="none" w:sz="0" w:space="0" w:color="auto"/>
        <w:right w:val="none" w:sz="0" w:space="0" w:color="auto"/>
      </w:divBdr>
      <w:divsChild>
        <w:div w:id="1053580471">
          <w:marLeft w:val="0"/>
          <w:marRight w:val="0"/>
          <w:marTop w:val="0"/>
          <w:marBottom w:val="0"/>
          <w:divBdr>
            <w:top w:val="none" w:sz="0" w:space="0" w:color="auto"/>
            <w:left w:val="none" w:sz="0" w:space="0" w:color="auto"/>
            <w:bottom w:val="none" w:sz="0" w:space="0" w:color="auto"/>
            <w:right w:val="none" w:sz="0" w:space="0" w:color="auto"/>
          </w:divBdr>
          <w:divsChild>
            <w:div w:id="1845781728">
              <w:marLeft w:val="0"/>
              <w:marRight w:val="0"/>
              <w:marTop w:val="0"/>
              <w:marBottom w:val="0"/>
              <w:divBdr>
                <w:top w:val="none" w:sz="0" w:space="0" w:color="auto"/>
                <w:left w:val="none" w:sz="0" w:space="0" w:color="auto"/>
                <w:bottom w:val="none" w:sz="0" w:space="0" w:color="auto"/>
                <w:right w:val="none" w:sz="0" w:space="0" w:color="auto"/>
              </w:divBdr>
            </w:div>
            <w:div w:id="2095473647">
              <w:marLeft w:val="0"/>
              <w:marRight w:val="0"/>
              <w:marTop w:val="0"/>
              <w:marBottom w:val="0"/>
              <w:divBdr>
                <w:top w:val="none" w:sz="0" w:space="0" w:color="auto"/>
                <w:left w:val="none" w:sz="0" w:space="0" w:color="auto"/>
                <w:bottom w:val="none" w:sz="0" w:space="0" w:color="auto"/>
                <w:right w:val="none" w:sz="0" w:space="0" w:color="auto"/>
              </w:divBdr>
            </w:div>
            <w:div w:id="2121141791">
              <w:marLeft w:val="0"/>
              <w:marRight w:val="0"/>
              <w:marTop w:val="0"/>
              <w:marBottom w:val="0"/>
              <w:divBdr>
                <w:top w:val="none" w:sz="0" w:space="0" w:color="auto"/>
                <w:left w:val="none" w:sz="0" w:space="0" w:color="auto"/>
                <w:bottom w:val="none" w:sz="0" w:space="0" w:color="auto"/>
                <w:right w:val="none" w:sz="0" w:space="0" w:color="auto"/>
              </w:divBdr>
            </w:div>
          </w:divsChild>
        </w:div>
        <w:div w:id="1767800510">
          <w:marLeft w:val="0"/>
          <w:marRight w:val="0"/>
          <w:marTop w:val="0"/>
          <w:marBottom w:val="0"/>
          <w:divBdr>
            <w:top w:val="none" w:sz="0" w:space="0" w:color="auto"/>
            <w:left w:val="none" w:sz="0" w:space="0" w:color="auto"/>
            <w:bottom w:val="none" w:sz="0" w:space="0" w:color="auto"/>
            <w:right w:val="none" w:sz="0" w:space="0" w:color="auto"/>
          </w:divBdr>
        </w:div>
      </w:divsChild>
    </w:div>
    <w:div w:id="1618220726">
      <w:bodyDiv w:val="1"/>
      <w:marLeft w:val="0"/>
      <w:marRight w:val="0"/>
      <w:marTop w:val="0"/>
      <w:marBottom w:val="0"/>
      <w:divBdr>
        <w:top w:val="none" w:sz="0" w:space="0" w:color="auto"/>
        <w:left w:val="none" w:sz="0" w:space="0" w:color="auto"/>
        <w:bottom w:val="none" w:sz="0" w:space="0" w:color="auto"/>
        <w:right w:val="none" w:sz="0" w:space="0" w:color="auto"/>
      </w:divBdr>
    </w:div>
    <w:div w:id="1629429190">
      <w:bodyDiv w:val="1"/>
      <w:marLeft w:val="0"/>
      <w:marRight w:val="0"/>
      <w:marTop w:val="0"/>
      <w:marBottom w:val="0"/>
      <w:divBdr>
        <w:top w:val="none" w:sz="0" w:space="0" w:color="auto"/>
        <w:left w:val="none" w:sz="0" w:space="0" w:color="auto"/>
        <w:bottom w:val="none" w:sz="0" w:space="0" w:color="auto"/>
        <w:right w:val="none" w:sz="0" w:space="0" w:color="auto"/>
      </w:divBdr>
    </w:div>
    <w:div w:id="1713920141">
      <w:bodyDiv w:val="1"/>
      <w:marLeft w:val="0"/>
      <w:marRight w:val="0"/>
      <w:marTop w:val="0"/>
      <w:marBottom w:val="0"/>
      <w:divBdr>
        <w:top w:val="none" w:sz="0" w:space="0" w:color="auto"/>
        <w:left w:val="none" w:sz="0" w:space="0" w:color="auto"/>
        <w:bottom w:val="none" w:sz="0" w:space="0" w:color="auto"/>
        <w:right w:val="none" w:sz="0" w:space="0" w:color="auto"/>
      </w:divBdr>
    </w:div>
    <w:div w:id="1845123382">
      <w:bodyDiv w:val="1"/>
      <w:marLeft w:val="0"/>
      <w:marRight w:val="0"/>
      <w:marTop w:val="0"/>
      <w:marBottom w:val="0"/>
      <w:divBdr>
        <w:top w:val="none" w:sz="0" w:space="0" w:color="auto"/>
        <w:left w:val="none" w:sz="0" w:space="0" w:color="auto"/>
        <w:bottom w:val="none" w:sz="0" w:space="0" w:color="auto"/>
        <w:right w:val="none" w:sz="0" w:space="0" w:color="auto"/>
      </w:divBdr>
    </w:div>
    <w:div w:id="1884904107">
      <w:bodyDiv w:val="1"/>
      <w:marLeft w:val="0"/>
      <w:marRight w:val="0"/>
      <w:marTop w:val="0"/>
      <w:marBottom w:val="0"/>
      <w:divBdr>
        <w:top w:val="none" w:sz="0" w:space="0" w:color="auto"/>
        <w:left w:val="none" w:sz="0" w:space="0" w:color="auto"/>
        <w:bottom w:val="none" w:sz="0" w:space="0" w:color="auto"/>
        <w:right w:val="none" w:sz="0" w:space="0" w:color="auto"/>
      </w:divBdr>
      <w:divsChild>
        <w:div w:id="219291176">
          <w:marLeft w:val="0"/>
          <w:marRight w:val="0"/>
          <w:marTop w:val="0"/>
          <w:marBottom w:val="0"/>
          <w:divBdr>
            <w:top w:val="none" w:sz="0" w:space="0" w:color="auto"/>
            <w:left w:val="none" w:sz="0" w:space="0" w:color="auto"/>
            <w:bottom w:val="none" w:sz="0" w:space="0" w:color="auto"/>
            <w:right w:val="none" w:sz="0" w:space="0" w:color="auto"/>
          </w:divBdr>
        </w:div>
        <w:div w:id="1896812535">
          <w:marLeft w:val="0"/>
          <w:marRight w:val="0"/>
          <w:marTop w:val="0"/>
          <w:marBottom w:val="0"/>
          <w:divBdr>
            <w:top w:val="none" w:sz="0" w:space="0" w:color="auto"/>
            <w:left w:val="none" w:sz="0" w:space="0" w:color="auto"/>
            <w:bottom w:val="none" w:sz="0" w:space="0" w:color="auto"/>
            <w:right w:val="none" w:sz="0" w:space="0" w:color="auto"/>
          </w:divBdr>
          <w:divsChild>
            <w:div w:id="354813538">
              <w:marLeft w:val="0"/>
              <w:marRight w:val="0"/>
              <w:marTop w:val="0"/>
              <w:marBottom w:val="0"/>
              <w:divBdr>
                <w:top w:val="none" w:sz="0" w:space="0" w:color="auto"/>
                <w:left w:val="none" w:sz="0" w:space="0" w:color="auto"/>
                <w:bottom w:val="none" w:sz="0" w:space="0" w:color="auto"/>
                <w:right w:val="none" w:sz="0" w:space="0" w:color="auto"/>
              </w:divBdr>
            </w:div>
            <w:div w:id="1764375486">
              <w:marLeft w:val="0"/>
              <w:marRight w:val="0"/>
              <w:marTop w:val="0"/>
              <w:marBottom w:val="0"/>
              <w:divBdr>
                <w:top w:val="none" w:sz="0" w:space="0" w:color="auto"/>
                <w:left w:val="none" w:sz="0" w:space="0" w:color="auto"/>
                <w:bottom w:val="none" w:sz="0" w:space="0" w:color="auto"/>
                <w:right w:val="none" w:sz="0" w:space="0" w:color="auto"/>
              </w:divBdr>
            </w:div>
            <w:div w:id="196164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654709">
      <w:bodyDiv w:val="1"/>
      <w:marLeft w:val="0"/>
      <w:marRight w:val="0"/>
      <w:marTop w:val="0"/>
      <w:marBottom w:val="0"/>
      <w:divBdr>
        <w:top w:val="none" w:sz="0" w:space="0" w:color="auto"/>
        <w:left w:val="none" w:sz="0" w:space="0" w:color="auto"/>
        <w:bottom w:val="none" w:sz="0" w:space="0" w:color="auto"/>
        <w:right w:val="none" w:sz="0" w:space="0" w:color="auto"/>
      </w:divBdr>
    </w:div>
    <w:div w:id="1955019877">
      <w:bodyDiv w:val="1"/>
      <w:marLeft w:val="0"/>
      <w:marRight w:val="0"/>
      <w:marTop w:val="0"/>
      <w:marBottom w:val="0"/>
      <w:divBdr>
        <w:top w:val="none" w:sz="0" w:space="0" w:color="auto"/>
        <w:left w:val="none" w:sz="0" w:space="0" w:color="auto"/>
        <w:bottom w:val="none" w:sz="0" w:space="0" w:color="auto"/>
        <w:right w:val="none" w:sz="0" w:space="0" w:color="auto"/>
      </w:divBdr>
    </w:div>
    <w:div w:id="2105302566">
      <w:bodyDiv w:val="1"/>
      <w:marLeft w:val="0"/>
      <w:marRight w:val="0"/>
      <w:marTop w:val="0"/>
      <w:marBottom w:val="0"/>
      <w:divBdr>
        <w:top w:val="none" w:sz="0" w:space="0" w:color="auto"/>
        <w:left w:val="none" w:sz="0" w:space="0" w:color="auto"/>
        <w:bottom w:val="none" w:sz="0" w:space="0" w:color="auto"/>
        <w:right w:val="none" w:sz="0" w:space="0" w:color="auto"/>
      </w:divBdr>
    </w:div>
    <w:div w:id="21386440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uahirise.org/dtm/" TargetMode="External"/><Relationship Id="rId25"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uahirise.org/dtm/" TargetMode="External"/><Relationship Id="rId24"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image" Target="media/image6.tiff"/><Relationship Id="rId28" Type="http://schemas.openxmlformats.org/officeDocument/2006/relationships/fontTable" Target="fontTable.xml"/><Relationship Id="rId10" Type="http://schemas.openxmlformats.org/officeDocument/2006/relationships/hyperlink" Target="http://www.uahirise.org/sim/" TargetMode="External"/><Relationship Id="rId4" Type="http://schemas.openxmlformats.org/officeDocument/2006/relationships/styles" Target="styles.xml"/><Relationship Id="rId9" Type="http://schemas.openxmlformats.org/officeDocument/2006/relationships/hyperlink" Target="http://mchojnacki@psi.edu" TargetMode="External"/><Relationship Id="rId14" Type="http://schemas.openxmlformats.org/officeDocument/2006/relationships/image" Target="media/image3.jpg"/><Relationship Id="rId22" Type="http://schemas.openxmlformats.org/officeDocument/2006/relationships/image" Target="media/image5.tiff"/><Relationship Id="rId27"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6EF10-86FC-4840-BCCD-A55B2D1B40AC}">
  <ds:schemaRefs>
    <ds:schemaRef ds:uri="http://schemas.openxmlformats.org/officeDocument/2006/bibliography"/>
  </ds:schemaRefs>
</ds:datastoreItem>
</file>

<file path=customXml/itemProps2.xml><?xml version="1.0" encoding="utf-8"?>
<ds:datastoreItem xmlns:ds="http://schemas.openxmlformats.org/officeDocument/2006/customXml" ds:itemID="{039EC202-BD0A-4320-9FF9-085F3B975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977</Words>
  <Characters>39770</Characters>
  <Application>Microsoft Office Word</Application>
  <DocSecurity>0</DocSecurity>
  <Lines>331</Lines>
  <Paragraphs>93</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Lunar and Planetary Laboratory</Company>
  <LinksUpToDate>false</LinksUpToDate>
  <CharactersWithSpaces>4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Chojnacki</dc:creator>
  <cp:lastModifiedBy>Chojnacki, Matthew F - (chojan1)</cp:lastModifiedBy>
  <cp:revision>3</cp:revision>
  <cp:lastPrinted>2017-11-27T19:07:00Z</cp:lastPrinted>
  <dcterms:created xsi:type="dcterms:W3CDTF">2023-10-18T17:06:00Z</dcterms:created>
  <dcterms:modified xsi:type="dcterms:W3CDTF">2023-10-1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2lTnNzW"/&gt;&lt;style id="http://www.zotero.org/styles/the-geological-society-of-america"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s&gt;&lt;/data&gt;</vt:lpwstr>
  </property>
</Properties>
</file>